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r w:rsidR="00B450FE">
        <w:rPr>
          <w:rFonts w:ascii="Arial" w:hAnsi="Arial" w:cs="Arial"/>
        </w:rPr>
        <w:t>MS</w:t>
      </w:r>
      <w:r w:rsidR="00DD7208">
        <w:rPr>
          <w:rFonts w:ascii="Arial" w:hAnsi="Arial" w:cs="Arial"/>
        </w:rPr>
        <w:t>c.</w:t>
      </w:r>
      <w:r w:rsidR="008C73F3">
        <w:rPr>
          <w:rFonts w:ascii="Arial" w:hAnsi="Arial" w:cs="Arial"/>
        </w:rPr>
        <w:t xml:space="preserve"> </w:t>
      </w:r>
      <w:r w:rsidRPr="00835F4F">
        <w:rPr>
          <w:rFonts w:ascii="Arial" w:hAnsi="Arial" w:cs="Arial"/>
        </w:rPr>
        <w:t>Aneyty</w:t>
      </w:r>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r w:rsidR="008C73F3">
        <w:rPr>
          <w:rFonts w:ascii="Arial" w:hAnsi="Arial" w:cs="Arial"/>
        </w:rPr>
        <w:t xml:space="preserve"> </w:t>
      </w:r>
      <w:r w:rsidR="00F90CB2">
        <w:rPr>
          <w:rFonts w:ascii="Arial" w:hAnsi="Arial" w:cs="Arial"/>
        </w:rPr>
        <w:t>Ing</w:t>
      </w:r>
      <w:r w:rsidR="00DD7208">
        <w:rPr>
          <w:rFonts w:ascii="Arial" w:hAnsi="Arial" w:cs="Arial"/>
        </w:rPr>
        <w:t>.</w:t>
      </w:r>
      <w:r>
        <w:rPr>
          <w:rFonts w:ascii="Arial" w:hAnsi="Arial" w:cs="Arial"/>
        </w:rPr>
        <w:t xml:space="preserve"> </w:t>
      </w:r>
      <w:r w:rsidR="00B141B9" w:rsidRPr="009809DB">
        <w:rPr>
          <w:rFonts w:ascii="Arial" w:hAnsi="Arial" w:cs="Arial"/>
        </w:rPr>
        <w:t>Yosbel Falero Vento</w:t>
      </w:r>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w:t>
      </w:r>
      <w:r w:rsidR="00B450FE">
        <w:rPr>
          <w:rFonts w:ascii="Arial" w:hAnsi="Arial" w:cs="Arial"/>
        </w:rPr>
        <w:t>MS</w:t>
      </w:r>
      <w:r w:rsidR="00DD7208">
        <w:rPr>
          <w:rFonts w:ascii="Arial" w:hAnsi="Arial" w:cs="Arial"/>
        </w:rPr>
        <w:t>c.</w:t>
      </w:r>
      <w:r w:rsidR="008C73F3">
        <w:rPr>
          <w:rFonts w:ascii="Arial" w:hAnsi="Arial" w:cs="Arial"/>
        </w:rPr>
        <w:t xml:space="preserve"> </w:t>
      </w:r>
      <w:r>
        <w:rPr>
          <w:rFonts w:ascii="Arial" w:hAnsi="Arial"/>
        </w:rPr>
        <w:t>Yadier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8C73F3">
      <w:pPr>
        <w:pStyle w:val="Puesto"/>
        <w:spacing w:line="360" w:lineRule="auto"/>
        <w:jc w:val="left"/>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B958A5">
        <w:rPr>
          <w:rFonts w:ascii="Arial" w:hAnsi="Arial"/>
          <w:szCs w:val="24"/>
        </w:rPr>
        <w:t>ana, &lt;</w:t>
      </w:r>
      <w:r w:rsidR="00D61F4B">
        <w:rPr>
          <w:rFonts w:ascii="Arial" w:hAnsi="Arial"/>
          <w:szCs w:val="24"/>
        </w:rPr>
        <w:t>Noviembre</w:t>
      </w:r>
      <w:r>
        <w:rPr>
          <w:rFonts w:ascii="Arial" w:hAnsi="Arial"/>
          <w:szCs w:val="24"/>
        </w:rPr>
        <w:t>&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r w:rsidR="00D61F4B">
        <w:rPr>
          <w:rFonts w:ascii="Arial" w:hAnsi="Arial" w:cs="Arial"/>
          <w:b/>
          <w:bCs/>
          <w:i/>
        </w:rPr>
        <w:t>Deep Learning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3A407D">
      <w:pPr>
        <w:pStyle w:val="Puesto"/>
        <w:spacing w:before="227" w:after="227"/>
        <w:jc w:val="left"/>
        <w:rPr>
          <w:rFonts w:ascii="Arial" w:hAnsi="Arial"/>
          <w:b/>
        </w:rPr>
      </w:pPr>
      <w:r>
        <w:rPr>
          <w:rFonts w:ascii="Arial" w:hAnsi="Arial"/>
          <w:b/>
        </w:rPr>
        <w:lastRenderedPageBreak/>
        <w:t>Agradecimientos</w:t>
      </w: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Antes que nada, quiero expresar mi más profundo agradecimiento a mis padres por hacer posible </w:t>
      </w:r>
      <w:r w:rsidR="00842510" w:rsidRPr="003E0D49">
        <w:rPr>
          <w:rFonts w:ascii="Franklin Gothic Heavy" w:hAnsi="Franklin Gothic Heavy"/>
          <w:i/>
        </w:rPr>
        <w:t>cumplir este gran sueño de convertirme en ingeniero</w:t>
      </w:r>
      <w:r w:rsidRPr="003E0D49">
        <w:rPr>
          <w:rFonts w:ascii="Franklin Gothic Heavy" w:hAnsi="Franklin Gothic Heavy"/>
          <w:i/>
        </w:rPr>
        <w:t>. Su</w:t>
      </w:r>
      <w:r w:rsidR="00842510" w:rsidRPr="003E0D49">
        <w:rPr>
          <w:rFonts w:ascii="Franklin Gothic Heavy" w:hAnsi="Franklin Gothic Heavy"/>
          <w:i/>
        </w:rPr>
        <w:t xml:space="preserve"> apoyo incondicional ha sido fundamental </w:t>
      </w:r>
      <w:r w:rsidRPr="003E0D49">
        <w:rPr>
          <w:rFonts w:ascii="Franklin Gothic Heavy" w:hAnsi="Franklin Gothic Heavy"/>
          <w:i/>
        </w:rPr>
        <w:t>tanto en los momentos buenos como en los desafíos. No puedo dejar de mencionar a mi hermana</w:t>
      </w:r>
      <w:r w:rsidR="0014760D" w:rsidRPr="003E0D49">
        <w:rPr>
          <w:rFonts w:ascii="Franklin Gothic Heavy" w:hAnsi="Franklin Gothic Heavy"/>
          <w:i/>
        </w:rPr>
        <w:t xml:space="preserve"> pequeña</w:t>
      </w:r>
      <w:r w:rsidRPr="003E0D49">
        <w:rPr>
          <w:rFonts w:ascii="Franklin Gothic Heavy" w:hAnsi="Franklin Gothic Heavy"/>
          <w:i/>
        </w:rPr>
        <w:t xml:space="preserve"> Nico</w:t>
      </w:r>
      <w:r w:rsidR="00AD7377" w:rsidRPr="003E0D49">
        <w:rPr>
          <w:rFonts w:ascii="Franklin Gothic Heavy" w:hAnsi="Franklin Gothic Heavy"/>
          <w:i/>
        </w:rPr>
        <w:t xml:space="preserve"> </w:t>
      </w:r>
      <w:r w:rsidR="0014760D" w:rsidRPr="003E0D49">
        <w:rPr>
          <w:rFonts w:ascii="Franklin Gothic Heavy" w:hAnsi="Franklin Gothic Heavy"/>
          <w:i/>
        </w:rPr>
        <w:t>por estar siempre presente</w:t>
      </w:r>
      <w:r w:rsidR="00AD7377" w:rsidRPr="003E0D49">
        <w:rPr>
          <w:rFonts w:ascii="Franklin Gothic Heavy" w:hAnsi="Franklin Gothic Heavy"/>
          <w:i/>
        </w:rPr>
        <w:t>,</w:t>
      </w:r>
      <w:r w:rsidRPr="003E0D49">
        <w:rPr>
          <w:rFonts w:ascii="Franklin Gothic Heavy" w:hAnsi="Franklin Gothic Heavy"/>
          <w:i/>
        </w:rPr>
        <w:t xml:space="preserve"> aunque a veces</w:t>
      </w:r>
      <w:r w:rsidR="00AD7377" w:rsidRPr="003E0D49">
        <w:rPr>
          <w:rFonts w:ascii="Franklin Gothic Heavy" w:hAnsi="Franklin Gothic Heavy"/>
          <w:i/>
        </w:rPr>
        <w:t xml:space="preserve"> muy</w:t>
      </w:r>
      <w:r w:rsidRPr="003E0D49">
        <w:rPr>
          <w:rFonts w:ascii="Franklin Gothic Heavy" w:hAnsi="Franklin Gothic Heavy"/>
          <w:i/>
        </w:rPr>
        <w:t xml:space="preserve"> traviesa, </w:t>
      </w:r>
      <w:r w:rsidR="00AD7377" w:rsidRPr="003E0D49">
        <w:rPr>
          <w:rFonts w:ascii="Franklin Gothic Heavy" w:hAnsi="Franklin Gothic Heavy"/>
          <w:i/>
        </w:rPr>
        <w:t xml:space="preserve">pero </w:t>
      </w:r>
      <w:r w:rsidRPr="003E0D49">
        <w:rPr>
          <w:rFonts w:ascii="Franklin Gothic Heavy" w:hAnsi="Franklin Gothic Heavy"/>
          <w:i/>
        </w:rPr>
        <w:t>nunca deja de regalarme sonrisas y alegrar mis días.</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3E0D49">
        <w:rPr>
          <w:rFonts w:ascii="Franklin Gothic Heavy" w:hAnsi="Franklin Gothic Heavy"/>
          <w:i/>
        </w:rPr>
        <w:t>jimaguas</w:t>
      </w:r>
      <w:r w:rsidRPr="003E0D49">
        <w:rPr>
          <w:rFonts w:ascii="Franklin Gothic Heavy" w:hAnsi="Franklin Gothic Heavy"/>
          <w:i/>
        </w:rPr>
        <w:t>, Ernestico y Robertico, así como a mis tíos Liens y Titi, por su ayuda y aliento.</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Finalmente, </w:t>
      </w:r>
      <w:r w:rsidR="0031755E" w:rsidRPr="003E0D49">
        <w:rPr>
          <w:rFonts w:ascii="Franklin Gothic Heavy" w:hAnsi="Franklin Gothic Heavy"/>
          <w:i/>
        </w:rPr>
        <w:t xml:space="preserve">agradecer </w:t>
      </w:r>
      <w:r w:rsidRPr="003E0D49">
        <w:rPr>
          <w:rFonts w:ascii="Franklin Gothic Heavy" w:hAnsi="Franklin Gothic Heavy"/>
          <w:i/>
        </w:rPr>
        <w:t xml:space="preserve"> a mis amigos de la universidad, especialmente a Álvaro, por estar a mi lado durante este desafiante viaje y por toda la </w:t>
      </w:r>
      <w:r w:rsidR="0031755E" w:rsidRPr="003E0D49">
        <w:rPr>
          <w:rFonts w:ascii="Franklin Gothic Heavy" w:hAnsi="Franklin Gothic Heavy"/>
          <w:i/>
        </w:rPr>
        <w:t>ayuda</w:t>
      </w:r>
      <w:r w:rsidRPr="003E0D49">
        <w:rPr>
          <w:rFonts w:ascii="Franklin Gothic Heavy" w:hAnsi="Franklin Gothic Heavy"/>
          <w:i/>
        </w:rPr>
        <w:t xml:space="preserve"> brindada. Su amistad y apoyo han sido pilares en esta etapa de mi vida. Gracias de corazón a todos.</w:t>
      </w:r>
    </w:p>
    <w:p w:rsidR="00C16CA8" w:rsidRPr="003E0D49" w:rsidRDefault="00C16CA8" w:rsidP="00C16CA8">
      <w:pPr>
        <w:rPr>
          <w:rFonts w:ascii="Franklin Gothic Heavy" w:hAnsi="Franklin Gothic Heavy"/>
          <w:i/>
        </w:rPr>
      </w:pPr>
    </w:p>
    <w:p w:rsidR="00C16CA8" w:rsidRPr="003E0D49" w:rsidRDefault="00664432" w:rsidP="003A407D">
      <w:pPr>
        <w:spacing w:line="360" w:lineRule="auto"/>
        <w:jc w:val="both"/>
        <w:rPr>
          <w:rFonts w:ascii="Franklin Gothic Heavy" w:hAnsi="Franklin Gothic Heavy"/>
          <w:i/>
          <w:lang w:val="es-CU"/>
        </w:rPr>
      </w:pPr>
      <w:r w:rsidRPr="003E0D49">
        <w:rPr>
          <w:rFonts w:ascii="Franklin Gothic Heavy" w:hAnsi="Franklin Gothic Heavy"/>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266817" w:rsidRDefault="00266817" w:rsidP="00C16CA8">
      <w:pPr>
        <w:pStyle w:val="Puesto"/>
        <w:spacing w:before="227" w:after="227"/>
        <w:jc w:val="left"/>
        <w:rPr>
          <w:rFonts w:ascii="Arial" w:hAnsi="Arial" w:cs="Times New Roman"/>
          <w:bCs w:val="0"/>
          <w:kern w:val="0"/>
          <w:szCs w:val="24"/>
          <w:lang w:val="es-CU" w:eastAsia="es-ES"/>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Pr="003E0D49" w:rsidRDefault="00266817" w:rsidP="00977ECF">
      <w:pPr>
        <w:spacing w:line="360" w:lineRule="auto"/>
        <w:jc w:val="both"/>
        <w:rPr>
          <w:rFonts w:ascii="Franklin Gothic Heavy" w:hAnsi="Franklin Gothic Heavy"/>
          <w:i/>
          <w:lang w:val="es-CU"/>
        </w:rPr>
      </w:pPr>
      <w:r w:rsidRPr="003E0D49">
        <w:rPr>
          <w:rFonts w:ascii="Franklin Gothic Heavy" w:hAnsi="Franklin Gothic Heavy"/>
          <w:i/>
          <w:lang w:val="es-CU"/>
        </w:rPr>
        <w:t xml:space="preserve">Le quiero dedicar esta tesis en primer lugar a toda mi familia que ha estado ahí junto a mi en todo este </w:t>
      </w:r>
      <w:r w:rsidR="007C2588" w:rsidRPr="003E0D49">
        <w:rPr>
          <w:rFonts w:ascii="Franklin Gothic Heavy" w:hAnsi="Franklin Gothic Heavy"/>
          <w:i/>
          <w:lang w:val="es-CU"/>
        </w:rPr>
        <w:t>viaje. A mis padres, mi hermana, mi abuela, mis primos, mis tias y tios. Ademas quiero dedicarle especialmente est</w:t>
      </w:r>
      <w:r w:rsidR="00977ECF" w:rsidRPr="003E0D49">
        <w:rPr>
          <w:rFonts w:ascii="Franklin Gothic Heavy" w:hAnsi="Franklin Gothic Heavy"/>
          <w:i/>
          <w:lang w:val="es-CU"/>
        </w:rPr>
        <w:t>e logro a dos personas muy importantes que ya no estan, mi ab</w:t>
      </w:r>
      <w:r w:rsidR="001A4A79" w:rsidRPr="003E0D49">
        <w:rPr>
          <w:rFonts w:ascii="Franklin Gothic Heavy" w:hAnsi="Franklin Gothic Heavy"/>
          <w:i/>
          <w:lang w:val="es-CU"/>
        </w:rPr>
        <w:t>uelo Nivaldo y mi tia Maritza. G</w:t>
      </w:r>
      <w:r w:rsidR="00977ECF" w:rsidRPr="003E0D49">
        <w:rPr>
          <w:rFonts w:ascii="Franklin Gothic Heavy" w:hAnsi="Franklin Gothic Heavy"/>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w:t>
      </w:r>
      <w:r w:rsidR="00112646">
        <w:rPr>
          <w:rFonts w:ascii="Arial" w:hAnsi="Arial" w:cs="Arial"/>
        </w:rPr>
        <w:t>n las plataformas del proyecto Z</w:t>
      </w:r>
      <w:r w:rsidR="00914158">
        <w:rPr>
          <w:rFonts w:ascii="Arial" w:hAnsi="Arial" w:cs="Arial"/>
        </w:rPr>
        <w:t>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Aprendizaje Profundo, Deep</w:t>
      </w:r>
      <w:r w:rsidR="00B80EC2" w:rsidRPr="00A10458">
        <w:rPr>
          <w:rFonts w:ascii="Arial" w:hAnsi="Arial" w:cs="Arial"/>
        </w:rPr>
        <w:t xml:space="preserve"> Learning,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9210CE" w:rsidRPr="001B4D43" w:rsidRDefault="00240FEF" w:rsidP="009210CE">
      <w:pPr>
        <w:spacing w:line="360" w:lineRule="auto"/>
        <w:jc w:val="both"/>
        <w:rPr>
          <w:i/>
          <w:lang w:val="en-US"/>
        </w:rPr>
      </w:pPr>
      <w:r w:rsidRPr="001B4D43">
        <w:rPr>
          <w:i/>
          <w:lang w:val="en-US"/>
        </w:rPr>
        <w:t>The objective of this work is to develop a recommendation system that enhances the personalization and visibility of the content available on the Z17 project platforms, addressing the limitations of current similar systems on these platforms. The Agile Unified Process (AUP), UCI version, scenario 2, was used to guide the development. Fundamental artifacts proposed by the methodology were generated for each work stage. During the research, existing recommendation systems were analyzed, along with tools and techniques necessary for building the system. The study of the state of the art allowed the identification of the recommendation algorithm, functionalities, and technologies required to implement the proposed solution. The solution is a recommendation system based on deep neural networks, leveraging Deep Learning models to generate engaging and personalized recommendations for users.</w:t>
      </w:r>
    </w:p>
    <w:p w:rsidR="00240FEF" w:rsidRPr="001B4D43" w:rsidRDefault="00240FEF" w:rsidP="009210CE">
      <w:pPr>
        <w:spacing w:line="360" w:lineRule="auto"/>
        <w:jc w:val="both"/>
        <w:rPr>
          <w:i/>
          <w:lang w:val="en-US"/>
        </w:rPr>
      </w:pPr>
    </w:p>
    <w:p w:rsidR="009210CE" w:rsidRPr="001B4D43" w:rsidRDefault="009210CE" w:rsidP="009210CE">
      <w:pPr>
        <w:spacing w:line="360" w:lineRule="auto"/>
        <w:jc w:val="both"/>
        <w:rPr>
          <w:i/>
          <w:lang w:val="en-US"/>
        </w:rPr>
      </w:pPr>
      <w:r w:rsidRPr="001B4D43">
        <w:rPr>
          <w:b/>
          <w:i/>
          <w:lang w:val="en-US"/>
        </w:rPr>
        <w:t>Keywords:</w:t>
      </w:r>
      <w:r w:rsidRPr="001B4D43">
        <w:rPr>
          <w:i/>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3E0D49" w:rsidRPr="003E0D49" w:rsidRDefault="00C16CA8" w:rsidP="003E0D49">
      <w:pPr>
        <w:pStyle w:val="TDC1"/>
        <w:rPr>
          <w:rFonts w:eastAsiaTheme="minorEastAsia" w:cstheme="minorBidi"/>
          <w:caps w:val="0"/>
          <w:szCs w:val="22"/>
          <w:lang w:eastAsia="es-ES"/>
        </w:rPr>
      </w:pPr>
      <w:r w:rsidRPr="003E0D49">
        <w:rPr>
          <w:szCs w:val="20"/>
        </w:rPr>
        <w:fldChar w:fldCharType="begin"/>
      </w:r>
      <w:r w:rsidRPr="003E0D49">
        <w:rPr>
          <w:rStyle w:val="Enlacedelndice"/>
          <w:szCs w:val="20"/>
        </w:rPr>
        <w:instrText xml:space="preserve"> TOC \o "1-9" \h</w:instrText>
      </w:r>
      <w:r w:rsidRPr="003E0D49">
        <w:rPr>
          <w:rStyle w:val="Enlacedelndice"/>
          <w:szCs w:val="20"/>
        </w:rPr>
        <w:fldChar w:fldCharType="separate"/>
      </w:r>
      <w:hyperlink w:anchor="_Toc183055306" w:history="1">
        <w:r w:rsidR="003E0D49" w:rsidRPr="003E0D49">
          <w:rPr>
            <w:rStyle w:val="Hipervnculo"/>
          </w:rPr>
          <w:t>Introducción</w:t>
        </w:r>
        <w:r w:rsidR="003E0D49" w:rsidRPr="003E0D49">
          <w:tab/>
        </w:r>
        <w:r w:rsidR="003E0D49" w:rsidRPr="003E0D49">
          <w:fldChar w:fldCharType="begin"/>
        </w:r>
        <w:r w:rsidR="003E0D49" w:rsidRPr="003E0D49">
          <w:instrText xml:space="preserve"> PAGEREF _Toc183055306 \h </w:instrText>
        </w:r>
        <w:r w:rsidR="003E0D49" w:rsidRPr="003E0D49">
          <w:fldChar w:fldCharType="separate"/>
        </w:r>
        <w:r w:rsidR="003E0D49" w:rsidRPr="003E0D49">
          <w:t>12</w:t>
        </w:r>
        <w:r w:rsidR="003E0D49" w:rsidRPr="003E0D49">
          <w:fldChar w:fldCharType="end"/>
        </w:r>
      </w:hyperlink>
    </w:p>
    <w:p w:rsidR="003E0D49" w:rsidRPr="003E0D49" w:rsidRDefault="00B450FE" w:rsidP="003E0D49">
      <w:pPr>
        <w:pStyle w:val="TDC1"/>
        <w:rPr>
          <w:rFonts w:eastAsiaTheme="minorEastAsia" w:cstheme="minorBidi"/>
          <w:caps w:val="0"/>
          <w:szCs w:val="22"/>
          <w:lang w:eastAsia="es-ES"/>
        </w:rPr>
      </w:pPr>
      <w:hyperlink w:anchor="_Toc183055307" w:history="1">
        <w:r w:rsidR="003E0D49" w:rsidRPr="003E0D49">
          <w:rPr>
            <w:rStyle w:val="Hipervnculo"/>
          </w:rPr>
          <w:t>Capítulo 1: Fundamentos y referentes teórico-metodológicos sobre el objeto de estudio.</w:t>
        </w:r>
        <w:r w:rsidR="003E0D49" w:rsidRPr="003E0D49">
          <w:tab/>
        </w:r>
        <w:r w:rsidR="003E0D49" w:rsidRPr="003E0D49">
          <w:fldChar w:fldCharType="begin"/>
        </w:r>
        <w:r w:rsidR="003E0D49" w:rsidRPr="003E0D49">
          <w:instrText xml:space="preserve"> PAGEREF _Toc183055307 \h </w:instrText>
        </w:r>
        <w:r w:rsidR="003E0D49" w:rsidRPr="003E0D49">
          <w:fldChar w:fldCharType="separate"/>
        </w:r>
        <w:r w:rsidR="003E0D49" w:rsidRPr="003E0D49">
          <w:t>18</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08" w:history="1">
        <w:r w:rsidR="003E0D49" w:rsidRPr="003E0D49">
          <w:rPr>
            <w:rStyle w:val="Hipervnculo"/>
            <w:rFonts w:ascii="Arial" w:hAnsi="Arial"/>
            <w:noProof/>
            <w:sz w:val="24"/>
          </w:rPr>
          <w:t>1.1 Sistema de recomenda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08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18</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09" w:history="1">
        <w:r w:rsidR="003E0D49" w:rsidRPr="003E0D49">
          <w:rPr>
            <w:rStyle w:val="Hipervnculo"/>
          </w:rPr>
          <w:t>1.1.1</w:t>
        </w:r>
        <w:r w:rsidR="003E0D49" w:rsidRPr="003E0D49">
          <w:rPr>
            <w:rFonts w:eastAsiaTheme="minorEastAsia" w:cstheme="minorBidi"/>
            <w:szCs w:val="22"/>
          </w:rPr>
          <w:tab/>
        </w:r>
        <w:r w:rsidR="003E0D49" w:rsidRPr="003E0D49">
          <w:rPr>
            <w:rStyle w:val="Hipervnculo"/>
          </w:rPr>
          <w:t>Clasificación de los Sistemas de Recomendaciones.</w:t>
        </w:r>
        <w:r w:rsidR="003E0D49" w:rsidRPr="003E0D49">
          <w:tab/>
        </w:r>
        <w:r w:rsidR="003E0D49" w:rsidRPr="003E0D49">
          <w:fldChar w:fldCharType="begin"/>
        </w:r>
        <w:r w:rsidR="003E0D49" w:rsidRPr="003E0D49">
          <w:instrText xml:space="preserve"> PAGEREF _Toc183055309 \h </w:instrText>
        </w:r>
        <w:r w:rsidR="003E0D49" w:rsidRPr="003E0D49">
          <w:fldChar w:fldCharType="separate"/>
        </w:r>
        <w:r w:rsidR="003E0D49" w:rsidRPr="003E0D49">
          <w:t>19</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10" w:history="1">
        <w:r w:rsidR="003E0D49" w:rsidRPr="003E0D49">
          <w:rPr>
            <w:rStyle w:val="Hipervnculo"/>
          </w:rPr>
          <w:t></w:t>
        </w:r>
        <w:r w:rsidR="003E0D49" w:rsidRPr="003E0D49">
          <w:rPr>
            <w:rFonts w:eastAsiaTheme="minorEastAsia" w:cstheme="minorBidi"/>
            <w:szCs w:val="22"/>
          </w:rPr>
          <w:tab/>
        </w:r>
        <w:r w:rsidR="003E0D49" w:rsidRPr="003E0D49">
          <w:rPr>
            <w:rStyle w:val="Hipervnculo"/>
          </w:rPr>
          <w:t>Basados en Popularidad.</w:t>
        </w:r>
        <w:r w:rsidR="003E0D49" w:rsidRPr="003E0D49">
          <w:tab/>
        </w:r>
        <w:r w:rsidR="003E0D49" w:rsidRPr="003E0D49">
          <w:fldChar w:fldCharType="begin"/>
        </w:r>
        <w:r w:rsidR="003E0D49" w:rsidRPr="003E0D49">
          <w:instrText xml:space="preserve"> PAGEREF _Toc183055310 \h </w:instrText>
        </w:r>
        <w:r w:rsidR="003E0D49" w:rsidRPr="003E0D49">
          <w:fldChar w:fldCharType="separate"/>
        </w:r>
        <w:r w:rsidR="003E0D49" w:rsidRPr="003E0D49">
          <w:t>20</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11" w:history="1">
        <w:r w:rsidR="003E0D49" w:rsidRPr="003E0D49">
          <w:rPr>
            <w:rStyle w:val="Hipervnculo"/>
          </w:rPr>
          <w:t></w:t>
        </w:r>
        <w:r w:rsidR="003E0D49" w:rsidRPr="003E0D49">
          <w:rPr>
            <w:rFonts w:eastAsiaTheme="minorEastAsia" w:cstheme="minorBidi"/>
            <w:szCs w:val="22"/>
          </w:rPr>
          <w:tab/>
        </w:r>
        <w:r w:rsidR="003E0D49" w:rsidRPr="003E0D49">
          <w:rPr>
            <w:rStyle w:val="Hipervnculo"/>
          </w:rPr>
          <w:t>Basados en Contenido.</w:t>
        </w:r>
        <w:r w:rsidR="003E0D49" w:rsidRPr="003E0D49">
          <w:tab/>
        </w:r>
        <w:r w:rsidR="003E0D49" w:rsidRPr="003E0D49">
          <w:fldChar w:fldCharType="begin"/>
        </w:r>
        <w:r w:rsidR="003E0D49" w:rsidRPr="003E0D49">
          <w:instrText xml:space="preserve"> PAGEREF _Toc183055311 \h </w:instrText>
        </w:r>
        <w:r w:rsidR="003E0D49" w:rsidRPr="003E0D49">
          <w:fldChar w:fldCharType="separate"/>
        </w:r>
        <w:r w:rsidR="003E0D49" w:rsidRPr="003E0D49">
          <w:t>21</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12" w:history="1">
        <w:r w:rsidR="003E0D49" w:rsidRPr="003E0D49">
          <w:rPr>
            <w:rStyle w:val="Hipervnculo"/>
          </w:rPr>
          <w:t></w:t>
        </w:r>
        <w:r w:rsidR="003E0D49" w:rsidRPr="003E0D49">
          <w:rPr>
            <w:rFonts w:eastAsiaTheme="minorEastAsia" w:cstheme="minorBidi"/>
            <w:szCs w:val="22"/>
          </w:rPr>
          <w:tab/>
        </w:r>
        <w:r w:rsidR="003E0D49" w:rsidRPr="003E0D49">
          <w:rPr>
            <w:rStyle w:val="Hipervnculo"/>
          </w:rPr>
          <w:t>Basados en Filtrado Colaborativo.</w:t>
        </w:r>
        <w:r w:rsidR="003E0D49" w:rsidRPr="003E0D49">
          <w:tab/>
        </w:r>
        <w:r w:rsidR="003E0D49" w:rsidRPr="003E0D49">
          <w:fldChar w:fldCharType="begin"/>
        </w:r>
        <w:r w:rsidR="003E0D49" w:rsidRPr="003E0D49">
          <w:instrText xml:space="preserve"> PAGEREF _Toc183055312 \h </w:instrText>
        </w:r>
        <w:r w:rsidR="003E0D49" w:rsidRPr="003E0D49">
          <w:fldChar w:fldCharType="separate"/>
        </w:r>
        <w:r w:rsidR="003E0D49" w:rsidRPr="003E0D49">
          <w:t>22</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13" w:history="1">
        <w:r w:rsidR="003E0D49" w:rsidRPr="003E0D49">
          <w:rPr>
            <w:rStyle w:val="Hipervnculo"/>
          </w:rPr>
          <w:t></w:t>
        </w:r>
        <w:r w:rsidR="003E0D49" w:rsidRPr="003E0D49">
          <w:rPr>
            <w:rFonts w:eastAsiaTheme="minorEastAsia" w:cstheme="minorBidi"/>
            <w:szCs w:val="22"/>
          </w:rPr>
          <w:tab/>
        </w:r>
        <w:r w:rsidR="003E0D49" w:rsidRPr="003E0D49">
          <w:rPr>
            <w:rStyle w:val="Hipervnculo"/>
          </w:rPr>
          <w:t>Filtrado Demográfico.</w:t>
        </w:r>
        <w:r w:rsidR="003E0D49" w:rsidRPr="003E0D49">
          <w:tab/>
        </w:r>
        <w:r w:rsidR="003E0D49" w:rsidRPr="003E0D49">
          <w:fldChar w:fldCharType="begin"/>
        </w:r>
        <w:r w:rsidR="003E0D49" w:rsidRPr="003E0D49">
          <w:instrText xml:space="preserve"> PAGEREF _Toc183055313 \h </w:instrText>
        </w:r>
        <w:r w:rsidR="003E0D49" w:rsidRPr="003E0D49">
          <w:fldChar w:fldCharType="separate"/>
        </w:r>
        <w:r w:rsidR="003E0D49" w:rsidRPr="003E0D49">
          <w:t>23</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14" w:history="1">
        <w:r w:rsidR="003E0D49" w:rsidRPr="003E0D49">
          <w:rPr>
            <w:rStyle w:val="Hipervnculo"/>
          </w:rPr>
          <w:t></w:t>
        </w:r>
        <w:r w:rsidR="003E0D49" w:rsidRPr="003E0D49">
          <w:rPr>
            <w:rFonts w:eastAsiaTheme="minorEastAsia" w:cstheme="minorBidi"/>
            <w:szCs w:val="22"/>
          </w:rPr>
          <w:tab/>
        </w:r>
        <w:r w:rsidR="003E0D49" w:rsidRPr="003E0D49">
          <w:rPr>
            <w:rStyle w:val="Hipervnculo"/>
          </w:rPr>
          <w:t>Conversacionales.</w:t>
        </w:r>
        <w:r w:rsidR="003E0D49" w:rsidRPr="003E0D49">
          <w:tab/>
        </w:r>
        <w:r w:rsidR="003E0D49" w:rsidRPr="003E0D49">
          <w:fldChar w:fldCharType="begin"/>
        </w:r>
        <w:r w:rsidR="003E0D49" w:rsidRPr="003E0D49">
          <w:instrText xml:space="preserve"> PAGEREF _Toc183055314 \h </w:instrText>
        </w:r>
        <w:r w:rsidR="003E0D49" w:rsidRPr="003E0D49">
          <w:fldChar w:fldCharType="separate"/>
        </w:r>
        <w:r w:rsidR="003E0D49" w:rsidRPr="003E0D49">
          <w:t>24</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15" w:history="1">
        <w:r w:rsidR="003E0D49" w:rsidRPr="003E0D49">
          <w:rPr>
            <w:rStyle w:val="Hipervnculo"/>
          </w:rPr>
          <w:t></w:t>
        </w:r>
        <w:r w:rsidR="003E0D49" w:rsidRPr="003E0D49">
          <w:rPr>
            <w:rFonts w:eastAsiaTheme="minorEastAsia" w:cstheme="minorBidi"/>
            <w:szCs w:val="22"/>
          </w:rPr>
          <w:tab/>
        </w:r>
        <w:r w:rsidR="003E0D49" w:rsidRPr="003E0D49">
          <w:rPr>
            <w:rStyle w:val="Hipervnculo"/>
          </w:rPr>
          <w:t>Híbridos.</w:t>
        </w:r>
        <w:r w:rsidR="003E0D49" w:rsidRPr="003E0D49">
          <w:tab/>
        </w:r>
        <w:r w:rsidR="003E0D49" w:rsidRPr="003E0D49">
          <w:fldChar w:fldCharType="begin"/>
        </w:r>
        <w:r w:rsidR="003E0D49" w:rsidRPr="003E0D49">
          <w:instrText xml:space="preserve"> PAGEREF _Toc183055315 \h </w:instrText>
        </w:r>
        <w:r w:rsidR="003E0D49" w:rsidRPr="003E0D49">
          <w:fldChar w:fldCharType="separate"/>
        </w:r>
        <w:r w:rsidR="003E0D49" w:rsidRPr="003E0D49">
          <w:t>25</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16" w:history="1">
        <w:r w:rsidR="003E0D49" w:rsidRPr="003E0D49">
          <w:rPr>
            <w:rStyle w:val="Hipervnculo"/>
          </w:rPr>
          <w:t>1.1.2</w:t>
        </w:r>
        <w:r w:rsidR="003E0D49" w:rsidRPr="003E0D49">
          <w:rPr>
            <w:rFonts w:eastAsiaTheme="minorEastAsia" w:cstheme="minorBidi"/>
            <w:szCs w:val="22"/>
          </w:rPr>
          <w:tab/>
        </w:r>
        <w:r w:rsidR="003E0D49" w:rsidRPr="003E0D49">
          <w:rPr>
            <w:rStyle w:val="Hipervnculo"/>
          </w:rPr>
          <w:t>Retroalimentación.</w:t>
        </w:r>
        <w:r w:rsidR="003E0D49" w:rsidRPr="003E0D49">
          <w:tab/>
        </w:r>
        <w:r w:rsidR="003E0D49" w:rsidRPr="003E0D49">
          <w:fldChar w:fldCharType="begin"/>
        </w:r>
        <w:r w:rsidR="003E0D49" w:rsidRPr="003E0D49">
          <w:instrText xml:space="preserve"> PAGEREF _Toc183055316 \h </w:instrText>
        </w:r>
        <w:r w:rsidR="003E0D49" w:rsidRPr="003E0D49">
          <w:fldChar w:fldCharType="separate"/>
        </w:r>
        <w:r w:rsidR="003E0D49" w:rsidRPr="003E0D49">
          <w:t>25</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17" w:history="1">
        <w:r w:rsidR="003E0D49" w:rsidRPr="003E0D49">
          <w:rPr>
            <w:rStyle w:val="Hipervnculo"/>
            <w:rFonts w:ascii="Arial" w:hAnsi="Arial"/>
            <w:noProof/>
            <w:sz w:val="24"/>
          </w:rPr>
          <w:t>1.2 Estudio de Sistemas Homólogos.</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17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27</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18" w:history="1">
        <w:r w:rsidR="003E0D49" w:rsidRPr="003E0D49">
          <w:rPr>
            <w:rStyle w:val="Hipervnculo"/>
          </w:rPr>
          <w:t>1.2.1 Estudio de Sistemas Homólogos en el ámbito Internacional.</w:t>
        </w:r>
        <w:r w:rsidR="003E0D49" w:rsidRPr="003E0D49">
          <w:tab/>
        </w:r>
        <w:r w:rsidR="003E0D49" w:rsidRPr="003E0D49">
          <w:fldChar w:fldCharType="begin"/>
        </w:r>
        <w:r w:rsidR="003E0D49" w:rsidRPr="003E0D49">
          <w:instrText xml:space="preserve"> PAGEREF _Toc183055318 \h </w:instrText>
        </w:r>
        <w:r w:rsidR="003E0D49" w:rsidRPr="003E0D49">
          <w:fldChar w:fldCharType="separate"/>
        </w:r>
        <w:r w:rsidR="003E0D49" w:rsidRPr="003E0D49">
          <w:t>27</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19" w:history="1">
        <w:r w:rsidR="003E0D49" w:rsidRPr="003E0D49">
          <w:rPr>
            <w:rStyle w:val="Hipervnculo"/>
          </w:rPr>
          <w:t>1.2.2 Estudio de Sistemas Homólogos en el ámbito Nacional.</w:t>
        </w:r>
        <w:r w:rsidR="003E0D49" w:rsidRPr="003E0D49">
          <w:tab/>
        </w:r>
        <w:r w:rsidR="003E0D49" w:rsidRPr="003E0D49">
          <w:fldChar w:fldCharType="begin"/>
        </w:r>
        <w:r w:rsidR="003E0D49" w:rsidRPr="003E0D49">
          <w:instrText xml:space="preserve"> PAGEREF _Toc183055319 \h </w:instrText>
        </w:r>
        <w:r w:rsidR="003E0D49" w:rsidRPr="003E0D49">
          <w:fldChar w:fldCharType="separate"/>
        </w:r>
        <w:r w:rsidR="003E0D49" w:rsidRPr="003E0D49">
          <w:t>31</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20" w:history="1">
        <w:r w:rsidR="003E0D49" w:rsidRPr="003E0D49">
          <w:rPr>
            <w:rStyle w:val="Hipervnculo"/>
          </w:rPr>
          <w:t>1.2.3 Conclusión de los sistemas homólogos.</w:t>
        </w:r>
        <w:r w:rsidR="003E0D49" w:rsidRPr="003E0D49">
          <w:tab/>
        </w:r>
        <w:r w:rsidR="003E0D49" w:rsidRPr="003E0D49">
          <w:fldChar w:fldCharType="begin"/>
        </w:r>
        <w:r w:rsidR="003E0D49" w:rsidRPr="003E0D49">
          <w:instrText xml:space="preserve"> PAGEREF _Toc183055320 \h </w:instrText>
        </w:r>
        <w:r w:rsidR="003E0D49" w:rsidRPr="003E0D49">
          <w:fldChar w:fldCharType="separate"/>
        </w:r>
        <w:r w:rsidR="003E0D49" w:rsidRPr="003E0D49">
          <w:t>34</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21" w:history="1">
        <w:r w:rsidR="003E0D49" w:rsidRPr="003E0D49">
          <w:rPr>
            <w:rStyle w:val="Hipervnculo"/>
            <w:rFonts w:ascii="Arial" w:hAnsi="Arial"/>
            <w:noProof/>
            <w:sz w:val="24"/>
          </w:rPr>
          <w:t>1.3 Propuesta de solu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2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36</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22" w:history="1">
        <w:r w:rsidR="003E0D49" w:rsidRPr="003E0D49">
          <w:rPr>
            <w:rStyle w:val="Hipervnculo"/>
          </w:rPr>
          <w:t>1.3.1 Sistemas de recomendaciones basados en Redes Neuronales Profundas.</w:t>
        </w:r>
        <w:r w:rsidR="003E0D49" w:rsidRPr="003E0D49">
          <w:tab/>
        </w:r>
        <w:r w:rsidR="003E0D49" w:rsidRPr="003E0D49">
          <w:fldChar w:fldCharType="begin"/>
        </w:r>
        <w:r w:rsidR="003E0D49" w:rsidRPr="003E0D49">
          <w:instrText xml:space="preserve"> PAGEREF _Toc183055322 \h </w:instrText>
        </w:r>
        <w:r w:rsidR="003E0D49" w:rsidRPr="003E0D49">
          <w:fldChar w:fldCharType="separate"/>
        </w:r>
        <w:r w:rsidR="003E0D49" w:rsidRPr="003E0D49">
          <w:t>37</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23" w:history="1">
        <w:r w:rsidR="003E0D49" w:rsidRPr="003E0D49">
          <w:rPr>
            <w:rStyle w:val="Hipervnculo"/>
          </w:rPr>
          <w:t>1.3.2 Ventajas de utilizar un sistema de recomendación basado en Redes Neuronales Profundas.</w:t>
        </w:r>
        <w:r w:rsidR="003E0D49" w:rsidRPr="003E0D49">
          <w:tab/>
        </w:r>
        <w:r w:rsidR="003E0D49" w:rsidRPr="003E0D49">
          <w:fldChar w:fldCharType="begin"/>
        </w:r>
        <w:r w:rsidR="003E0D49" w:rsidRPr="003E0D49">
          <w:instrText xml:space="preserve"> PAGEREF _Toc183055323 \h </w:instrText>
        </w:r>
        <w:r w:rsidR="003E0D49" w:rsidRPr="003E0D49">
          <w:fldChar w:fldCharType="separate"/>
        </w:r>
        <w:r w:rsidR="003E0D49" w:rsidRPr="003E0D49">
          <w:t>38</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24" w:history="1">
        <w:r w:rsidR="003E0D49" w:rsidRPr="003E0D49">
          <w:rPr>
            <w:rStyle w:val="Hipervnculo"/>
          </w:rPr>
          <w:t>1.3.3 Desafíos.</w:t>
        </w:r>
        <w:r w:rsidR="003E0D49" w:rsidRPr="003E0D49">
          <w:tab/>
        </w:r>
        <w:r w:rsidR="003E0D49" w:rsidRPr="003E0D49">
          <w:fldChar w:fldCharType="begin"/>
        </w:r>
        <w:r w:rsidR="003E0D49" w:rsidRPr="003E0D49">
          <w:instrText xml:space="preserve"> PAGEREF _Toc183055324 \h </w:instrText>
        </w:r>
        <w:r w:rsidR="003E0D49" w:rsidRPr="003E0D49">
          <w:fldChar w:fldCharType="separate"/>
        </w:r>
        <w:r w:rsidR="003E0D49" w:rsidRPr="003E0D49">
          <w:t>39</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25" w:history="1">
        <w:r w:rsidR="003E0D49" w:rsidRPr="003E0D49">
          <w:rPr>
            <w:rStyle w:val="Hipervnculo"/>
            <w:rFonts w:ascii="Arial" w:hAnsi="Arial"/>
            <w:noProof/>
            <w:sz w:val="24"/>
          </w:rPr>
          <w:t>1.4 Tecnologías y herramientas para el desarrol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2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41</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26" w:history="1">
        <w:r w:rsidR="003E0D49" w:rsidRPr="003E0D49">
          <w:rPr>
            <w:rStyle w:val="Hipervnculo"/>
          </w:rPr>
          <w:t>1.4.1 Metodología de desarrollo de software.</w:t>
        </w:r>
        <w:r w:rsidR="003E0D49" w:rsidRPr="003E0D49">
          <w:tab/>
        </w:r>
        <w:r w:rsidR="003E0D49" w:rsidRPr="003E0D49">
          <w:fldChar w:fldCharType="begin"/>
        </w:r>
        <w:r w:rsidR="003E0D49" w:rsidRPr="003E0D49">
          <w:instrText xml:space="preserve"> PAGEREF _Toc183055326 \h </w:instrText>
        </w:r>
        <w:r w:rsidR="003E0D49" w:rsidRPr="003E0D49">
          <w:fldChar w:fldCharType="separate"/>
        </w:r>
        <w:r w:rsidR="003E0D49" w:rsidRPr="003E0D49">
          <w:t>41</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27" w:history="1">
        <w:r w:rsidR="003E0D49" w:rsidRPr="003E0D49">
          <w:rPr>
            <w:rStyle w:val="Hipervnculo"/>
          </w:rPr>
          <w:t>1.4.2 Lenguaje de Programación.</w:t>
        </w:r>
        <w:r w:rsidR="003E0D49" w:rsidRPr="003E0D49">
          <w:tab/>
        </w:r>
        <w:r w:rsidR="003E0D49" w:rsidRPr="003E0D49">
          <w:fldChar w:fldCharType="begin"/>
        </w:r>
        <w:r w:rsidR="003E0D49" w:rsidRPr="003E0D49">
          <w:instrText xml:space="preserve"> PAGEREF _Toc183055327 \h </w:instrText>
        </w:r>
        <w:r w:rsidR="003E0D49" w:rsidRPr="003E0D49">
          <w:fldChar w:fldCharType="separate"/>
        </w:r>
        <w:r w:rsidR="003E0D49" w:rsidRPr="003E0D49">
          <w:t>44</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28" w:history="1">
        <w:r w:rsidR="003E0D49" w:rsidRPr="003E0D49">
          <w:rPr>
            <w:rStyle w:val="Hipervnculo"/>
          </w:rPr>
          <w:t>Python V 3.11.9.</w:t>
        </w:r>
        <w:r w:rsidR="003E0D49" w:rsidRPr="003E0D49">
          <w:tab/>
        </w:r>
        <w:r w:rsidR="003E0D49" w:rsidRPr="003E0D49">
          <w:fldChar w:fldCharType="begin"/>
        </w:r>
        <w:r w:rsidR="003E0D49" w:rsidRPr="003E0D49">
          <w:instrText xml:space="preserve"> PAGEREF _Toc183055328 \h </w:instrText>
        </w:r>
        <w:r w:rsidR="003E0D49" w:rsidRPr="003E0D49">
          <w:fldChar w:fldCharType="separate"/>
        </w:r>
        <w:r w:rsidR="003E0D49" w:rsidRPr="003E0D49">
          <w:t>44</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29" w:history="1">
        <w:r w:rsidR="003E0D49" w:rsidRPr="003E0D49">
          <w:rPr>
            <w:rStyle w:val="Hipervnculo"/>
          </w:rPr>
          <w:t>1.4.3 Base de datos.</w:t>
        </w:r>
        <w:r w:rsidR="003E0D49" w:rsidRPr="003E0D49">
          <w:tab/>
        </w:r>
        <w:r w:rsidR="003E0D49" w:rsidRPr="003E0D49">
          <w:fldChar w:fldCharType="begin"/>
        </w:r>
        <w:r w:rsidR="003E0D49" w:rsidRPr="003E0D49">
          <w:instrText xml:space="preserve"> PAGEREF _Toc183055329 \h </w:instrText>
        </w:r>
        <w:r w:rsidR="003E0D49" w:rsidRPr="003E0D49">
          <w:fldChar w:fldCharType="separate"/>
        </w:r>
        <w:r w:rsidR="003E0D49" w:rsidRPr="003E0D49">
          <w:t>45</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30" w:history="1">
        <w:r w:rsidR="003E0D49" w:rsidRPr="003E0D49">
          <w:rPr>
            <w:rStyle w:val="Hipervnculo"/>
          </w:rPr>
          <w:t>MongoDB V 6.0.3.</w:t>
        </w:r>
        <w:r w:rsidR="003E0D49" w:rsidRPr="003E0D49">
          <w:tab/>
        </w:r>
        <w:r w:rsidR="003E0D49" w:rsidRPr="003E0D49">
          <w:fldChar w:fldCharType="begin"/>
        </w:r>
        <w:r w:rsidR="003E0D49" w:rsidRPr="003E0D49">
          <w:instrText xml:space="preserve"> PAGEREF _Toc183055330 \h </w:instrText>
        </w:r>
        <w:r w:rsidR="003E0D49" w:rsidRPr="003E0D49">
          <w:fldChar w:fldCharType="separate"/>
        </w:r>
        <w:r w:rsidR="003E0D49" w:rsidRPr="003E0D49">
          <w:t>45</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31" w:history="1">
        <w:r w:rsidR="003E0D49" w:rsidRPr="003E0D49">
          <w:rPr>
            <w:rStyle w:val="Hipervnculo"/>
            <w:lang w:val="en-US"/>
          </w:rPr>
          <w:t>1.4.4 Bibliotecas y Framerworks de Deep Learning.</w:t>
        </w:r>
        <w:r w:rsidR="003E0D49" w:rsidRPr="003E0D49">
          <w:tab/>
        </w:r>
        <w:r w:rsidR="003E0D49" w:rsidRPr="003E0D49">
          <w:fldChar w:fldCharType="begin"/>
        </w:r>
        <w:r w:rsidR="003E0D49" w:rsidRPr="003E0D49">
          <w:instrText xml:space="preserve"> PAGEREF _Toc183055331 \h </w:instrText>
        </w:r>
        <w:r w:rsidR="003E0D49" w:rsidRPr="003E0D49">
          <w:fldChar w:fldCharType="separate"/>
        </w:r>
        <w:r w:rsidR="003E0D49" w:rsidRPr="003E0D49">
          <w:t>45</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32" w:history="1">
        <w:r w:rsidR="003E0D49" w:rsidRPr="003E0D49">
          <w:rPr>
            <w:rStyle w:val="Hipervnculo"/>
          </w:rPr>
          <w:t>Tensorflow V 2.15.0.</w:t>
        </w:r>
        <w:r w:rsidR="003E0D49" w:rsidRPr="003E0D49">
          <w:tab/>
        </w:r>
        <w:r w:rsidR="003E0D49" w:rsidRPr="003E0D49">
          <w:fldChar w:fldCharType="begin"/>
        </w:r>
        <w:r w:rsidR="003E0D49" w:rsidRPr="003E0D49">
          <w:instrText xml:space="preserve"> PAGEREF _Toc183055332 \h </w:instrText>
        </w:r>
        <w:r w:rsidR="003E0D49" w:rsidRPr="003E0D49">
          <w:fldChar w:fldCharType="separate"/>
        </w:r>
        <w:r w:rsidR="003E0D49" w:rsidRPr="003E0D49">
          <w:t>46</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33" w:history="1">
        <w:r w:rsidR="003E0D49" w:rsidRPr="003E0D49">
          <w:rPr>
            <w:rStyle w:val="Hipervnculo"/>
          </w:rPr>
          <w:t>Keras V 2.15.0.</w:t>
        </w:r>
        <w:r w:rsidR="003E0D49" w:rsidRPr="003E0D49">
          <w:tab/>
        </w:r>
        <w:r w:rsidR="003E0D49" w:rsidRPr="003E0D49">
          <w:fldChar w:fldCharType="begin"/>
        </w:r>
        <w:r w:rsidR="003E0D49" w:rsidRPr="003E0D49">
          <w:instrText xml:space="preserve"> PAGEREF _Toc183055333 \h </w:instrText>
        </w:r>
        <w:r w:rsidR="003E0D49" w:rsidRPr="003E0D49">
          <w:fldChar w:fldCharType="separate"/>
        </w:r>
        <w:r w:rsidR="003E0D49" w:rsidRPr="003E0D49">
          <w:t>46</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34" w:history="1">
        <w:r w:rsidR="003E0D49" w:rsidRPr="003E0D49">
          <w:rPr>
            <w:rStyle w:val="Hipervnculo"/>
          </w:rPr>
          <w:t>TensorFlow Recommenders V 0.7.3.</w:t>
        </w:r>
        <w:r w:rsidR="003E0D49" w:rsidRPr="003E0D49">
          <w:tab/>
        </w:r>
        <w:r w:rsidR="003E0D49" w:rsidRPr="003E0D49">
          <w:fldChar w:fldCharType="begin"/>
        </w:r>
        <w:r w:rsidR="003E0D49" w:rsidRPr="003E0D49">
          <w:instrText xml:space="preserve"> PAGEREF _Toc183055334 \h </w:instrText>
        </w:r>
        <w:r w:rsidR="003E0D49" w:rsidRPr="003E0D49">
          <w:fldChar w:fldCharType="separate"/>
        </w:r>
        <w:r w:rsidR="003E0D49" w:rsidRPr="003E0D49">
          <w:t>47</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35" w:history="1">
        <w:r w:rsidR="003E0D49" w:rsidRPr="003E0D49">
          <w:rPr>
            <w:rStyle w:val="Hipervnculo"/>
            <w:shd w:val="clear" w:color="auto" w:fill="FFFFFF"/>
          </w:rPr>
          <w:t>NumPy V 1.26.4.</w:t>
        </w:r>
        <w:r w:rsidR="003E0D49" w:rsidRPr="003E0D49">
          <w:tab/>
        </w:r>
        <w:r w:rsidR="003E0D49" w:rsidRPr="003E0D49">
          <w:fldChar w:fldCharType="begin"/>
        </w:r>
        <w:r w:rsidR="003E0D49" w:rsidRPr="003E0D49">
          <w:instrText xml:space="preserve"> PAGEREF _Toc183055335 \h </w:instrText>
        </w:r>
        <w:r w:rsidR="003E0D49" w:rsidRPr="003E0D49">
          <w:fldChar w:fldCharType="separate"/>
        </w:r>
        <w:r w:rsidR="003E0D49" w:rsidRPr="003E0D49">
          <w:t>47</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36" w:history="1">
        <w:r w:rsidR="003E0D49" w:rsidRPr="003E0D49">
          <w:rPr>
            <w:rStyle w:val="Hipervnculo"/>
          </w:rPr>
          <w:t>Pandas V 2.2.3.</w:t>
        </w:r>
        <w:r w:rsidR="003E0D49" w:rsidRPr="003E0D49">
          <w:tab/>
        </w:r>
        <w:r w:rsidR="003E0D49" w:rsidRPr="003E0D49">
          <w:fldChar w:fldCharType="begin"/>
        </w:r>
        <w:r w:rsidR="003E0D49" w:rsidRPr="003E0D49">
          <w:instrText xml:space="preserve"> PAGEREF _Toc183055336 \h </w:instrText>
        </w:r>
        <w:r w:rsidR="003E0D49" w:rsidRPr="003E0D49">
          <w:fldChar w:fldCharType="separate"/>
        </w:r>
        <w:r w:rsidR="003E0D49" w:rsidRPr="003E0D49">
          <w:t>48</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37" w:history="1">
        <w:r w:rsidR="003E0D49" w:rsidRPr="003E0D49">
          <w:rPr>
            <w:rStyle w:val="Hipervnculo"/>
          </w:rPr>
          <w:t>1.4.5 Entorno de Desarrollo.</w:t>
        </w:r>
        <w:r w:rsidR="003E0D49" w:rsidRPr="003E0D49">
          <w:tab/>
        </w:r>
        <w:r w:rsidR="003E0D49" w:rsidRPr="003E0D49">
          <w:fldChar w:fldCharType="begin"/>
        </w:r>
        <w:r w:rsidR="003E0D49" w:rsidRPr="003E0D49">
          <w:instrText xml:space="preserve"> PAGEREF _Toc183055337 \h </w:instrText>
        </w:r>
        <w:r w:rsidR="003E0D49" w:rsidRPr="003E0D49">
          <w:fldChar w:fldCharType="separate"/>
        </w:r>
        <w:r w:rsidR="003E0D49" w:rsidRPr="003E0D49">
          <w:t>48</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38" w:history="1">
        <w:r w:rsidR="003E0D49" w:rsidRPr="003E0D49">
          <w:rPr>
            <w:rStyle w:val="Hipervnculo"/>
          </w:rPr>
          <w:t>Visual Studio Code V 1.92.2.</w:t>
        </w:r>
        <w:r w:rsidR="003E0D49" w:rsidRPr="003E0D49">
          <w:tab/>
        </w:r>
        <w:r w:rsidR="003E0D49" w:rsidRPr="003E0D49">
          <w:fldChar w:fldCharType="begin"/>
        </w:r>
        <w:r w:rsidR="003E0D49" w:rsidRPr="003E0D49">
          <w:instrText xml:space="preserve"> PAGEREF _Toc183055338 \h </w:instrText>
        </w:r>
        <w:r w:rsidR="003E0D49" w:rsidRPr="003E0D49">
          <w:fldChar w:fldCharType="separate"/>
        </w:r>
        <w:r w:rsidR="003E0D49" w:rsidRPr="003E0D49">
          <w:t>48</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39" w:history="1">
        <w:r w:rsidR="003E0D49" w:rsidRPr="003E0D49">
          <w:rPr>
            <w:rStyle w:val="Hipervnculo"/>
          </w:rPr>
          <w:t>1.4.6 Servidor Web.</w:t>
        </w:r>
        <w:r w:rsidR="003E0D49" w:rsidRPr="003E0D49">
          <w:tab/>
        </w:r>
        <w:r w:rsidR="003E0D49" w:rsidRPr="003E0D49">
          <w:fldChar w:fldCharType="begin"/>
        </w:r>
        <w:r w:rsidR="003E0D49" w:rsidRPr="003E0D49">
          <w:instrText xml:space="preserve"> PAGEREF _Toc183055339 \h </w:instrText>
        </w:r>
        <w:r w:rsidR="003E0D49" w:rsidRPr="003E0D49">
          <w:fldChar w:fldCharType="separate"/>
        </w:r>
        <w:r w:rsidR="003E0D49" w:rsidRPr="003E0D49">
          <w:t>48</w:t>
        </w:r>
        <w:r w:rsidR="003E0D49" w:rsidRPr="003E0D49">
          <w:fldChar w:fldCharType="end"/>
        </w:r>
      </w:hyperlink>
    </w:p>
    <w:p w:rsidR="003E0D49" w:rsidRPr="003E0D49" w:rsidRDefault="00B450FE" w:rsidP="003E0D49">
      <w:pPr>
        <w:pStyle w:val="TDC4"/>
        <w:spacing w:after="40"/>
        <w:rPr>
          <w:rFonts w:eastAsiaTheme="minorEastAsia" w:cstheme="minorBidi"/>
          <w:szCs w:val="22"/>
        </w:rPr>
      </w:pPr>
      <w:hyperlink w:anchor="_Toc183055340" w:history="1">
        <w:r w:rsidR="003E0D49" w:rsidRPr="003E0D49">
          <w:rPr>
            <w:rStyle w:val="Hipervnculo"/>
          </w:rPr>
          <w:t>FastAPI V 0.115.0.</w:t>
        </w:r>
        <w:r w:rsidR="003E0D49" w:rsidRPr="003E0D49">
          <w:tab/>
        </w:r>
        <w:r w:rsidR="003E0D49" w:rsidRPr="003E0D49">
          <w:fldChar w:fldCharType="begin"/>
        </w:r>
        <w:r w:rsidR="003E0D49" w:rsidRPr="003E0D49">
          <w:instrText xml:space="preserve"> PAGEREF _Toc183055340 \h </w:instrText>
        </w:r>
        <w:r w:rsidR="003E0D49" w:rsidRPr="003E0D49">
          <w:fldChar w:fldCharType="separate"/>
        </w:r>
        <w:r w:rsidR="003E0D49" w:rsidRPr="003E0D49">
          <w:t>48</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41" w:history="1">
        <w:r w:rsidR="003E0D49" w:rsidRPr="003E0D49">
          <w:rPr>
            <w:rStyle w:val="Hipervnculo"/>
            <w:rFonts w:ascii="Arial" w:hAnsi="Arial"/>
            <w:noProof/>
            <w:sz w:val="24"/>
          </w:rPr>
          <w:t>1.5 Conclusiones del Capítu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49</w:t>
        </w:r>
        <w:r w:rsidR="003E0D49" w:rsidRPr="003E0D49">
          <w:rPr>
            <w:rFonts w:ascii="Arial" w:hAnsi="Arial"/>
            <w:noProof/>
            <w:sz w:val="24"/>
          </w:rPr>
          <w:fldChar w:fldCharType="end"/>
        </w:r>
      </w:hyperlink>
    </w:p>
    <w:p w:rsidR="003E0D49" w:rsidRPr="003E0D49" w:rsidRDefault="00B450FE" w:rsidP="003E0D49">
      <w:pPr>
        <w:pStyle w:val="TDC1"/>
        <w:rPr>
          <w:rFonts w:eastAsiaTheme="minorEastAsia" w:cstheme="minorBidi"/>
          <w:caps w:val="0"/>
          <w:szCs w:val="22"/>
          <w:lang w:eastAsia="es-ES"/>
        </w:rPr>
      </w:pPr>
      <w:hyperlink w:anchor="_Toc183055342" w:history="1">
        <w:r w:rsidR="003E0D49" w:rsidRPr="003E0D49">
          <w:rPr>
            <w:rStyle w:val="Hipervnculo"/>
          </w:rPr>
          <w:t>Capítulo 2: Análisis y diseño del sistema para las recomendaciones en las plataformas del proyecto z17.</w:t>
        </w:r>
        <w:r w:rsidR="003E0D49" w:rsidRPr="003E0D49">
          <w:tab/>
        </w:r>
        <w:r w:rsidR="003E0D49" w:rsidRPr="003E0D49">
          <w:fldChar w:fldCharType="begin"/>
        </w:r>
        <w:r w:rsidR="003E0D49" w:rsidRPr="003E0D49">
          <w:instrText xml:space="preserve"> PAGEREF _Toc183055342 \h </w:instrText>
        </w:r>
        <w:r w:rsidR="003E0D49" w:rsidRPr="003E0D49">
          <w:fldChar w:fldCharType="separate"/>
        </w:r>
        <w:r w:rsidR="003E0D49" w:rsidRPr="003E0D49">
          <w:t>51</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43" w:history="1">
        <w:r w:rsidR="003E0D49" w:rsidRPr="003E0D49">
          <w:rPr>
            <w:rStyle w:val="Hipervnculo"/>
            <w:rFonts w:ascii="Arial" w:hAnsi="Arial"/>
            <w:noProof/>
            <w:sz w:val="24"/>
          </w:rPr>
          <w:t>2.1 Descripción de la Propuesta de Solu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3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51</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44" w:history="1">
        <w:r w:rsidR="003E0D49" w:rsidRPr="003E0D49">
          <w:rPr>
            <w:rStyle w:val="Hipervnculo"/>
          </w:rPr>
          <w:t>2.1.1 Etapas.</w:t>
        </w:r>
        <w:r w:rsidR="003E0D49" w:rsidRPr="003E0D49">
          <w:tab/>
        </w:r>
        <w:r w:rsidR="003E0D49" w:rsidRPr="003E0D49">
          <w:fldChar w:fldCharType="begin"/>
        </w:r>
        <w:r w:rsidR="003E0D49" w:rsidRPr="003E0D49">
          <w:instrText xml:space="preserve"> PAGEREF _Toc183055344 \h </w:instrText>
        </w:r>
        <w:r w:rsidR="003E0D49" w:rsidRPr="003E0D49">
          <w:fldChar w:fldCharType="separate"/>
        </w:r>
        <w:r w:rsidR="003E0D49" w:rsidRPr="003E0D49">
          <w:t>51</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45" w:history="1">
        <w:r w:rsidR="003E0D49" w:rsidRPr="003E0D49">
          <w:rPr>
            <w:rStyle w:val="Hipervnculo"/>
          </w:rPr>
          <w:t>2.1.2 Modelos.</w:t>
        </w:r>
        <w:r w:rsidR="003E0D49" w:rsidRPr="003E0D49">
          <w:tab/>
        </w:r>
        <w:r w:rsidR="003E0D49" w:rsidRPr="003E0D49">
          <w:fldChar w:fldCharType="begin"/>
        </w:r>
        <w:r w:rsidR="003E0D49" w:rsidRPr="003E0D49">
          <w:instrText xml:space="preserve"> PAGEREF _Toc183055345 \h </w:instrText>
        </w:r>
        <w:r w:rsidR="003E0D49" w:rsidRPr="003E0D49">
          <w:fldChar w:fldCharType="separate"/>
        </w:r>
        <w:r w:rsidR="003E0D49" w:rsidRPr="003E0D49">
          <w:t>53</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46" w:history="1">
        <w:r w:rsidR="003E0D49" w:rsidRPr="003E0D49">
          <w:rPr>
            <w:rStyle w:val="Hipervnculo"/>
            <w:rFonts w:ascii="Arial" w:hAnsi="Arial"/>
            <w:noProof/>
            <w:sz w:val="24"/>
          </w:rPr>
          <w:t>2.2 Modelo Conceptual.</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6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59</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47" w:history="1">
        <w:r w:rsidR="003E0D49" w:rsidRPr="003E0D49">
          <w:rPr>
            <w:rStyle w:val="Hipervnculo"/>
            <w:rFonts w:ascii="Arial" w:hAnsi="Arial"/>
            <w:noProof/>
            <w:sz w:val="24"/>
          </w:rPr>
          <w:t>2.3 Diagrama de caso de uso del sistem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7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0</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48" w:history="1">
        <w:r w:rsidR="003E0D49" w:rsidRPr="003E0D49">
          <w:rPr>
            <w:rStyle w:val="Hipervnculo"/>
            <w:rFonts w:ascii="Arial" w:hAnsi="Arial"/>
            <w:noProof/>
            <w:sz w:val="24"/>
          </w:rPr>
          <w:t>2.4 Diagrama de clases de diseñ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8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1</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49" w:history="1">
        <w:r w:rsidR="003E0D49" w:rsidRPr="003E0D49">
          <w:rPr>
            <w:rStyle w:val="Hipervnculo"/>
            <w:rFonts w:ascii="Arial" w:hAnsi="Arial"/>
            <w:noProof/>
            <w:sz w:val="24"/>
          </w:rPr>
          <w:t>2.5 Diagrama de secuenci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49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2</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50" w:history="1">
        <w:r w:rsidR="003E0D49" w:rsidRPr="003E0D49">
          <w:rPr>
            <w:rStyle w:val="Hipervnculo"/>
            <w:rFonts w:ascii="Arial" w:hAnsi="Arial"/>
            <w:noProof/>
            <w:sz w:val="24"/>
          </w:rPr>
          <w:t>2.6 Modelo de datos.</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0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3</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51" w:history="1">
        <w:r w:rsidR="003E0D49" w:rsidRPr="003E0D49">
          <w:rPr>
            <w:rStyle w:val="Hipervnculo"/>
            <w:rFonts w:ascii="Arial" w:hAnsi="Arial"/>
            <w:noProof/>
            <w:sz w:val="24"/>
          </w:rPr>
          <w:t>2.7 Requisitos de la propuesta de solu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4</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52" w:history="1">
        <w:r w:rsidR="003E0D49" w:rsidRPr="003E0D49">
          <w:rPr>
            <w:rStyle w:val="Hipervnculo"/>
          </w:rPr>
          <w:t>2.7.1 Requisitos Funcionales.</w:t>
        </w:r>
        <w:r w:rsidR="003E0D49" w:rsidRPr="003E0D49">
          <w:tab/>
        </w:r>
        <w:r w:rsidR="003E0D49" w:rsidRPr="003E0D49">
          <w:fldChar w:fldCharType="begin"/>
        </w:r>
        <w:r w:rsidR="003E0D49" w:rsidRPr="003E0D49">
          <w:instrText xml:space="preserve"> PAGEREF _Toc183055352 \h </w:instrText>
        </w:r>
        <w:r w:rsidR="003E0D49" w:rsidRPr="003E0D49">
          <w:fldChar w:fldCharType="separate"/>
        </w:r>
        <w:r w:rsidR="003E0D49" w:rsidRPr="003E0D49">
          <w:t>64</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53" w:history="1">
        <w:r w:rsidR="003E0D49" w:rsidRPr="003E0D49">
          <w:rPr>
            <w:rStyle w:val="Hipervnculo"/>
          </w:rPr>
          <w:t>2.7.2 Requisitos no funcionales.</w:t>
        </w:r>
        <w:r w:rsidR="003E0D49" w:rsidRPr="003E0D49">
          <w:tab/>
        </w:r>
        <w:r w:rsidR="003E0D49" w:rsidRPr="003E0D49">
          <w:fldChar w:fldCharType="begin"/>
        </w:r>
        <w:r w:rsidR="003E0D49" w:rsidRPr="003E0D49">
          <w:instrText xml:space="preserve"> PAGEREF _Toc183055353 \h </w:instrText>
        </w:r>
        <w:r w:rsidR="003E0D49" w:rsidRPr="003E0D49">
          <w:fldChar w:fldCharType="separate"/>
        </w:r>
        <w:r w:rsidR="003E0D49" w:rsidRPr="003E0D49">
          <w:t>65</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54" w:history="1">
        <w:r w:rsidR="003E0D49" w:rsidRPr="003E0D49">
          <w:rPr>
            <w:rStyle w:val="Hipervnculo"/>
            <w:rFonts w:ascii="Arial" w:hAnsi="Arial"/>
            <w:noProof/>
            <w:sz w:val="24"/>
          </w:rPr>
          <w:t>2.8 Arquitectura de software.</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4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7</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55" w:history="1">
        <w:r w:rsidR="003E0D49" w:rsidRPr="003E0D49">
          <w:rPr>
            <w:rStyle w:val="Hipervnculo"/>
            <w:rFonts w:ascii="Arial" w:hAnsi="Arial"/>
            <w:noProof/>
            <w:sz w:val="24"/>
          </w:rPr>
          <w:t>2.9 Patrones de Diseñ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5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69</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56" w:history="1">
        <w:r w:rsidR="003E0D49" w:rsidRPr="003E0D49">
          <w:rPr>
            <w:rStyle w:val="Hipervnculo"/>
          </w:rPr>
          <w:t>2.9.1 Patrones GRASP.</w:t>
        </w:r>
        <w:r w:rsidR="003E0D49" w:rsidRPr="003E0D49">
          <w:tab/>
        </w:r>
        <w:r w:rsidR="003E0D49" w:rsidRPr="003E0D49">
          <w:fldChar w:fldCharType="begin"/>
        </w:r>
        <w:r w:rsidR="003E0D49" w:rsidRPr="003E0D49">
          <w:instrText xml:space="preserve"> PAGEREF _Toc183055356 \h </w:instrText>
        </w:r>
        <w:r w:rsidR="003E0D49" w:rsidRPr="003E0D49">
          <w:fldChar w:fldCharType="separate"/>
        </w:r>
        <w:r w:rsidR="003E0D49" w:rsidRPr="003E0D49">
          <w:t>69</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57" w:history="1">
        <w:r w:rsidR="003E0D49" w:rsidRPr="003E0D49">
          <w:rPr>
            <w:rStyle w:val="Hipervnculo"/>
          </w:rPr>
          <w:t></w:t>
        </w:r>
        <w:r w:rsidR="003E0D49" w:rsidRPr="003E0D49">
          <w:rPr>
            <w:rFonts w:eastAsiaTheme="minorEastAsia" w:cstheme="minorBidi"/>
            <w:szCs w:val="22"/>
          </w:rPr>
          <w:tab/>
        </w:r>
        <w:r w:rsidR="003E0D49" w:rsidRPr="003E0D49">
          <w:rPr>
            <w:rStyle w:val="Hipervnculo"/>
          </w:rPr>
          <w:t>Experto.</w:t>
        </w:r>
        <w:r w:rsidR="003E0D49" w:rsidRPr="003E0D49">
          <w:tab/>
        </w:r>
        <w:r w:rsidR="003E0D49" w:rsidRPr="003E0D49">
          <w:fldChar w:fldCharType="begin"/>
        </w:r>
        <w:r w:rsidR="003E0D49" w:rsidRPr="003E0D49">
          <w:instrText xml:space="preserve"> PAGEREF _Toc183055357 \h </w:instrText>
        </w:r>
        <w:r w:rsidR="003E0D49" w:rsidRPr="003E0D49">
          <w:fldChar w:fldCharType="separate"/>
        </w:r>
        <w:r w:rsidR="003E0D49" w:rsidRPr="003E0D49">
          <w:t>69</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58" w:history="1">
        <w:r w:rsidR="003E0D49" w:rsidRPr="003E0D49">
          <w:rPr>
            <w:rStyle w:val="Hipervnculo"/>
          </w:rPr>
          <w:t></w:t>
        </w:r>
        <w:r w:rsidR="003E0D49" w:rsidRPr="003E0D49">
          <w:rPr>
            <w:rFonts w:eastAsiaTheme="minorEastAsia" w:cstheme="minorBidi"/>
            <w:szCs w:val="22"/>
          </w:rPr>
          <w:tab/>
        </w:r>
        <w:r w:rsidR="003E0D49" w:rsidRPr="003E0D49">
          <w:rPr>
            <w:rStyle w:val="Hipervnculo"/>
          </w:rPr>
          <w:t>Creador.</w:t>
        </w:r>
        <w:r w:rsidR="003E0D49" w:rsidRPr="003E0D49">
          <w:tab/>
        </w:r>
        <w:r w:rsidR="003E0D49" w:rsidRPr="003E0D49">
          <w:fldChar w:fldCharType="begin"/>
        </w:r>
        <w:r w:rsidR="003E0D49" w:rsidRPr="003E0D49">
          <w:instrText xml:space="preserve"> PAGEREF _Toc183055358 \h </w:instrText>
        </w:r>
        <w:r w:rsidR="003E0D49" w:rsidRPr="003E0D49">
          <w:fldChar w:fldCharType="separate"/>
        </w:r>
        <w:r w:rsidR="003E0D49" w:rsidRPr="003E0D49">
          <w:t>70</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59" w:history="1">
        <w:r w:rsidR="003E0D49" w:rsidRPr="003E0D49">
          <w:rPr>
            <w:rStyle w:val="Hipervnculo"/>
          </w:rPr>
          <w:t></w:t>
        </w:r>
        <w:r w:rsidR="003E0D49" w:rsidRPr="003E0D49">
          <w:rPr>
            <w:rFonts w:eastAsiaTheme="minorEastAsia" w:cstheme="minorBidi"/>
            <w:szCs w:val="22"/>
          </w:rPr>
          <w:tab/>
        </w:r>
        <w:r w:rsidR="003E0D49" w:rsidRPr="003E0D49">
          <w:rPr>
            <w:rStyle w:val="Hipervnculo"/>
          </w:rPr>
          <w:t>Controlador.</w:t>
        </w:r>
        <w:r w:rsidR="003E0D49" w:rsidRPr="003E0D49">
          <w:tab/>
        </w:r>
        <w:r w:rsidR="003E0D49" w:rsidRPr="003E0D49">
          <w:fldChar w:fldCharType="begin"/>
        </w:r>
        <w:r w:rsidR="003E0D49" w:rsidRPr="003E0D49">
          <w:instrText xml:space="preserve"> PAGEREF _Toc183055359 \h </w:instrText>
        </w:r>
        <w:r w:rsidR="003E0D49" w:rsidRPr="003E0D49">
          <w:fldChar w:fldCharType="separate"/>
        </w:r>
        <w:r w:rsidR="003E0D49" w:rsidRPr="003E0D49">
          <w:t>72</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60" w:history="1">
        <w:r w:rsidR="003E0D49" w:rsidRPr="003E0D49">
          <w:rPr>
            <w:rStyle w:val="Hipervnculo"/>
          </w:rPr>
          <w:t>2.9.2 Patrones GOF.</w:t>
        </w:r>
        <w:r w:rsidR="003E0D49" w:rsidRPr="003E0D49">
          <w:tab/>
        </w:r>
        <w:r w:rsidR="003E0D49" w:rsidRPr="003E0D49">
          <w:fldChar w:fldCharType="begin"/>
        </w:r>
        <w:r w:rsidR="003E0D49" w:rsidRPr="003E0D49">
          <w:instrText xml:space="preserve"> PAGEREF _Toc183055360 \h </w:instrText>
        </w:r>
        <w:r w:rsidR="003E0D49" w:rsidRPr="003E0D49">
          <w:fldChar w:fldCharType="separate"/>
        </w:r>
        <w:r w:rsidR="003E0D49" w:rsidRPr="003E0D49">
          <w:t>72</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61" w:history="1">
        <w:r w:rsidR="003E0D49" w:rsidRPr="003E0D49">
          <w:rPr>
            <w:rStyle w:val="Hipervnculo"/>
          </w:rPr>
          <w:t></w:t>
        </w:r>
        <w:r w:rsidR="003E0D49" w:rsidRPr="003E0D49">
          <w:rPr>
            <w:rFonts w:eastAsiaTheme="minorEastAsia" w:cstheme="minorBidi"/>
            <w:szCs w:val="22"/>
          </w:rPr>
          <w:tab/>
        </w:r>
        <w:r w:rsidR="003E0D49" w:rsidRPr="003E0D49">
          <w:rPr>
            <w:rStyle w:val="Hipervnculo"/>
            <w:shd w:val="clear" w:color="auto" w:fill="FFFFFF"/>
          </w:rPr>
          <w:t>Singleton.</w:t>
        </w:r>
        <w:r w:rsidR="003E0D49" w:rsidRPr="003E0D49">
          <w:tab/>
        </w:r>
        <w:r w:rsidR="003E0D49" w:rsidRPr="003E0D49">
          <w:fldChar w:fldCharType="begin"/>
        </w:r>
        <w:r w:rsidR="003E0D49" w:rsidRPr="003E0D49">
          <w:instrText xml:space="preserve"> PAGEREF _Toc183055361 \h </w:instrText>
        </w:r>
        <w:r w:rsidR="003E0D49" w:rsidRPr="003E0D49">
          <w:fldChar w:fldCharType="separate"/>
        </w:r>
        <w:r w:rsidR="003E0D49" w:rsidRPr="003E0D49">
          <w:t>72</w:t>
        </w:r>
        <w:r w:rsidR="003E0D49" w:rsidRPr="003E0D49">
          <w:fldChar w:fldCharType="end"/>
        </w:r>
      </w:hyperlink>
    </w:p>
    <w:p w:rsidR="003E0D49" w:rsidRPr="003E0D49" w:rsidRDefault="00B450FE" w:rsidP="003E0D49">
      <w:pPr>
        <w:pStyle w:val="TDC4"/>
        <w:tabs>
          <w:tab w:val="left" w:pos="1100"/>
        </w:tabs>
        <w:spacing w:after="40"/>
        <w:rPr>
          <w:rFonts w:eastAsiaTheme="minorEastAsia" w:cstheme="minorBidi"/>
          <w:szCs w:val="22"/>
        </w:rPr>
      </w:pPr>
      <w:hyperlink w:anchor="_Toc183055362" w:history="1">
        <w:r w:rsidR="003E0D49" w:rsidRPr="003E0D49">
          <w:rPr>
            <w:rStyle w:val="Hipervnculo"/>
          </w:rPr>
          <w:t></w:t>
        </w:r>
        <w:r w:rsidR="003E0D49" w:rsidRPr="003E0D49">
          <w:rPr>
            <w:rFonts w:eastAsiaTheme="minorEastAsia" w:cstheme="minorBidi"/>
            <w:szCs w:val="22"/>
          </w:rPr>
          <w:tab/>
        </w:r>
        <w:r w:rsidR="003E0D49" w:rsidRPr="003E0D49">
          <w:rPr>
            <w:rStyle w:val="Hipervnculo"/>
          </w:rPr>
          <w:t>Template Method.</w:t>
        </w:r>
        <w:r w:rsidR="003E0D49" w:rsidRPr="003E0D49">
          <w:tab/>
        </w:r>
        <w:r w:rsidR="003E0D49" w:rsidRPr="003E0D49">
          <w:fldChar w:fldCharType="begin"/>
        </w:r>
        <w:r w:rsidR="003E0D49" w:rsidRPr="003E0D49">
          <w:instrText xml:space="preserve"> PAGEREF _Toc183055362 \h </w:instrText>
        </w:r>
        <w:r w:rsidR="003E0D49" w:rsidRPr="003E0D49">
          <w:fldChar w:fldCharType="separate"/>
        </w:r>
        <w:r w:rsidR="003E0D49" w:rsidRPr="003E0D49">
          <w:t>74</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63" w:history="1">
        <w:r w:rsidR="003E0D49" w:rsidRPr="003E0D49">
          <w:rPr>
            <w:rStyle w:val="Hipervnculo"/>
            <w:rFonts w:ascii="Arial" w:hAnsi="Arial"/>
            <w:noProof/>
            <w:sz w:val="24"/>
          </w:rPr>
          <w:t>2.10 Conclusiones del capítu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3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5</w:t>
        </w:r>
        <w:r w:rsidR="003E0D49" w:rsidRPr="003E0D49">
          <w:rPr>
            <w:rFonts w:ascii="Arial" w:hAnsi="Arial"/>
            <w:noProof/>
            <w:sz w:val="24"/>
          </w:rPr>
          <w:fldChar w:fldCharType="end"/>
        </w:r>
      </w:hyperlink>
    </w:p>
    <w:p w:rsidR="003E0D49" w:rsidRPr="003E0D49" w:rsidRDefault="00B450FE" w:rsidP="003E0D49">
      <w:pPr>
        <w:pStyle w:val="TDC1"/>
        <w:rPr>
          <w:rFonts w:eastAsiaTheme="minorEastAsia" w:cstheme="minorBidi"/>
          <w:caps w:val="0"/>
          <w:szCs w:val="22"/>
          <w:lang w:eastAsia="es-ES"/>
        </w:rPr>
      </w:pPr>
      <w:hyperlink w:anchor="_Toc183055364" w:history="1">
        <w:r w:rsidR="003E0D49" w:rsidRPr="003E0D49">
          <w:rPr>
            <w:rStyle w:val="Hipervnculo"/>
          </w:rPr>
          <w:t>Capítulo 3: Validación y prueba del Sistema de recomendación basado en Deep Learning para las plataformas del proyecto Z17.</w:t>
        </w:r>
        <w:r w:rsidR="003E0D49" w:rsidRPr="003E0D49">
          <w:tab/>
        </w:r>
        <w:r w:rsidR="003E0D49" w:rsidRPr="003E0D49">
          <w:fldChar w:fldCharType="begin"/>
        </w:r>
        <w:r w:rsidR="003E0D49" w:rsidRPr="003E0D49">
          <w:instrText xml:space="preserve"> PAGEREF _Toc183055364 \h </w:instrText>
        </w:r>
        <w:r w:rsidR="003E0D49" w:rsidRPr="003E0D49">
          <w:fldChar w:fldCharType="separate"/>
        </w:r>
        <w:r w:rsidR="003E0D49" w:rsidRPr="003E0D49">
          <w:t>76</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65" w:history="1">
        <w:r w:rsidR="003E0D49" w:rsidRPr="003E0D49">
          <w:rPr>
            <w:rStyle w:val="Hipervnculo"/>
            <w:rFonts w:ascii="Arial" w:hAnsi="Arial"/>
            <w:noProof/>
            <w:sz w:val="24"/>
          </w:rPr>
          <w:t>3.1 Diagrama de despliegue.</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6</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66" w:history="1">
        <w:r w:rsidR="003E0D49" w:rsidRPr="003E0D49">
          <w:rPr>
            <w:rStyle w:val="Hipervnculo"/>
          </w:rPr>
          <w:t>3.1.1 Descripción de elementos e interfaces de comunicación.</w:t>
        </w:r>
        <w:r w:rsidR="003E0D49" w:rsidRPr="003E0D49">
          <w:tab/>
        </w:r>
        <w:r w:rsidR="003E0D49" w:rsidRPr="003E0D49">
          <w:fldChar w:fldCharType="begin"/>
        </w:r>
        <w:r w:rsidR="003E0D49" w:rsidRPr="003E0D49">
          <w:instrText xml:space="preserve"> PAGEREF _Toc183055366 \h </w:instrText>
        </w:r>
        <w:r w:rsidR="003E0D49" w:rsidRPr="003E0D49">
          <w:fldChar w:fldCharType="separate"/>
        </w:r>
        <w:r w:rsidR="003E0D49" w:rsidRPr="003E0D49">
          <w:t>77</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67" w:history="1">
        <w:r w:rsidR="003E0D49" w:rsidRPr="003E0D49">
          <w:rPr>
            <w:rStyle w:val="Hipervnculo"/>
            <w:rFonts w:ascii="Arial" w:hAnsi="Arial"/>
            <w:noProof/>
            <w:sz w:val="24"/>
          </w:rPr>
          <w:t>3.2 Estándares de codifica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7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7</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68" w:history="1">
        <w:r w:rsidR="003E0D49" w:rsidRPr="003E0D49">
          <w:rPr>
            <w:rStyle w:val="Hipervnculo"/>
            <w:rFonts w:ascii="Arial" w:hAnsi="Arial"/>
            <w:noProof/>
            <w:sz w:val="24"/>
          </w:rPr>
          <w:t>3.3 Estrategia de prueb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68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78</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69" w:history="1">
        <w:r w:rsidR="003E0D49" w:rsidRPr="003E0D49">
          <w:rPr>
            <w:rStyle w:val="Hipervnculo"/>
          </w:rPr>
          <w:t>3.3.1 Datos de entrenamiento.</w:t>
        </w:r>
        <w:r w:rsidR="003E0D49" w:rsidRPr="003E0D49">
          <w:tab/>
        </w:r>
        <w:r w:rsidR="003E0D49" w:rsidRPr="003E0D49">
          <w:fldChar w:fldCharType="begin"/>
        </w:r>
        <w:r w:rsidR="003E0D49" w:rsidRPr="003E0D49">
          <w:instrText xml:space="preserve"> PAGEREF _Toc183055369 \h </w:instrText>
        </w:r>
        <w:r w:rsidR="003E0D49" w:rsidRPr="003E0D49">
          <w:fldChar w:fldCharType="separate"/>
        </w:r>
        <w:r w:rsidR="003E0D49" w:rsidRPr="003E0D49">
          <w:t>79</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70" w:history="1">
        <w:r w:rsidR="003E0D49" w:rsidRPr="003E0D49">
          <w:rPr>
            <w:rStyle w:val="Hipervnculo"/>
          </w:rPr>
          <w:t>3.3.2 Configuraciones del sistema.</w:t>
        </w:r>
        <w:r w:rsidR="003E0D49" w:rsidRPr="003E0D49">
          <w:tab/>
        </w:r>
        <w:r w:rsidR="003E0D49" w:rsidRPr="003E0D49">
          <w:fldChar w:fldCharType="begin"/>
        </w:r>
        <w:r w:rsidR="003E0D49" w:rsidRPr="003E0D49">
          <w:instrText xml:space="preserve"> PAGEREF _Toc183055370 \h </w:instrText>
        </w:r>
        <w:r w:rsidR="003E0D49" w:rsidRPr="003E0D49">
          <w:fldChar w:fldCharType="separate"/>
        </w:r>
        <w:r w:rsidR="003E0D49" w:rsidRPr="003E0D49">
          <w:t>81</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71" w:history="1">
        <w:r w:rsidR="003E0D49" w:rsidRPr="003E0D49">
          <w:rPr>
            <w:rStyle w:val="Hipervnculo"/>
            <w:rFonts w:ascii="Arial" w:hAnsi="Arial"/>
            <w:noProof/>
            <w:sz w:val="24"/>
          </w:rPr>
          <w:t>3.4 Pruebas realizadas al sistema.</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71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82</w:t>
        </w:r>
        <w:r w:rsidR="003E0D49" w:rsidRPr="003E0D49">
          <w:rPr>
            <w:rFonts w:ascii="Arial" w:hAnsi="Arial"/>
            <w:noProof/>
            <w:sz w:val="24"/>
          </w:rPr>
          <w:fldChar w:fldCharType="end"/>
        </w:r>
      </w:hyperlink>
    </w:p>
    <w:p w:rsidR="003E0D49" w:rsidRPr="003E0D49" w:rsidRDefault="00B450FE" w:rsidP="003E0D49">
      <w:pPr>
        <w:pStyle w:val="TDC3"/>
        <w:rPr>
          <w:rFonts w:eastAsiaTheme="minorEastAsia" w:cstheme="minorBidi"/>
          <w:szCs w:val="22"/>
        </w:rPr>
      </w:pPr>
      <w:hyperlink w:anchor="_Toc183055372" w:history="1">
        <w:r w:rsidR="003E0D49" w:rsidRPr="003E0D49">
          <w:rPr>
            <w:rStyle w:val="Hipervnculo"/>
          </w:rPr>
          <w:t>3.4.1 Prueba de caja negra.</w:t>
        </w:r>
        <w:r w:rsidR="003E0D49" w:rsidRPr="003E0D49">
          <w:tab/>
        </w:r>
        <w:r w:rsidR="003E0D49" w:rsidRPr="003E0D49">
          <w:fldChar w:fldCharType="begin"/>
        </w:r>
        <w:r w:rsidR="003E0D49" w:rsidRPr="003E0D49">
          <w:instrText xml:space="preserve"> PAGEREF _Toc183055372 \h </w:instrText>
        </w:r>
        <w:r w:rsidR="003E0D49" w:rsidRPr="003E0D49">
          <w:fldChar w:fldCharType="separate"/>
        </w:r>
        <w:r w:rsidR="003E0D49" w:rsidRPr="003E0D49">
          <w:t>82</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73" w:history="1">
        <w:r w:rsidR="003E0D49" w:rsidRPr="003E0D49">
          <w:rPr>
            <w:rStyle w:val="Hipervnculo"/>
          </w:rPr>
          <w:t>3.4.2 Prueba de caja blanca.</w:t>
        </w:r>
        <w:r w:rsidR="003E0D49" w:rsidRPr="003E0D49">
          <w:tab/>
        </w:r>
        <w:r w:rsidR="003E0D49" w:rsidRPr="003E0D49">
          <w:fldChar w:fldCharType="begin"/>
        </w:r>
        <w:r w:rsidR="003E0D49" w:rsidRPr="003E0D49">
          <w:instrText xml:space="preserve"> PAGEREF _Toc183055373 \h </w:instrText>
        </w:r>
        <w:r w:rsidR="003E0D49" w:rsidRPr="003E0D49">
          <w:fldChar w:fldCharType="separate"/>
        </w:r>
        <w:r w:rsidR="003E0D49" w:rsidRPr="003E0D49">
          <w:t>86</w:t>
        </w:r>
        <w:r w:rsidR="003E0D49" w:rsidRPr="003E0D49">
          <w:fldChar w:fldCharType="end"/>
        </w:r>
      </w:hyperlink>
    </w:p>
    <w:p w:rsidR="003E0D49" w:rsidRPr="003E0D49" w:rsidRDefault="00B450FE" w:rsidP="003E0D49">
      <w:pPr>
        <w:pStyle w:val="TDC3"/>
        <w:rPr>
          <w:rFonts w:eastAsiaTheme="minorEastAsia" w:cstheme="minorBidi"/>
          <w:szCs w:val="22"/>
        </w:rPr>
      </w:pPr>
      <w:hyperlink w:anchor="_Toc183055374" w:history="1">
        <w:r w:rsidR="003E0D49" w:rsidRPr="003E0D49">
          <w:rPr>
            <w:rStyle w:val="Hipervnculo"/>
          </w:rPr>
          <w:t>3.4.4 Pruebas de seguridad.</w:t>
        </w:r>
        <w:r w:rsidR="003E0D49" w:rsidRPr="003E0D49">
          <w:tab/>
        </w:r>
        <w:r w:rsidR="003E0D49" w:rsidRPr="003E0D49">
          <w:fldChar w:fldCharType="begin"/>
        </w:r>
        <w:r w:rsidR="003E0D49" w:rsidRPr="003E0D49">
          <w:instrText xml:space="preserve"> PAGEREF _Toc183055374 \h </w:instrText>
        </w:r>
        <w:r w:rsidR="003E0D49" w:rsidRPr="003E0D49">
          <w:fldChar w:fldCharType="separate"/>
        </w:r>
        <w:r w:rsidR="003E0D49" w:rsidRPr="003E0D49">
          <w:t>92</w:t>
        </w:r>
        <w:r w:rsidR="003E0D49" w:rsidRPr="003E0D49">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75" w:history="1">
        <w:r w:rsidR="003E0D49" w:rsidRPr="003E0D49">
          <w:rPr>
            <w:rStyle w:val="Hipervnculo"/>
            <w:rFonts w:ascii="Arial" w:hAnsi="Arial"/>
            <w:noProof/>
            <w:sz w:val="24"/>
          </w:rPr>
          <w:t>3.5 Validación de la investigación.</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75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94</w:t>
        </w:r>
        <w:r w:rsidR="003E0D49" w:rsidRPr="003E0D49">
          <w:rPr>
            <w:rFonts w:ascii="Arial" w:hAnsi="Arial"/>
            <w:noProof/>
            <w:sz w:val="24"/>
          </w:rPr>
          <w:fldChar w:fldCharType="end"/>
        </w:r>
      </w:hyperlink>
    </w:p>
    <w:p w:rsidR="003E0D49" w:rsidRPr="003E0D49" w:rsidRDefault="00B450FE" w:rsidP="003E0D49">
      <w:pPr>
        <w:pStyle w:val="TDC2"/>
        <w:spacing w:after="40"/>
        <w:rPr>
          <w:rFonts w:ascii="Arial" w:eastAsiaTheme="minorEastAsia" w:hAnsi="Arial" w:cstheme="minorBidi"/>
          <w:noProof/>
          <w:sz w:val="24"/>
          <w:szCs w:val="22"/>
        </w:rPr>
      </w:pPr>
      <w:hyperlink w:anchor="_Toc183055376" w:history="1">
        <w:r w:rsidR="003E0D49" w:rsidRPr="003E0D49">
          <w:rPr>
            <w:rStyle w:val="Hipervnculo"/>
            <w:rFonts w:ascii="Arial" w:hAnsi="Arial"/>
            <w:noProof/>
            <w:sz w:val="24"/>
          </w:rPr>
          <w:t>3.6 Conclusiones del capítulo.</w:t>
        </w:r>
        <w:r w:rsidR="003E0D49" w:rsidRPr="003E0D49">
          <w:rPr>
            <w:rFonts w:ascii="Arial" w:hAnsi="Arial"/>
            <w:noProof/>
            <w:sz w:val="24"/>
          </w:rPr>
          <w:tab/>
        </w:r>
        <w:r w:rsidR="003E0D49" w:rsidRPr="003E0D49">
          <w:rPr>
            <w:rFonts w:ascii="Arial" w:hAnsi="Arial"/>
            <w:noProof/>
            <w:sz w:val="24"/>
          </w:rPr>
          <w:fldChar w:fldCharType="begin"/>
        </w:r>
        <w:r w:rsidR="003E0D49" w:rsidRPr="003E0D49">
          <w:rPr>
            <w:rFonts w:ascii="Arial" w:hAnsi="Arial"/>
            <w:noProof/>
            <w:sz w:val="24"/>
          </w:rPr>
          <w:instrText xml:space="preserve"> PAGEREF _Toc183055376 \h </w:instrText>
        </w:r>
        <w:r w:rsidR="003E0D49" w:rsidRPr="003E0D49">
          <w:rPr>
            <w:rFonts w:ascii="Arial" w:hAnsi="Arial"/>
            <w:noProof/>
            <w:sz w:val="24"/>
          </w:rPr>
        </w:r>
        <w:r w:rsidR="003E0D49" w:rsidRPr="003E0D49">
          <w:rPr>
            <w:rFonts w:ascii="Arial" w:hAnsi="Arial"/>
            <w:noProof/>
            <w:sz w:val="24"/>
          </w:rPr>
          <w:fldChar w:fldCharType="separate"/>
        </w:r>
        <w:r w:rsidR="003E0D49" w:rsidRPr="003E0D49">
          <w:rPr>
            <w:rFonts w:ascii="Arial" w:hAnsi="Arial"/>
            <w:noProof/>
            <w:sz w:val="24"/>
          </w:rPr>
          <w:t>97</w:t>
        </w:r>
        <w:r w:rsidR="003E0D49" w:rsidRPr="003E0D49">
          <w:rPr>
            <w:rFonts w:ascii="Arial" w:hAnsi="Arial"/>
            <w:noProof/>
            <w:sz w:val="24"/>
          </w:rPr>
          <w:fldChar w:fldCharType="end"/>
        </w:r>
      </w:hyperlink>
    </w:p>
    <w:p w:rsidR="003E0D49" w:rsidRPr="003E0D49" w:rsidRDefault="00B450FE" w:rsidP="003E0D49">
      <w:pPr>
        <w:pStyle w:val="TDC1"/>
        <w:rPr>
          <w:rFonts w:eastAsiaTheme="minorEastAsia" w:cstheme="minorBidi"/>
          <w:caps w:val="0"/>
          <w:szCs w:val="22"/>
          <w:lang w:eastAsia="es-ES"/>
        </w:rPr>
      </w:pPr>
      <w:hyperlink w:anchor="_Toc183055377" w:history="1">
        <w:r w:rsidR="003E0D49" w:rsidRPr="003E0D49">
          <w:rPr>
            <w:rStyle w:val="Hipervnculo"/>
          </w:rPr>
          <w:t>CONCLUSIONES</w:t>
        </w:r>
        <w:r w:rsidR="003E0D49" w:rsidRPr="003E0D49">
          <w:tab/>
        </w:r>
        <w:r w:rsidR="003E0D49" w:rsidRPr="003E0D49">
          <w:fldChar w:fldCharType="begin"/>
        </w:r>
        <w:r w:rsidR="003E0D49" w:rsidRPr="003E0D49">
          <w:instrText xml:space="preserve"> PAGEREF _Toc183055377 \h </w:instrText>
        </w:r>
        <w:r w:rsidR="003E0D49" w:rsidRPr="003E0D49">
          <w:fldChar w:fldCharType="separate"/>
        </w:r>
        <w:r w:rsidR="003E0D49" w:rsidRPr="003E0D49">
          <w:t>98</w:t>
        </w:r>
        <w:r w:rsidR="003E0D49" w:rsidRPr="003E0D49">
          <w:fldChar w:fldCharType="end"/>
        </w:r>
      </w:hyperlink>
    </w:p>
    <w:p w:rsidR="003E0D49" w:rsidRPr="003E0D49" w:rsidRDefault="00B450FE" w:rsidP="003E0D49">
      <w:pPr>
        <w:pStyle w:val="TDC1"/>
        <w:rPr>
          <w:rFonts w:eastAsiaTheme="minorEastAsia" w:cstheme="minorBidi"/>
          <w:caps w:val="0"/>
          <w:szCs w:val="22"/>
          <w:lang w:eastAsia="es-ES"/>
        </w:rPr>
      </w:pPr>
      <w:hyperlink w:anchor="_Toc183055378" w:history="1">
        <w:r w:rsidR="003E0D49" w:rsidRPr="003E0D49">
          <w:rPr>
            <w:rStyle w:val="Hipervnculo"/>
          </w:rPr>
          <w:t>Recomendaciones</w:t>
        </w:r>
        <w:r w:rsidR="003E0D49" w:rsidRPr="003E0D49">
          <w:tab/>
        </w:r>
        <w:r w:rsidR="003E0D49" w:rsidRPr="003E0D49">
          <w:fldChar w:fldCharType="begin"/>
        </w:r>
        <w:r w:rsidR="003E0D49" w:rsidRPr="003E0D49">
          <w:instrText xml:space="preserve"> PAGEREF _Toc183055378 \h </w:instrText>
        </w:r>
        <w:r w:rsidR="003E0D49" w:rsidRPr="003E0D49">
          <w:fldChar w:fldCharType="separate"/>
        </w:r>
        <w:r w:rsidR="003E0D49" w:rsidRPr="003E0D49">
          <w:t>99</w:t>
        </w:r>
        <w:r w:rsidR="003E0D49" w:rsidRPr="003E0D49">
          <w:fldChar w:fldCharType="end"/>
        </w:r>
      </w:hyperlink>
    </w:p>
    <w:p w:rsidR="003E0D49" w:rsidRPr="003E0D49" w:rsidRDefault="00B450FE" w:rsidP="003E0D49">
      <w:pPr>
        <w:pStyle w:val="TDC1"/>
        <w:rPr>
          <w:rFonts w:eastAsiaTheme="minorEastAsia" w:cstheme="minorBidi"/>
          <w:caps w:val="0"/>
          <w:szCs w:val="22"/>
          <w:lang w:eastAsia="es-ES"/>
        </w:rPr>
      </w:pPr>
      <w:hyperlink w:anchor="_Toc183055379" w:history="1">
        <w:r w:rsidR="003E0D49" w:rsidRPr="003E0D49">
          <w:rPr>
            <w:rStyle w:val="Hipervnculo"/>
          </w:rPr>
          <w:t>Anexos</w:t>
        </w:r>
        <w:r w:rsidR="003E0D49" w:rsidRPr="003E0D49">
          <w:tab/>
        </w:r>
        <w:r w:rsidR="003E0D49" w:rsidRPr="003E0D49">
          <w:fldChar w:fldCharType="begin"/>
        </w:r>
        <w:r w:rsidR="003E0D49" w:rsidRPr="003E0D49">
          <w:instrText xml:space="preserve"> PAGEREF _Toc183055379 \h </w:instrText>
        </w:r>
        <w:r w:rsidR="003E0D49" w:rsidRPr="003E0D49">
          <w:fldChar w:fldCharType="separate"/>
        </w:r>
        <w:r w:rsidR="003E0D49" w:rsidRPr="003E0D49">
          <w:t>100</w:t>
        </w:r>
        <w:r w:rsidR="003E0D49" w:rsidRPr="003E0D49">
          <w:fldChar w:fldCharType="end"/>
        </w:r>
      </w:hyperlink>
    </w:p>
    <w:p w:rsidR="003E0D49" w:rsidRPr="003E0D49" w:rsidRDefault="00B450FE" w:rsidP="003E0D49">
      <w:pPr>
        <w:pStyle w:val="TDC1"/>
        <w:rPr>
          <w:rFonts w:eastAsiaTheme="minorEastAsia" w:cstheme="minorBidi"/>
          <w:caps w:val="0"/>
          <w:szCs w:val="22"/>
          <w:lang w:eastAsia="es-ES"/>
        </w:rPr>
      </w:pPr>
      <w:hyperlink w:anchor="_Toc183055380" w:history="1">
        <w:r w:rsidR="003E0D49" w:rsidRPr="003E0D49">
          <w:rPr>
            <w:rStyle w:val="Hipervnculo"/>
          </w:rPr>
          <w:t>Referencias Bilbiográficas</w:t>
        </w:r>
        <w:r w:rsidR="003E0D49" w:rsidRPr="003E0D49">
          <w:tab/>
        </w:r>
        <w:r w:rsidR="003E0D49" w:rsidRPr="003E0D49">
          <w:fldChar w:fldCharType="begin"/>
        </w:r>
        <w:r w:rsidR="003E0D49" w:rsidRPr="003E0D49">
          <w:instrText xml:space="preserve"> PAGEREF _Toc183055380 \h </w:instrText>
        </w:r>
        <w:r w:rsidR="003E0D49" w:rsidRPr="003E0D49">
          <w:fldChar w:fldCharType="separate"/>
        </w:r>
        <w:r w:rsidR="003E0D49" w:rsidRPr="003E0D49">
          <w:t>101</w:t>
        </w:r>
        <w:r w:rsidR="003E0D49" w:rsidRPr="003E0D49">
          <w:fldChar w:fldCharType="end"/>
        </w:r>
      </w:hyperlink>
    </w:p>
    <w:p w:rsidR="003E0D49" w:rsidRDefault="00B450FE" w:rsidP="003E0D49">
      <w:pPr>
        <w:pStyle w:val="TDC1"/>
        <w:rPr>
          <w:rFonts w:asciiTheme="minorHAnsi" w:eastAsiaTheme="minorEastAsia" w:hAnsiTheme="minorHAnsi" w:cstheme="minorBidi"/>
          <w:caps w:val="0"/>
          <w:sz w:val="22"/>
          <w:szCs w:val="22"/>
          <w:lang w:eastAsia="es-ES"/>
        </w:rPr>
      </w:pPr>
      <w:hyperlink w:anchor="_Toc183055381" w:history="1">
        <w:r w:rsidR="003E0D49" w:rsidRPr="003E0D49">
          <w:rPr>
            <w:rStyle w:val="Hipervnculo"/>
          </w:rPr>
          <w:t>Glosaro de terminos</w:t>
        </w:r>
        <w:r w:rsidR="003E0D49" w:rsidRPr="003E0D49">
          <w:tab/>
        </w:r>
        <w:r w:rsidR="003E0D49" w:rsidRPr="003E0D49">
          <w:fldChar w:fldCharType="begin"/>
        </w:r>
        <w:r w:rsidR="003E0D49" w:rsidRPr="003E0D49">
          <w:instrText xml:space="preserve"> PAGEREF _Toc183055381 \h </w:instrText>
        </w:r>
        <w:r w:rsidR="003E0D49" w:rsidRPr="003E0D49">
          <w:fldChar w:fldCharType="separate"/>
        </w:r>
        <w:r w:rsidR="003E0D49" w:rsidRPr="003E0D49">
          <w:t>106</w:t>
        </w:r>
        <w:r w:rsidR="003E0D49" w:rsidRPr="003E0D49">
          <w:fldChar w:fldCharType="end"/>
        </w:r>
      </w:hyperlink>
    </w:p>
    <w:p w:rsidR="006C5107" w:rsidRDefault="00C16CA8" w:rsidP="003E0D49">
      <w:pPr>
        <w:pStyle w:val="TDC1"/>
      </w:pPr>
      <w:r w:rsidRPr="003E0D49">
        <w:fldChar w:fldCharType="end"/>
      </w:r>
    </w:p>
    <w:p w:rsidR="009C7389" w:rsidRDefault="009C7389" w:rsidP="00E17E21">
      <w:pPr>
        <w:spacing w:after="240"/>
        <w:rPr>
          <w:b/>
        </w:rPr>
      </w:pPr>
    </w:p>
    <w:p w:rsidR="00C16CA8" w:rsidRPr="00F34415" w:rsidRDefault="00E17E21" w:rsidP="00E17E21">
      <w:pPr>
        <w:spacing w:after="240"/>
        <w:rPr>
          <w:b/>
        </w:rPr>
      </w:pPr>
      <w:r>
        <w:rPr>
          <w:b/>
        </w:rPr>
        <w:t>Í</w:t>
      </w:r>
      <w:r w:rsidR="00663C63">
        <w:rPr>
          <w:b/>
        </w:rPr>
        <w:t>ndice de tablas</w:t>
      </w:r>
    </w:p>
    <w:p w:rsidR="003E0D49" w:rsidRDefault="00DC1CD8" w:rsidP="003E0D49">
      <w:pPr>
        <w:pStyle w:val="Tabladeilustraciones"/>
        <w:tabs>
          <w:tab w:val="right" w:leader="dot" w:pos="8494"/>
        </w:tabs>
        <w:spacing w:after="40"/>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3055382" w:history="1">
        <w:r w:rsidR="003E0D49" w:rsidRPr="003E22AB">
          <w:rPr>
            <w:rStyle w:val="Hipervnculo"/>
            <w:rFonts w:cs="Arial"/>
            <w:noProof/>
          </w:rPr>
          <w:t>Tabla 1 Comparación entre SR Homólogos según las métricas utilizadas  (Fuente: Elaboración propia)</w:t>
        </w:r>
        <w:r w:rsidR="003E0D49">
          <w:rPr>
            <w:noProof/>
            <w:webHidden/>
          </w:rPr>
          <w:tab/>
        </w:r>
        <w:r w:rsidR="003E0D49">
          <w:rPr>
            <w:noProof/>
            <w:webHidden/>
          </w:rPr>
          <w:fldChar w:fldCharType="begin"/>
        </w:r>
        <w:r w:rsidR="003E0D49">
          <w:rPr>
            <w:noProof/>
            <w:webHidden/>
          </w:rPr>
          <w:instrText xml:space="preserve"> PAGEREF _Toc183055382 \h </w:instrText>
        </w:r>
        <w:r w:rsidR="003E0D49">
          <w:rPr>
            <w:noProof/>
            <w:webHidden/>
          </w:rPr>
        </w:r>
        <w:r w:rsidR="003E0D49">
          <w:rPr>
            <w:noProof/>
            <w:webHidden/>
          </w:rPr>
          <w:fldChar w:fldCharType="separate"/>
        </w:r>
        <w:r w:rsidR="003E0D49">
          <w:rPr>
            <w:noProof/>
            <w:webHidden/>
          </w:rPr>
          <w:t>35</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3" w:history="1">
        <w:r w:rsidR="003E0D49" w:rsidRPr="003E22AB">
          <w:rPr>
            <w:rStyle w:val="Hipervnculo"/>
            <w:rFonts w:cs="Arial"/>
            <w:noProof/>
          </w:rPr>
          <w:t>Tabla 2 Fases de las variaciones de AUP para la UCI (González Matos, 2021).</w:t>
        </w:r>
        <w:r w:rsidR="003E0D49">
          <w:rPr>
            <w:noProof/>
            <w:webHidden/>
          </w:rPr>
          <w:tab/>
        </w:r>
        <w:r w:rsidR="003E0D49">
          <w:rPr>
            <w:noProof/>
            <w:webHidden/>
          </w:rPr>
          <w:fldChar w:fldCharType="begin"/>
        </w:r>
        <w:r w:rsidR="003E0D49">
          <w:rPr>
            <w:noProof/>
            <w:webHidden/>
          </w:rPr>
          <w:instrText xml:space="preserve"> PAGEREF _Toc183055383 \h </w:instrText>
        </w:r>
        <w:r w:rsidR="003E0D49">
          <w:rPr>
            <w:noProof/>
            <w:webHidden/>
          </w:rPr>
        </w:r>
        <w:r w:rsidR="003E0D49">
          <w:rPr>
            <w:noProof/>
            <w:webHidden/>
          </w:rPr>
          <w:fldChar w:fldCharType="separate"/>
        </w:r>
        <w:r w:rsidR="003E0D49">
          <w:rPr>
            <w:noProof/>
            <w:webHidden/>
          </w:rPr>
          <w:t>41</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4" w:history="1">
        <w:r w:rsidR="003E0D49" w:rsidRPr="003E22AB">
          <w:rPr>
            <w:rStyle w:val="Hipervnculo"/>
            <w:rFonts w:cs="Arial"/>
            <w:noProof/>
          </w:rPr>
          <w:t>Tabla 3 Descripción Requisitos Funcionales (Fuente: Elaboración propia).</w:t>
        </w:r>
        <w:r w:rsidR="003E0D49">
          <w:rPr>
            <w:noProof/>
            <w:webHidden/>
          </w:rPr>
          <w:tab/>
        </w:r>
        <w:r w:rsidR="003E0D49">
          <w:rPr>
            <w:noProof/>
            <w:webHidden/>
          </w:rPr>
          <w:fldChar w:fldCharType="begin"/>
        </w:r>
        <w:r w:rsidR="003E0D49">
          <w:rPr>
            <w:noProof/>
            <w:webHidden/>
          </w:rPr>
          <w:instrText xml:space="preserve"> PAGEREF _Toc183055384 \h </w:instrText>
        </w:r>
        <w:r w:rsidR="003E0D49">
          <w:rPr>
            <w:noProof/>
            <w:webHidden/>
          </w:rPr>
        </w:r>
        <w:r w:rsidR="003E0D49">
          <w:rPr>
            <w:noProof/>
            <w:webHidden/>
          </w:rPr>
          <w:fldChar w:fldCharType="separate"/>
        </w:r>
        <w:r w:rsidR="003E0D49">
          <w:rPr>
            <w:noProof/>
            <w:webHidden/>
          </w:rPr>
          <w:t>64</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5" w:history="1">
        <w:r w:rsidR="003E0D49" w:rsidRPr="003E22AB">
          <w:rPr>
            <w:rStyle w:val="Hipervnculo"/>
            <w:rFonts w:cs="Arial"/>
            <w:noProof/>
          </w:rPr>
          <w:t>Tabla 4 Descripción de los Requisitos no Funcionales (Fuente: Elaboración propia).</w:t>
        </w:r>
        <w:r w:rsidR="003E0D49">
          <w:rPr>
            <w:noProof/>
            <w:webHidden/>
          </w:rPr>
          <w:tab/>
        </w:r>
        <w:r w:rsidR="003E0D49">
          <w:rPr>
            <w:noProof/>
            <w:webHidden/>
          </w:rPr>
          <w:fldChar w:fldCharType="begin"/>
        </w:r>
        <w:r w:rsidR="003E0D49">
          <w:rPr>
            <w:noProof/>
            <w:webHidden/>
          </w:rPr>
          <w:instrText xml:space="preserve"> PAGEREF _Toc183055385 \h </w:instrText>
        </w:r>
        <w:r w:rsidR="003E0D49">
          <w:rPr>
            <w:noProof/>
            <w:webHidden/>
          </w:rPr>
        </w:r>
        <w:r w:rsidR="003E0D49">
          <w:rPr>
            <w:noProof/>
            <w:webHidden/>
          </w:rPr>
          <w:fldChar w:fldCharType="separate"/>
        </w:r>
        <w:r w:rsidR="003E0D49">
          <w:rPr>
            <w:noProof/>
            <w:webHidden/>
          </w:rPr>
          <w:t>65</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6" w:history="1">
        <w:r w:rsidR="003E0D49" w:rsidRPr="003E22AB">
          <w:rPr>
            <w:rStyle w:val="Hipervnculo"/>
            <w:rFonts w:cs="Arial"/>
            <w:noProof/>
          </w:rPr>
          <w:t>Tabla 5 Descripción de los datos utilizados para entrenar los modelos (Fuente: Elaboración Propia).</w:t>
        </w:r>
        <w:r w:rsidR="003E0D49">
          <w:rPr>
            <w:noProof/>
            <w:webHidden/>
          </w:rPr>
          <w:tab/>
        </w:r>
        <w:r w:rsidR="003E0D49">
          <w:rPr>
            <w:noProof/>
            <w:webHidden/>
          </w:rPr>
          <w:fldChar w:fldCharType="begin"/>
        </w:r>
        <w:r w:rsidR="003E0D49">
          <w:rPr>
            <w:noProof/>
            <w:webHidden/>
          </w:rPr>
          <w:instrText xml:space="preserve"> PAGEREF _Toc183055386 \h </w:instrText>
        </w:r>
        <w:r w:rsidR="003E0D49">
          <w:rPr>
            <w:noProof/>
            <w:webHidden/>
          </w:rPr>
        </w:r>
        <w:r w:rsidR="003E0D49">
          <w:rPr>
            <w:noProof/>
            <w:webHidden/>
          </w:rPr>
          <w:fldChar w:fldCharType="separate"/>
        </w:r>
        <w:r w:rsidR="003E0D49">
          <w:rPr>
            <w:noProof/>
            <w:webHidden/>
          </w:rPr>
          <w:t>79</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7" w:history="1">
        <w:r w:rsidR="003E0D49" w:rsidRPr="003E22AB">
          <w:rPr>
            <w:rStyle w:val="Hipervnculo"/>
            <w:noProof/>
          </w:rPr>
          <w:t>Tabla 6: Configuraciones utilizadas para el proceso de entrenamiento de cada modelo (Fuente: Elaboración propia).</w:t>
        </w:r>
        <w:r w:rsidR="003E0D49">
          <w:rPr>
            <w:noProof/>
            <w:webHidden/>
          </w:rPr>
          <w:tab/>
        </w:r>
        <w:r w:rsidR="003E0D49">
          <w:rPr>
            <w:noProof/>
            <w:webHidden/>
          </w:rPr>
          <w:fldChar w:fldCharType="begin"/>
        </w:r>
        <w:r w:rsidR="003E0D49">
          <w:rPr>
            <w:noProof/>
            <w:webHidden/>
          </w:rPr>
          <w:instrText xml:space="preserve"> PAGEREF _Toc183055387 \h </w:instrText>
        </w:r>
        <w:r w:rsidR="003E0D49">
          <w:rPr>
            <w:noProof/>
            <w:webHidden/>
          </w:rPr>
        </w:r>
        <w:r w:rsidR="003E0D49">
          <w:rPr>
            <w:noProof/>
            <w:webHidden/>
          </w:rPr>
          <w:fldChar w:fldCharType="separate"/>
        </w:r>
        <w:r w:rsidR="003E0D49">
          <w:rPr>
            <w:noProof/>
            <w:webHidden/>
          </w:rPr>
          <w:t>82</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8" w:history="1">
        <w:r w:rsidR="003E0D49" w:rsidRPr="003E22AB">
          <w:rPr>
            <w:rStyle w:val="Hipervnculo"/>
            <w:rFonts w:cs="Arial"/>
            <w:noProof/>
          </w:rPr>
          <w:t>Tabla 7  Cantidad de no conformidades por cada iteración de las pruebas funcionales (Fuente: Elaboración propia).</w:t>
        </w:r>
        <w:r w:rsidR="003E0D49">
          <w:rPr>
            <w:noProof/>
            <w:webHidden/>
          </w:rPr>
          <w:tab/>
        </w:r>
        <w:r w:rsidR="003E0D49">
          <w:rPr>
            <w:noProof/>
            <w:webHidden/>
          </w:rPr>
          <w:fldChar w:fldCharType="begin"/>
        </w:r>
        <w:r w:rsidR="003E0D49">
          <w:rPr>
            <w:noProof/>
            <w:webHidden/>
          </w:rPr>
          <w:instrText xml:space="preserve"> PAGEREF _Toc183055388 \h </w:instrText>
        </w:r>
        <w:r w:rsidR="003E0D49">
          <w:rPr>
            <w:noProof/>
            <w:webHidden/>
          </w:rPr>
        </w:r>
        <w:r w:rsidR="003E0D49">
          <w:rPr>
            <w:noProof/>
            <w:webHidden/>
          </w:rPr>
          <w:fldChar w:fldCharType="separate"/>
        </w:r>
        <w:r w:rsidR="003E0D49">
          <w:rPr>
            <w:noProof/>
            <w:webHidden/>
          </w:rPr>
          <w:t>83</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89" w:history="1">
        <w:r w:rsidR="003E0D49" w:rsidRPr="003E22AB">
          <w:rPr>
            <w:rStyle w:val="Hipervnculo"/>
            <w:rFonts w:cs="Arial"/>
            <w:noProof/>
          </w:rPr>
          <w:t>Tabla 8 Caso de prueba Entrenar  (Fuente: Elaboración propia).</w:t>
        </w:r>
        <w:r w:rsidR="003E0D49">
          <w:rPr>
            <w:noProof/>
            <w:webHidden/>
          </w:rPr>
          <w:tab/>
        </w:r>
        <w:r w:rsidR="003E0D49">
          <w:rPr>
            <w:noProof/>
            <w:webHidden/>
          </w:rPr>
          <w:fldChar w:fldCharType="begin"/>
        </w:r>
        <w:r w:rsidR="003E0D49">
          <w:rPr>
            <w:noProof/>
            <w:webHidden/>
          </w:rPr>
          <w:instrText xml:space="preserve"> PAGEREF _Toc183055389 \h </w:instrText>
        </w:r>
        <w:r w:rsidR="003E0D49">
          <w:rPr>
            <w:noProof/>
            <w:webHidden/>
          </w:rPr>
        </w:r>
        <w:r w:rsidR="003E0D49">
          <w:rPr>
            <w:noProof/>
            <w:webHidden/>
          </w:rPr>
          <w:fldChar w:fldCharType="separate"/>
        </w:r>
        <w:r w:rsidR="003E0D49">
          <w:rPr>
            <w:noProof/>
            <w:webHidden/>
          </w:rPr>
          <w:t>84</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0" w:history="1">
        <w:r w:rsidR="003E0D49" w:rsidRPr="003E22AB">
          <w:rPr>
            <w:rStyle w:val="Hipervnculo"/>
            <w:rFonts w:cs="Arial"/>
            <w:noProof/>
          </w:rPr>
          <w:t>Tabla 9 Caso de prueba Generar Recomendaciones (Fuente: Elaboración propia).</w:t>
        </w:r>
        <w:r w:rsidR="003E0D49">
          <w:rPr>
            <w:noProof/>
            <w:webHidden/>
          </w:rPr>
          <w:tab/>
        </w:r>
        <w:r w:rsidR="003E0D49">
          <w:rPr>
            <w:noProof/>
            <w:webHidden/>
          </w:rPr>
          <w:fldChar w:fldCharType="begin"/>
        </w:r>
        <w:r w:rsidR="003E0D49">
          <w:rPr>
            <w:noProof/>
            <w:webHidden/>
          </w:rPr>
          <w:instrText xml:space="preserve"> PAGEREF _Toc183055390 \h </w:instrText>
        </w:r>
        <w:r w:rsidR="003E0D49">
          <w:rPr>
            <w:noProof/>
            <w:webHidden/>
          </w:rPr>
        </w:r>
        <w:r w:rsidR="003E0D49">
          <w:rPr>
            <w:noProof/>
            <w:webHidden/>
          </w:rPr>
          <w:fldChar w:fldCharType="separate"/>
        </w:r>
        <w:r w:rsidR="003E0D49">
          <w:rPr>
            <w:noProof/>
            <w:webHidden/>
          </w:rPr>
          <w:t>85</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1" w:history="1">
        <w:r w:rsidR="003E0D49" w:rsidRPr="003E22AB">
          <w:rPr>
            <w:rStyle w:val="Hipervnculo"/>
            <w:rFonts w:cs="Arial"/>
            <w:noProof/>
          </w:rPr>
          <w:t>Tabla 10 Caso de prueba Actualizar  (Fuente: Elaboración propia).</w:t>
        </w:r>
        <w:r w:rsidR="003E0D49">
          <w:rPr>
            <w:noProof/>
            <w:webHidden/>
          </w:rPr>
          <w:tab/>
        </w:r>
        <w:r w:rsidR="003E0D49">
          <w:rPr>
            <w:noProof/>
            <w:webHidden/>
          </w:rPr>
          <w:fldChar w:fldCharType="begin"/>
        </w:r>
        <w:r w:rsidR="003E0D49">
          <w:rPr>
            <w:noProof/>
            <w:webHidden/>
          </w:rPr>
          <w:instrText xml:space="preserve"> PAGEREF _Toc183055391 \h </w:instrText>
        </w:r>
        <w:r w:rsidR="003E0D49">
          <w:rPr>
            <w:noProof/>
            <w:webHidden/>
          </w:rPr>
        </w:r>
        <w:r w:rsidR="003E0D49">
          <w:rPr>
            <w:noProof/>
            <w:webHidden/>
          </w:rPr>
          <w:fldChar w:fldCharType="separate"/>
        </w:r>
        <w:r w:rsidR="003E0D49">
          <w:rPr>
            <w:noProof/>
            <w:webHidden/>
          </w:rPr>
          <w:t>85</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2" w:history="1">
        <w:r w:rsidR="003E0D49" w:rsidRPr="003E22AB">
          <w:rPr>
            <w:rStyle w:val="Hipervnculo"/>
            <w:noProof/>
          </w:rPr>
          <w:t>Tabla 11 Caso de prueba para la prueba de caja blanca (Fuente: Elaboración propia).</w:t>
        </w:r>
        <w:r w:rsidR="003E0D49">
          <w:rPr>
            <w:noProof/>
            <w:webHidden/>
          </w:rPr>
          <w:tab/>
        </w:r>
        <w:r w:rsidR="003E0D49">
          <w:rPr>
            <w:noProof/>
            <w:webHidden/>
          </w:rPr>
          <w:fldChar w:fldCharType="begin"/>
        </w:r>
        <w:r w:rsidR="003E0D49">
          <w:rPr>
            <w:noProof/>
            <w:webHidden/>
          </w:rPr>
          <w:instrText xml:space="preserve"> PAGEREF _Toc183055392 \h </w:instrText>
        </w:r>
        <w:r w:rsidR="003E0D49">
          <w:rPr>
            <w:noProof/>
            <w:webHidden/>
          </w:rPr>
        </w:r>
        <w:r w:rsidR="003E0D49">
          <w:rPr>
            <w:noProof/>
            <w:webHidden/>
          </w:rPr>
          <w:fldChar w:fldCharType="separate"/>
        </w:r>
        <w:r w:rsidR="003E0D49">
          <w:rPr>
            <w:noProof/>
            <w:webHidden/>
          </w:rPr>
          <w:t>89</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3" w:history="1">
        <w:r w:rsidR="003E0D49" w:rsidRPr="003E22AB">
          <w:rPr>
            <w:rStyle w:val="Hipervnculo"/>
            <w:noProof/>
          </w:rPr>
          <w:t>Tabla 12: Estadísticas resultantes de las pruebas de rendimiento utilizando el software JMeter (Fuente: Elaboración propia).</w:t>
        </w:r>
        <w:r w:rsidR="003E0D49">
          <w:rPr>
            <w:noProof/>
            <w:webHidden/>
          </w:rPr>
          <w:tab/>
        </w:r>
        <w:r w:rsidR="003E0D49">
          <w:rPr>
            <w:noProof/>
            <w:webHidden/>
          </w:rPr>
          <w:fldChar w:fldCharType="begin"/>
        </w:r>
        <w:r w:rsidR="003E0D49">
          <w:rPr>
            <w:noProof/>
            <w:webHidden/>
          </w:rPr>
          <w:instrText xml:space="preserve"> PAGEREF _Toc183055393 \h </w:instrText>
        </w:r>
        <w:r w:rsidR="003E0D49">
          <w:rPr>
            <w:noProof/>
            <w:webHidden/>
          </w:rPr>
        </w:r>
        <w:r w:rsidR="003E0D49">
          <w:rPr>
            <w:noProof/>
            <w:webHidden/>
          </w:rPr>
          <w:fldChar w:fldCharType="separate"/>
        </w:r>
        <w:r w:rsidR="003E0D49">
          <w:rPr>
            <w:noProof/>
            <w:webHidden/>
          </w:rPr>
          <w:t>91</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4" w:history="1">
        <w:r w:rsidR="003E0D49" w:rsidRPr="003E22AB">
          <w:rPr>
            <w:rStyle w:val="Hipervnculo"/>
            <w:noProof/>
          </w:rPr>
          <w:t>Tabla 13 Resultados encontrados de las pruebas de seguridad realizadas (Fuente: Elaboración propia).</w:t>
        </w:r>
        <w:r w:rsidR="003E0D49">
          <w:rPr>
            <w:noProof/>
            <w:webHidden/>
          </w:rPr>
          <w:tab/>
        </w:r>
        <w:r w:rsidR="003E0D49">
          <w:rPr>
            <w:noProof/>
            <w:webHidden/>
          </w:rPr>
          <w:fldChar w:fldCharType="begin"/>
        </w:r>
        <w:r w:rsidR="003E0D49">
          <w:rPr>
            <w:noProof/>
            <w:webHidden/>
          </w:rPr>
          <w:instrText xml:space="preserve"> PAGEREF _Toc183055394 \h </w:instrText>
        </w:r>
        <w:r w:rsidR="003E0D49">
          <w:rPr>
            <w:noProof/>
            <w:webHidden/>
          </w:rPr>
        </w:r>
        <w:r w:rsidR="003E0D49">
          <w:rPr>
            <w:noProof/>
            <w:webHidden/>
          </w:rPr>
          <w:fldChar w:fldCharType="separate"/>
        </w:r>
        <w:r w:rsidR="003E0D49">
          <w:rPr>
            <w:noProof/>
            <w:webHidden/>
          </w:rPr>
          <w:t>92</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5" w:history="1">
        <w:r w:rsidR="003E0D49" w:rsidRPr="003E22AB">
          <w:rPr>
            <w:rStyle w:val="Hipervnculo"/>
            <w:noProof/>
          </w:rPr>
          <w:t>Tabla 14 Resultados de las pruebas realizadas para evaluar la precisión de las recomendaciones generadas (Fuente: Elaboración propia).</w:t>
        </w:r>
        <w:r w:rsidR="003E0D49">
          <w:rPr>
            <w:noProof/>
            <w:webHidden/>
          </w:rPr>
          <w:tab/>
        </w:r>
        <w:r w:rsidR="003E0D49">
          <w:rPr>
            <w:noProof/>
            <w:webHidden/>
          </w:rPr>
          <w:fldChar w:fldCharType="begin"/>
        </w:r>
        <w:r w:rsidR="003E0D49">
          <w:rPr>
            <w:noProof/>
            <w:webHidden/>
          </w:rPr>
          <w:instrText xml:space="preserve"> PAGEREF _Toc183055395 \h </w:instrText>
        </w:r>
        <w:r w:rsidR="003E0D49">
          <w:rPr>
            <w:noProof/>
            <w:webHidden/>
          </w:rPr>
        </w:r>
        <w:r w:rsidR="003E0D49">
          <w:rPr>
            <w:noProof/>
            <w:webHidden/>
          </w:rPr>
          <w:fldChar w:fldCharType="separate"/>
        </w:r>
        <w:r w:rsidR="003E0D49">
          <w:rPr>
            <w:noProof/>
            <w:webHidden/>
          </w:rPr>
          <w:t>94</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6" w:history="1">
        <w:r w:rsidR="003E0D49" w:rsidRPr="003E22AB">
          <w:rPr>
            <w:rStyle w:val="Hipervnculo"/>
            <w:rFonts w:cs="Arial"/>
            <w:noProof/>
          </w:rPr>
          <w:t>Tabla 15 Cuadro lógico de Ladov (Mata Arias, 2017).</w:t>
        </w:r>
        <w:r w:rsidR="003E0D49">
          <w:rPr>
            <w:noProof/>
            <w:webHidden/>
          </w:rPr>
          <w:tab/>
        </w:r>
        <w:r w:rsidR="003E0D49">
          <w:rPr>
            <w:noProof/>
            <w:webHidden/>
          </w:rPr>
          <w:fldChar w:fldCharType="begin"/>
        </w:r>
        <w:r w:rsidR="003E0D49">
          <w:rPr>
            <w:noProof/>
            <w:webHidden/>
          </w:rPr>
          <w:instrText xml:space="preserve"> PAGEREF _Toc183055396 \h </w:instrText>
        </w:r>
        <w:r w:rsidR="003E0D49">
          <w:rPr>
            <w:noProof/>
            <w:webHidden/>
          </w:rPr>
        </w:r>
        <w:r w:rsidR="003E0D49">
          <w:rPr>
            <w:noProof/>
            <w:webHidden/>
          </w:rPr>
          <w:fldChar w:fldCharType="separate"/>
        </w:r>
        <w:r w:rsidR="003E0D49">
          <w:rPr>
            <w:noProof/>
            <w:webHidden/>
          </w:rPr>
          <w:t>94</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7" w:history="1">
        <w:r w:rsidR="003E0D49" w:rsidRPr="003E22AB">
          <w:rPr>
            <w:rStyle w:val="Hipervnculo"/>
            <w:rFonts w:cs="Arial"/>
            <w:noProof/>
          </w:rPr>
          <w:t>Tabla 16 Índices de satisfacción (Mata Arias, 2017).</w:t>
        </w:r>
        <w:r w:rsidR="003E0D49">
          <w:rPr>
            <w:noProof/>
            <w:webHidden/>
          </w:rPr>
          <w:tab/>
        </w:r>
        <w:r w:rsidR="003E0D49">
          <w:rPr>
            <w:noProof/>
            <w:webHidden/>
          </w:rPr>
          <w:fldChar w:fldCharType="begin"/>
        </w:r>
        <w:r w:rsidR="003E0D49">
          <w:rPr>
            <w:noProof/>
            <w:webHidden/>
          </w:rPr>
          <w:instrText xml:space="preserve"> PAGEREF _Toc183055397 \h </w:instrText>
        </w:r>
        <w:r w:rsidR="003E0D49">
          <w:rPr>
            <w:noProof/>
            <w:webHidden/>
          </w:rPr>
        </w:r>
        <w:r w:rsidR="003E0D49">
          <w:rPr>
            <w:noProof/>
            <w:webHidden/>
          </w:rPr>
          <w:fldChar w:fldCharType="separate"/>
        </w:r>
        <w:r w:rsidR="003E0D49">
          <w:rPr>
            <w:noProof/>
            <w:webHidden/>
          </w:rPr>
          <w:t>95</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8" w:history="1">
        <w:r w:rsidR="003E0D49" w:rsidRPr="003E22AB">
          <w:rPr>
            <w:rStyle w:val="Hipervnculo"/>
            <w:noProof/>
          </w:rPr>
          <w:t>Tabla 17 Resultados de la técnica Ladov (Fuente: Elaboración propia).</w:t>
        </w:r>
        <w:r w:rsidR="003E0D49">
          <w:rPr>
            <w:noProof/>
            <w:webHidden/>
          </w:rPr>
          <w:tab/>
        </w:r>
        <w:r w:rsidR="003E0D49">
          <w:rPr>
            <w:noProof/>
            <w:webHidden/>
          </w:rPr>
          <w:fldChar w:fldCharType="begin"/>
        </w:r>
        <w:r w:rsidR="003E0D49">
          <w:rPr>
            <w:noProof/>
            <w:webHidden/>
          </w:rPr>
          <w:instrText xml:space="preserve"> PAGEREF _Toc183055398 \h </w:instrText>
        </w:r>
        <w:r w:rsidR="003E0D49">
          <w:rPr>
            <w:noProof/>
            <w:webHidden/>
          </w:rPr>
        </w:r>
        <w:r w:rsidR="003E0D49">
          <w:rPr>
            <w:noProof/>
            <w:webHidden/>
          </w:rPr>
          <w:fldChar w:fldCharType="separate"/>
        </w:r>
        <w:r w:rsidR="003E0D49">
          <w:rPr>
            <w:noProof/>
            <w:webHidden/>
          </w:rPr>
          <w:t>96</w:t>
        </w:r>
        <w:r w:rsidR="003E0D49">
          <w:rPr>
            <w:noProof/>
            <w:webHidden/>
          </w:rPr>
          <w:fldChar w:fldCharType="end"/>
        </w:r>
      </w:hyperlink>
    </w:p>
    <w:p w:rsidR="003E0D49" w:rsidRDefault="00B450FE" w:rsidP="003E0D49">
      <w:pPr>
        <w:pStyle w:val="Tabladeilustraciones"/>
        <w:tabs>
          <w:tab w:val="right" w:leader="dot" w:pos="8494"/>
        </w:tabs>
        <w:spacing w:after="40"/>
        <w:rPr>
          <w:rFonts w:asciiTheme="minorHAnsi" w:eastAsiaTheme="minorEastAsia" w:hAnsiTheme="minorHAnsi" w:cstheme="minorBidi"/>
          <w:noProof/>
          <w:sz w:val="22"/>
          <w:szCs w:val="22"/>
        </w:rPr>
      </w:pPr>
      <w:hyperlink w:anchor="_Toc183055399" w:history="1">
        <w:r w:rsidR="003E0D49" w:rsidRPr="003E22AB">
          <w:rPr>
            <w:rStyle w:val="Hipervnculo"/>
            <w:noProof/>
          </w:rPr>
          <w:t>Tabla 18 Variables de la formula ISG (Fuente: Elaboración propia).</w:t>
        </w:r>
        <w:r w:rsidR="003E0D49">
          <w:rPr>
            <w:noProof/>
            <w:webHidden/>
          </w:rPr>
          <w:tab/>
        </w:r>
        <w:r w:rsidR="003E0D49">
          <w:rPr>
            <w:noProof/>
            <w:webHidden/>
          </w:rPr>
          <w:fldChar w:fldCharType="begin"/>
        </w:r>
        <w:r w:rsidR="003E0D49">
          <w:rPr>
            <w:noProof/>
            <w:webHidden/>
          </w:rPr>
          <w:instrText xml:space="preserve"> PAGEREF _Toc183055399 \h </w:instrText>
        </w:r>
        <w:r w:rsidR="003E0D49">
          <w:rPr>
            <w:noProof/>
            <w:webHidden/>
          </w:rPr>
        </w:r>
        <w:r w:rsidR="003E0D49">
          <w:rPr>
            <w:noProof/>
            <w:webHidden/>
          </w:rPr>
          <w:fldChar w:fldCharType="separate"/>
        </w:r>
        <w:r w:rsidR="003E0D49">
          <w:rPr>
            <w:noProof/>
            <w:webHidden/>
          </w:rPr>
          <w:t>96</w:t>
        </w:r>
        <w:r w:rsidR="003E0D49">
          <w:rPr>
            <w:noProof/>
            <w:webHidden/>
          </w:rPr>
          <w:fldChar w:fldCharType="end"/>
        </w:r>
      </w:hyperlink>
    </w:p>
    <w:p w:rsidR="00C16CA8" w:rsidRPr="008A5659" w:rsidRDefault="00DC1CD8" w:rsidP="003E0D49">
      <w:pPr>
        <w:pStyle w:val="Textoindependiente"/>
        <w:spacing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C16CA8" w:rsidRPr="00E17E21" w:rsidRDefault="00E17E21" w:rsidP="00E17E21">
      <w:pPr>
        <w:spacing w:after="240"/>
        <w:rPr>
          <w:b/>
        </w:rPr>
      </w:pPr>
      <w:r>
        <w:rPr>
          <w:b/>
        </w:rPr>
        <w:lastRenderedPageBreak/>
        <w:t>Í</w:t>
      </w:r>
      <w:r w:rsidR="00663C63">
        <w:rPr>
          <w:b/>
        </w:rPr>
        <w:t>ndice de figuras</w:t>
      </w:r>
    </w:p>
    <w:p w:rsidR="003E0D49" w:rsidRDefault="00C16CA8" w:rsidP="003E0D49">
      <w:pPr>
        <w:pStyle w:val="Tabladeilustraciones"/>
        <w:tabs>
          <w:tab w:val="right" w:leader="hyphen" w:pos="8494"/>
        </w:tabs>
        <w:spacing w:after="40"/>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3055400" w:history="1">
        <w:r w:rsidR="003E0D49" w:rsidRPr="002F0C3B">
          <w:rPr>
            <w:rStyle w:val="Hipervnculo"/>
            <w:rFonts w:cs="Arial"/>
            <w:noProof/>
          </w:rPr>
          <w:t>Figura 1 Clasificación de sistemas de recomendaciones (Gutierrez, 2023).</w:t>
        </w:r>
        <w:r w:rsidR="003E0D49">
          <w:rPr>
            <w:noProof/>
            <w:webHidden/>
          </w:rPr>
          <w:tab/>
        </w:r>
        <w:r w:rsidR="003E0D49">
          <w:rPr>
            <w:noProof/>
            <w:webHidden/>
          </w:rPr>
          <w:fldChar w:fldCharType="begin"/>
        </w:r>
        <w:r w:rsidR="003E0D49">
          <w:rPr>
            <w:noProof/>
            <w:webHidden/>
          </w:rPr>
          <w:instrText xml:space="preserve"> PAGEREF _Toc183055400 \h </w:instrText>
        </w:r>
        <w:r w:rsidR="003E0D49">
          <w:rPr>
            <w:noProof/>
            <w:webHidden/>
          </w:rPr>
        </w:r>
        <w:r w:rsidR="003E0D49">
          <w:rPr>
            <w:noProof/>
            <w:webHidden/>
          </w:rPr>
          <w:fldChar w:fldCharType="separate"/>
        </w:r>
        <w:r w:rsidR="003E0D49">
          <w:rPr>
            <w:noProof/>
            <w:webHidden/>
          </w:rPr>
          <w:t>20</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1" w:history="1">
        <w:r w:rsidR="003E0D49" w:rsidRPr="002F0C3B">
          <w:rPr>
            <w:rStyle w:val="Hipervnculo"/>
            <w:rFonts w:cs="Arial"/>
            <w:noProof/>
          </w:rPr>
          <w:t>Figura 2 Filtrado Basado en Contenido (Xia, 2023).</w:t>
        </w:r>
        <w:r w:rsidR="003E0D49">
          <w:rPr>
            <w:noProof/>
            <w:webHidden/>
          </w:rPr>
          <w:tab/>
        </w:r>
        <w:r w:rsidR="003E0D49">
          <w:rPr>
            <w:noProof/>
            <w:webHidden/>
          </w:rPr>
          <w:fldChar w:fldCharType="begin"/>
        </w:r>
        <w:r w:rsidR="003E0D49">
          <w:rPr>
            <w:noProof/>
            <w:webHidden/>
          </w:rPr>
          <w:instrText xml:space="preserve"> PAGEREF _Toc183055401 \h </w:instrText>
        </w:r>
        <w:r w:rsidR="003E0D49">
          <w:rPr>
            <w:noProof/>
            <w:webHidden/>
          </w:rPr>
        </w:r>
        <w:r w:rsidR="003E0D49">
          <w:rPr>
            <w:noProof/>
            <w:webHidden/>
          </w:rPr>
          <w:fldChar w:fldCharType="separate"/>
        </w:r>
        <w:r w:rsidR="003E0D49">
          <w:rPr>
            <w:noProof/>
            <w:webHidden/>
          </w:rPr>
          <w:t>21</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2" w:history="1">
        <w:r w:rsidR="003E0D49" w:rsidRPr="002F0C3B">
          <w:rPr>
            <w:rStyle w:val="Hipervnculo"/>
            <w:rFonts w:cs="Arial"/>
            <w:noProof/>
          </w:rPr>
          <w:t>Figura 3 Filtrado Colaborativo basado en usuarios (Acosta, 2020).</w:t>
        </w:r>
        <w:r w:rsidR="003E0D49">
          <w:rPr>
            <w:noProof/>
            <w:webHidden/>
          </w:rPr>
          <w:tab/>
        </w:r>
        <w:r w:rsidR="003E0D49">
          <w:rPr>
            <w:noProof/>
            <w:webHidden/>
          </w:rPr>
          <w:fldChar w:fldCharType="begin"/>
        </w:r>
        <w:r w:rsidR="003E0D49">
          <w:rPr>
            <w:noProof/>
            <w:webHidden/>
          </w:rPr>
          <w:instrText xml:space="preserve"> PAGEREF _Toc183055402 \h </w:instrText>
        </w:r>
        <w:r w:rsidR="003E0D49">
          <w:rPr>
            <w:noProof/>
            <w:webHidden/>
          </w:rPr>
        </w:r>
        <w:r w:rsidR="003E0D49">
          <w:rPr>
            <w:noProof/>
            <w:webHidden/>
          </w:rPr>
          <w:fldChar w:fldCharType="separate"/>
        </w:r>
        <w:r w:rsidR="003E0D49">
          <w:rPr>
            <w:noProof/>
            <w:webHidden/>
          </w:rPr>
          <w:t>22</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3" w:history="1">
        <w:r w:rsidR="003E0D49" w:rsidRPr="002F0C3B">
          <w:rPr>
            <w:rStyle w:val="Hipervnculo"/>
            <w:rFonts w:cs="Arial"/>
            <w:noProof/>
          </w:rPr>
          <w:t>Figura 4 Filtrado Colaborativo basado en elementos (Xia, 2023).</w:t>
        </w:r>
        <w:r w:rsidR="003E0D49">
          <w:rPr>
            <w:noProof/>
            <w:webHidden/>
          </w:rPr>
          <w:tab/>
        </w:r>
        <w:r w:rsidR="003E0D49">
          <w:rPr>
            <w:noProof/>
            <w:webHidden/>
          </w:rPr>
          <w:fldChar w:fldCharType="begin"/>
        </w:r>
        <w:r w:rsidR="003E0D49">
          <w:rPr>
            <w:noProof/>
            <w:webHidden/>
          </w:rPr>
          <w:instrText xml:space="preserve"> PAGEREF _Toc183055403 \h </w:instrText>
        </w:r>
        <w:r w:rsidR="003E0D49">
          <w:rPr>
            <w:noProof/>
            <w:webHidden/>
          </w:rPr>
        </w:r>
        <w:r w:rsidR="003E0D49">
          <w:rPr>
            <w:noProof/>
            <w:webHidden/>
          </w:rPr>
          <w:fldChar w:fldCharType="separate"/>
        </w:r>
        <w:r w:rsidR="003E0D49">
          <w:rPr>
            <w:noProof/>
            <w:webHidden/>
          </w:rPr>
          <w:t>2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4" w:history="1">
        <w:r w:rsidR="003E0D49" w:rsidRPr="002F0C3B">
          <w:rPr>
            <w:rStyle w:val="Hipervnculo"/>
            <w:rFonts w:cs="Arial"/>
            <w:noProof/>
          </w:rPr>
          <w:t>Figura 5 Clasificación de los Sistemas de Recomendación Conversacionales (Xia, 2023).</w:t>
        </w:r>
        <w:r w:rsidR="003E0D49">
          <w:rPr>
            <w:noProof/>
            <w:webHidden/>
          </w:rPr>
          <w:tab/>
        </w:r>
        <w:r w:rsidR="003E0D49">
          <w:rPr>
            <w:noProof/>
            <w:webHidden/>
          </w:rPr>
          <w:fldChar w:fldCharType="begin"/>
        </w:r>
        <w:r w:rsidR="003E0D49">
          <w:rPr>
            <w:noProof/>
            <w:webHidden/>
          </w:rPr>
          <w:instrText xml:space="preserve"> PAGEREF _Toc183055404 \h </w:instrText>
        </w:r>
        <w:r w:rsidR="003E0D49">
          <w:rPr>
            <w:noProof/>
            <w:webHidden/>
          </w:rPr>
        </w:r>
        <w:r w:rsidR="003E0D49">
          <w:rPr>
            <w:noProof/>
            <w:webHidden/>
          </w:rPr>
          <w:fldChar w:fldCharType="separate"/>
        </w:r>
        <w:r w:rsidR="003E0D49">
          <w:rPr>
            <w:noProof/>
            <w:webHidden/>
          </w:rPr>
          <w:t>24</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5" w:history="1">
        <w:r w:rsidR="003E0D49" w:rsidRPr="002F0C3B">
          <w:rPr>
            <w:rStyle w:val="Hipervnculo"/>
            <w:rFonts w:cs="Arial"/>
            <w:noProof/>
          </w:rPr>
          <w:t>Figura 6 Retroalimentación Explicita vs Implícita en sistemas de recomendaciones (Casalegno, 2022)</w:t>
        </w:r>
        <w:r w:rsidR="003E0D49">
          <w:rPr>
            <w:noProof/>
            <w:webHidden/>
          </w:rPr>
          <w:tab/>
        </w:r>
        <w:r w:rsidR="003E0D49">
          <w:rPr>
            <w:noProof/>
            <w:webHidden/>
          </w:rPr>
          <w:fldChar w:fldCharType="begin"/>
        </w:r>
        <w:r w:rsidR="003E0D49">
          <w:rPr>
            <w:noProof/>
            <w:webHidden/>
          </w:rPr>
          <w:instrText xml:space="preserve"> PAGEREF _Toc183055405 \h </w:instrText>
        </w:r>
        <w:r w:rsidR="003E0D49">
          <w:rPr>
            <w:noProof/>
            <w:webHidden/>
          </w:rPr>
        </w:r>
        <w:r w:rsidR="003E0D49">
          <w:rPr>
            <w:noProof/>
            <w:webHidden/>
          </w:rPr>
          <w:fldChar w:fldCharType="separate"/>
        </w:r>
        <w:r w:rsidR="003E0D49">
          <w:rPr>
            <w:noProof/>
            <w:webHidden/>
          </w:rPr>
          <w:t>26</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6" w:history="1">
        <w:r w:rsidR="003E0D49" w:rsidRPr="002F0C3B">
          <w:rPr>
            <w:rStyle w:val="Hipervnculo"/>
            <w:rFonts w:cs="Arial"/>
            <w:noProof/>
          </w:rPr>
          <w:t>Figura 7 Arquitectura de una red neuronal profunda llamada Modelo de dos torres para recomendación (Kammoun et al., 2022).</w:t>
        </w:r>
        <w:r w:rsidR="003E0D49">
          <w:rPr>
            <w:noProof/>
            <w:webHidden/>
          </w:rPr>
          <w:tab/>
        </w:r>
        <w:r w:rsidR="003E0D49">
          <w:rPr>
            <w:noProof/>
            <w:webHidden/>
          </w:rPr>
          <w:fldChar w:fldCharType="begin"/>
        </w:r>
        <w:r w:rsidR="003E0D49">
          <w:rPr>
            <w:noProof/>
            <w:webHidden/>
          </w:rPr>
          <w:instrText xml:space="preserve"> PAGEREF _Toc183055406 \h </w:instrText>
        </w:r>
        <w:r w:rsidR="003E0D49">
          <w:rPr>
            <w:noProof/>
            <w:webHidden/>
          </w:rPr>
        </w:r>
        <w:r w:rsidR="003E0D49">
          <w:rPr>
            <w:noProof/>
            <w:webHidden/>
          </w:rPr>
          <w:fldChar w:fldCharType="separate"/>
        </w:r>
        <w:r w:rsidR="003E0D49">
          <w:rPr>
            <w:noProof/>
            <w:webHidden/>
          </w:rPr>
          <w:t>38</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7" w:history="1">
        <w:r w:rsidR="003E0D49" w:rsidRPr="002F0C3B">
          <w:rPr>
            <w:rStyle w:val="Hipervnculo"/>
            <w:rFonts w:cs="Arial"/>
            <w:noProof/>
          </w:rPr>
          <w:t>Figura 8 Metodología AUP versión UCI escenario 1.</w:t>
        </w:r>
        <w:r w:rsidR="003E0D49">
          <w:rPr>
            <w:noProof/>
            <w:webHidden/>
          </w:rPr>
          <w:tab/>
        </w:r>
        <w:r w:rsidR="003E0D49">
          <w:rPr>
            <w:noProof/>
            <w:webHidden/>
          </w:rPr>
          <w:fldChar w:fldCharType="begin"/>
        </w:r>
        <w:r w:rsidR="003E0D49">
          <w:rPr>
            <w:noProof/>
            <w:webHidden/>
          </w:rPr>
          <w:instrText xml:space="preserve"> PAGEREF _Toc183055407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8" w:history="1">
        <w:r w:rsidR="003E0D49" w:rsidRPr="002F0C3B">
          <w:rPr>
            <w:rStyle w:val="Hipervnculo"/>
            <w:rFonts w:cs="Arial"/>
            <w:noProof/>
          </w:rPr>
          <w:t>Figura 9 Metodología AUP versión UCI escenario 2.</w:t>
        </w:r>
        <w:r w:rsidR="003E0D49">
          <w:rPr>
            <w:noProof/>
            <w:webHidden/>
          </w:rPr>
          <w:tab/>
        </w:r>
        <w:r w:rsidR="003E0D49">
          <w:rPr>
            <w:noProof/>
            <w:webHidden/>
          </w:rPr>
          <w:fldChar w:fldCharType="begin"/>
        </w:r>
        <w:r w:rsidR="003E0D49">
          <w:rPr>
            <w:noProof/>
            <w:webHidden/>
          </w:rPr>
          <w:instrText xml:space="preserve"> PAGEREF _Toc183055408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9" w:history="1">
        <w:r w:rsidR="003E0D49" w:rsidRPr="002F0C3B">
          <w:rPr>
            <w:rStyle w:val="Hipervnculo"/>
            <w:rFonts w:cs="Arial"/>
            <w:noProof/>
          </w:rPr>
          <w:t>Figura 10 Metodología AUP versión UCI escenario 3.</w:t>
        </w:r>
        <w:r w:rsidR="003E0D49">
          <w:rPr>
            <w:noProof/>
            <w:webHidden/>
          </w:rPr>
          <w:tab/>
        </w:r>
        <w:r w:rsidR="003E0D49">
          <w:rPr>
            <w:noProof/>
            <w:webHidden/>
          </w:rPr>
          <w:fldChar w:fldCharType="begin"/>
        </w:r>
        <w:r w:rsidR="003E0D49">
          <w:rPr>
            <w:noProof/>
            <w:webHidden/>
          </w:rPr>
          <w:instrText xml:space="preserve"> PAGEREF _Toc183055409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0" w:history="1">
        <w:r w:rsidR="003E0D49" w:rsidRPr="002F0C3B">
          <w:rPr>
            <w:rStyle w:val="Hipervnculo"/>
            <w:rFonts w:cs="Arial"/>
            <w:noProof/>
          </w:rPr>
          <w:t>Figura 11 Metodología AUP versión UCI escenario 4.</w:t>
        </w:r>
        <w:r w:rsidR="003E0D49">
          <w:rPr>
            <w:noProof/>
            <w:webHidden/>
          </w:rPr>
          <w:tab/>
        </w:r>
        <w:r w:rsidR="003E0D49">
          <w:rPr>
            <w:noProof/>
            <w:webHidden/>
          </w:rPr>
          <w:fldChar w:fldCharType="begin"/>
        </w:r>
        <w:r w:rsidR="003E0D49">
          <w:rPr>
            <w:noProof/>
            <w:webHidden/>
          </w:rPr>
          <w:instrText xml:space="preserve"> PAGEREF _Toc183055410 \h </w:instrText>
        </w:r>
        <w:r w:rsidR="003E0D49">
          <w:rPr>
            <w:noProof/>
            <w:webHidden/>
          </w:rPr>
        </w:r>
        <w:r w:rsidR="003E0D49">
          <w:rPr>
            <w:noProof/>
            <w:webHidden/>
          </w:rPr>
          <w:fldChar w:fldCharType="separate"/>
        </w:r>
        <w:r w:rsidR="003E0D49">
          <w:rPr>
            <w:noProof/>
            <w:webHidden/>
          </w:rPr>
          <w:t>4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1" w:history="1">
        <w:r w:rsidR="003E0D49" w:rsidRPr="002F0C3B">
          <w:rPr>
            <w:rStyle w:val="Hipervnculo"/>
            <w:rFonts w:cs="Arial"/>
            <w:noProof/>
          </w:rPr>
          <w:t>Figura 12 Etapas de un sistema de recomendación (Fuente: Elaboración propia).</w:t>
        </w:r>
        <w:r w:rsidR="003E0D49">
          <w:rPr>
            <w:noProof/>
            <w:webHidden/>
          </w:rPr>
          <w:tab/>
        </w:r>
        <w:r w:rsidR="003E0D49">
          <w:rPr>
            <w:noProof/>
            <w:webHidden/>
          </w:rPr>
          <w:fldChar w:fldCharType="begin"/>
        </w:r>
        <w:r w:rsidR="003E0D49">
          <w:rPr>
            <w:noProof/>
            <w:webHidden/>
          </w:rPr>
          <w:instrText xml:space="preserve"> PAGEREF _Toc183055411 \h </w:instrText>
        </w:r>
        <w:r w:rsidR="003E0D49">
          <w:rPr>
            <w:noProof/>
            <w:webHidden/>
          </w:rPr>
        </w:r>
        <w:r w:rsidR="003E0D49">
          <w:rPr>
            <w:noProof/>
            <w:webHidden/>
          </w:rPr>
          <w:fldChar w:fldCharType="separate"/>
        </w:r>
        <w:r w:rsidR="003E0D49">
          <w:rPr>
            <w:noProof/>
            <w:webHidden/>
          </w:rPr>
          <w:t>51</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2" w:history="1">
        <w:r w:rsidR="003E0D49" w:rsidRPr="002F0C3B">
          <w:rPr>
            <w:rStyle w:val="Hipervnculo"/>
            <w:rFonts w:cs="Arial"/>
            <w:noProof/>
          </w:rPr>
          <w:t>Figura 13 Formula del Producto Escalar o Dot Product (Kammoun et al., 2022).</w:t>
        </w:r>
        <w:r w:rsidR="003E0D49">
          <w:rPr>
            <w:noProof/>
            <w:webHidden/>
          </w:rPr>
          <w:tab/>
        </w:r>
        <w:r w:rsidR="003E0D49">
          <w:rPr>
            <w:noProof/>
            <w:webHidden/>
          </w:rPr>
          <w:fldChar w:fldCharType="begin"/>
        </w:r>
        <w:r w:rsidR="003E0D49">
          <w:rPr>
            <w:noProof/>
            <w:webHidden/>
          </w:rPr>
          <w:instrText xml:space="preserve"> PAGEREF _Toc183055412 \h </w:instrText>
        </w:r>
        <w:r w:rsidR="003E0D49">
          <w:rPr>
            <w:noProof/>
            <w:webHidden/>
          </w:rPr>
        </w:r>
        <w:r w:rsidR="003E0D49">
          <w:rPr>
            <w:noProof/>
            <w:webHidden/>
          </w:rPr>
          <w:fldChar w:fldCharType="separate"/>
        </w:r>
        <w:r w:rsidR="003E0D49">
          <w:rPr>
            <w:noProof/>
            <w:webHidden/>
          </w:rPr>
          <w:t>54</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3" w:history="1">
        <w:r w:rsidR="003E0D49" w:rsidRPr="002F0C3B">
          <w:rPr>
            <w:rStyle w:val="Hipervnculo"/>
            <w:rFonts w:cs="Arial"/>
            <w:noProof/>
          </w:rPr>
          <w:t>Figura 14 Arquitectura de una red neuronal de dos torres (Kammoun et al., 2022).</w:t>
        </w:r>
        <w:r w:rsidR="003E0D49">
          <w:rPr>
            <w:noProof/>
            <w:webHidden/>
          </w:rPr>
          <w:tab/>
        </w:r>
        <w:r w:rsidR="003E0D49">
          <w:rPr>
            <w:noProof/>
            <w:webHidden/>
          </w:rPr>
          <w:fldChar w:fldCharType="begin"/>
        </w:r>
        <w:r w:rsidR="003E0D49">
          <w:rPr>
            <w:noProof/>
            <w:webHidden/>
          </w:rPr>
          <w:instrText xml:space="preserve"> PAGEREF _Toc183055413 \h </w:instrText>
        </w:r>
        <w:r w:rsidR="003E0D49">
          <w:rPr>
            <w:noProof/>
            <w:webHidden/>
          </w:rPr>
        </w:r>
        <w:r w:rsidR="003E0D49">
          <w:rPr>
            <w:noProof/>
            <w:webHidden/>
          </w:rPr>
          <w:fldChar w:fldCharType="separate"/>
        </w:r>
        <w:r w:rsidR="003E0D49">
          <w:rPr>
            <w:noProof/>
            <w:webHidden/>
          </w:rPr>
          <w:t>55</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4" w:history="1">
        <w:r w:rsidR="003E0D49" w:rsidRPr="002F0C3B">
          <w:rPr>
            <w:rStyle w:val="Hipervnculo"/>
            <w:rFonts w:cs="Arial"/>
            <w:noProof/>
          </w:rPr>
          <w:t>Figura 15 Función de activación Softmax (Tomás Cruz, 2024).</w:t>
        </w:r>
        <w:r w:rsidR="003E0D49">
          <w:rPr>
            <w:noProof/>
            <w:webHidden/>
          </w:rPr>
          <w:tab/>
        </w:r>
        <w:r w:rsidR="003E0D49">
          <w:rPr>
            <w:noProof/>
            <w:webHidden/>
          </w:rPr>
          <w:fldChar w:fldCharType="begin"/>
        </w:r>
        <w:r w:rsidR="003E0D49">
          <w:rPr>
            <w:noProof/>
            <w:webHidden/>
          </w:rPr>
          <w:instrText xml:space="preserve"> PAGEREF _Toc183055414 \h </w:instrText>
        </w:r>
        <w:r w:rsidR="003E0D49">
          <w:rPr>
            <w:noProof/>
            <w:webHidden/>
          </w:rPr>
        </w:r>
        <w:r w:rsidR="003E0D49">
          <w:rPr>
            <w:noProof/>
            <w:webHidden/>
          </w:rPr>
          <w:fldChar w:fldCharType="separate"/>
        </w:r>
        <w:r w:rsidR="003E0D49">
          <w:rPr>
            <w:noProof/>
            <w:webHidden/>
          </w:rPr>
          <w:t>56</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5" w:history="1">
        <w:r w:rsidR="003E0D49" w:rsidRPr="002F0C3B">
          <w:rPr>
            <w:rStyle w:val="Hipervnculo"/>
            <w:rFonts w:cs="Arial"/>
            <w:noProof/>
          </w:rPr>
          <w:t>Figura 16 Arquitectura del modelo de recuperación (Covington et al., 2016).</w:t>
        </w:r>
        <w:r w:rsidR="003E0D49">
          <w:rPr>
            <w:noProof/>
            <w:webHidden/>
          </w:rPr>
          <w:tab/>
        </w:r>
        <w:r w:rsidR="003E0D49">
          <w:rPr>
            <w:noProof/>
            <w:webHidden/>
          </w:rPr>
          <w:fldChar w:fldCharType="begin"/>
        </w:r>
        <w:r w:rsidR="003E0D49">
          <w:rPr>
            <w:noProof/>
            <w:webHidden/>
          </w:rPr>
          <w:instrText xml:space="preserve"> PAGEREF _Toc183055415 \h </w:instrText>
        </w:r>
        <w:r w:rsidR="003E0D49">
          <w:rPr>
            <w:noProof/>
            <w:webHidden/>
          </w:rPr>
        </w:r>
        <w:r w:rsidR="003E0D49">
          <w:rPr>
            <w:noProof/>
            <w:webHidden/>
          </w:rPr>
          <w:fldChar w:fldCharType="separate"/>
        </w:r>
        <w:r w:rsidR="003E0D49">
          <w:rPr>
            <w:noProof/>
            <w:webHidden/>
          </w:rPr>
          <w:t>57</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6" w:history="1">
        <w:r w:rsidR="003E0D49" w:rsidRPr="002F0C3B">
          <w:rPr>
            <w:rStyle w:val="Hipervnculo"/>
            <w:rFonts w:cs="Arial"/>
            <w:noProof/>
          </w:rPr>
          <w:t>Figura 17 Función de activación Sigmoidea (Kyurkchiev &amp; Markov, 2015).</w:t>
        </w:r>
        <w:r w:rsidR="003E0D49">
          <w:rPr>
            <w:noProof/>
            <w:webHidden/>
          </w:rPr>
          <w:tab/>
        </w:r>
        <w:r w:rsidR="003E0D49">
          <w:rPr>
            <w:noProof/>
            <w:webHidden/>
          </w:rPr>
          <w:fldChar w:fldCharType="begin"/>
        </w:r>
        <w:r w:rsidR="003E0D49">
          <w:rPr>
            <w:noProof/>
            <w:webHidden/>
          </w:rPr>
          <w:instrText xml:space="preserve"> PAGEREF _Toc183055416 \h </w:instrText>
        </w:r>
        <w:r w:rsidR="003E0D49">
          <w:rPr>
            <w:noProof/>
            <w:webHidden/>
          </w:rPr>
        </w:r>
        <w:r w:rsidR="003E0D49">
          <w:rPr>
            <w:noProof/>
            <w:webHidden/>
          </w:rPr>
          <w:fldChar w:fldCharType="separate"/>
        </w:r>
        <w:r w:rsidR="003E0D49">
          <w:rPr>
            <w:noProof/>
            <w:webHidden/>
          </w:rPr>
          <w:t>58</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7" w:history="1">
        <w:r w:rsidR="003E0D49" w:rsidRPr="002F0C3B">
          <w:rPr>
            <w:rStyle w:val="Hipervnculo"/>
            <w:rFonts w:cs="Arial"/>
            <w:noProof/>
          </w:rPr>
          <w:t>Figura 18 Arquitectura de un modelo de clasificación (Covington et al., 2016)</w:t>
        </w:r>
        <w:r w:rsidR="003E0D49">
          <w:rPr>
            <w:noProof/>
            <w:webHidden/>
          </w:rPr>
          <w:tab/>
        </w:r>
        <w:r w:rsidR="003E0D49">
          <w:rPr>
            <w:noProof/>
            <w:webHidden/>
          </w:rPr>
          <w:fldChar w:fldCharType="begin"/>
        </w:r>
        <w:r w:rsidR="003E0D49">
          <w:rPr>
            <w:noProof/>
            <w:webHidden/>
          </w:rPr>
          <w:instrText xml:space="preserve"> PAGEREF _Toc183055417 \h </w:instrText>
        </w:r>
        <w:r w:rsidR="003E0D49">
          <w:rPr>
            <w:noProof/>
            <w:webHidden/>
          </w:rPr>
        </w:r>
        <w:r w:rsidR="003E0D49">
          <w:rPr>
            <w:noProof/>
            <w:webHidden/>
          </w:rPr>
          <w:fldChar w:fldCharType="separate"/>
        </w:r>
        <w:r w:rsidR="003E0D49">
          <w:rPr>
            <w:noProof/>
            <w:webHidden/>
          </w:rPr>
          <w:t>59</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8" w:history="1">
        <w:r w:rsidR="003E0D49" w:rsidRPr="002F0C3B">
          <w:rPr>
            <w:rStyle w:val="Hipervnculo"/>
            <w:rFonts w:cs="Arial"/>
            <w:noProof/>
          </w:rPr>
          <w:t>Figura 19 Modelo Conceptual del contexto de la investigación</w:t>
        </w:r>
        <w:r w:rsidR="003E0D49">
          <w:rPr>
            <w:noProof/>
            <w:webHidden/>
          </w:rPr>
          <w:tab/>
        </w:r>
        <w:r w:rsidR="003E0D49">
          <w:rPr>
            <w:noProof/>
            <w:webHidden/>
          </w:rPr>
          <w:fldChar w:fldCharType="begin"/>
        </w:r>
        <w:r w:rsidR="003E0D49">
          <w:rPr>
            <w:noProof/>
            <w:webHidden/>
          </w:rPr>
          <w:instrText xml:space="preserve"> PAGEREF _Toc183055418 \h </w:instrText>
        </w:r>
        <w:r w:rsidR="003E0D49">
          <w:rPr>
            <w:noProof/>
            <w:webHidden/>
          </w:rPr>
        </w:r>
        <w:r w:rsidR="003E0D49">
          <w:rPr>
            <w:noProof/>
            <w:webHidden/>
          </w:rPr>
          <w:fldChar w:fldCharType="separate"/>
        </w:r>
        <w:r w:rsidR="003E0D49">
          <w:rPr>
            <w:noProof/>
            <w:webHidden/>
          </w:rPr>
          <w:t>60</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19" w:history="1">
        <w:r w:rsidR="003E0D49" w:rsidRPr="002F0C3B">
          <w:rPr>
            <w:rStyle w:val="Hipervnculo"/>
            <w:rFonts w:cs="Arial"/>
            <w:noProof/>
          </w:rPr>
          <w:t>Figura 20 Diagrama de caso de uso del sistema</w:t>
        </w:r>
        <w:r w:rsidR="003E0D49">
          <w:rPr>
            <w:noProof/>
            <w:webHidden/>
          </w:rPr>
          <w:tab/>
        </w:r>
        <w:r w:rsidR="003E0D49">
          <w:rPr>
            <w:noProof/>
            <w:webHidden/>
          </w:rPr>
          <w:fldChar w:fldCharType="begin"/>
        </w:r>
        <w:r w:rsidR="003E0D49">
          <w:rPr>
            <w:noProof/>
            <w:webHidden/>
          </w:rPr>
          <w:instrText xml:space="preserve"> PAGEREF _Toc183055419 \h </w:instrText>
        </w:r>
        <w:r w:rsidR="003E0D49">
          <w:rPr>
            <w:noProof/>
            <w:webHidden/>
          </w:rPr>
        </w:r>
        <w:r w:rsidR="003E0D49">
          <w:rPr>
            <w:noProof/>
            <w:webHidden/>
          </w:rPr>
          <w:fldChar w:fldCharType="separate"/>
        </w:r>
        <w:r w:rsidR="003E0D49">
          <w:rPr>
            <w:noProof/>
            <w:webHidden/>
          </w:rPr>
          <w:t>60</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0" w:history="1">
        <w:r w:rsidR="003E0D49" w:rsidRPr="002F0C3B">
          <w:rPr>
            <w:rStyle w:val="Hipervnculo"/>
            <w:rFonts w:cs="Arial"/>
            <w:noProof/>
          </w:rPr>
          <w:t>Figura 21 Diagrama de clases con estereotipos web (Fuente: Elaboración propia).</w:t>
        </w:r>
        <w:r w:rsidR="003E0D49">
          <w:rPr>
            <w:noProof/>
            <w:webHidden/>
          </w:rPr>
          <w:tab/>
        </w:r>
        <w:r w:rsidR="003E0D49">
          <w:rPr>
            <w:noProof/>
            <w:webHidden/>
          </w:rPr>
          <w:fldChar w:fldCharType="begin"/>
        </w:r>
        <w:r w:rsidR="003E0D49">
          <w:rPr>
            <w:noProof/>
            <w:webHidden/>
          </w:rPr>
          <w:instrText xml:space="preserve"> PAGEREF _Toc183055420 \h </w:instrText>
        </w:r>
        <w:r w:rsidR="003E0D49">
          <w:rPr>
            <w:noProof/>
            <w:webHidden/>
          </w:rPr>
        </w:r>
        <w:r w:rsidR="003E0D49">
          <w:rPr>
            <w:noProof/>
            <w:webHidden/>
          </w:rPr>
          <w:fldChar w:fldCharType="separate"/>
        </w:r>
        <w:r w:rsidR="003E0D49">
          <w:rPr>
            <w:noProof/>
            <w:webHidden/>
          </w:rPr>
          <w:t>62</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1" w:history="1">
        <w:r w:rsidR="003E0D49" w:rsidRPr="002F0C3B">
          <w:rPr>
            <w:rStyle w:val="Hipervnculo"/>
            <w:rFonts w:cs="Arial"/>
            <w:noProof/>
          </w:rPr>
          <w:t>Figura 22 Diagrama de secuencia (Fuente: Elaboración propia).</w:t>
        </w:r>
        <w:r w:rsidR="003E0D49">
          <w:rPr>
            <w:noProof/>
            <w:webHidden/>
          </w:rPr>
          <w:tab/>
        </w:r>
        <w:r w:rsidR="003E0D49">
          <w:rPr>
            <w:noProof/>
            <w:webHidden/>
          </w:rPr>
          <w:fldChar w:fldCharType="begin"/>
        </w:r>
        <w:r w:rsidR="003E0D49">
          <w:rPr>
            <w:noProof/>
            <w:webHidden/>
          </w:rPr>
          <w:instrText xml:space="preserve"> PAGEREF _Toc183055421 \h </w:instrText>
        </w:r>
        <w:r w:rsidR="003E0D49">
          <w:rPr>
            <w:noProof/>
            <w:webHidden/>
          </w:rPr>
        </w:r>
        <w:r w:rsidR="003E0D49">
          <w:rPr>
            <w:noProof/>
            <w:webHidden/>
          </w:rPr>
          <w:fldChar w:fldCharType="separate"/>
        </w:r>
        <w:r w:rsidR="003E0D49">
          <w:rPr>
            <w:noProof/>
            <w:webHidden/>
          </w:rPr>
          <w:t>6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2" w:history="1">
        <w:r w:rsidR="003E0D49" w:rsidRPr="002F0C3B">
          <w:rPr>
            <w:rStyle w:val="Hipervnculo"/>
            <w:rFonts w:cs="Arial"/>
            <w:noProof/>
          </w:rPr>
          <w:t>Figura 23 Modelo de datos (Fuente: Elaboración propia).</w:t>
        </w:r>
        <w:r w:rsidR="003E0D49">
          <w:rPr>
            <w:noProof/>
            <w:webHidden/>
          </w:rPr>
          <w:tab/>
        </w:r>
        <w:r w:rsidR="003E0D49">
          <w:rPr>
            <w:noProof/>
            <w:webHidden/>
          </w:rPr>
          <w:fldChar w:fldCharType="begin"/>
        </w:r>
        <w:r w:rsidR="003E0D49">
          <w:rPr>
            <w:noProof/>
            <w:webHidden/>
          </w:rPr>
          <w:instrText xml:space="preserve"> PAGEREF _Toc183055422 \h </w:instrText>
        </w:r>
        <w:r w:rsidR="003E0D49">
          <w:rPr>
            <w:noProof/>
            <w:webHidden/>
          </w:rPr>
        </w:r>
        <w:r w:rsidR="003E0D49">
          <w:rPr>
            <w:noProof/>
            <w:webHidden/>
          </w:rPr>
          <w:fldChar w:fldCharType="separate"/>
        </w:r>
        <w:r w:rsidR="003E0D49">
          <w:rPr>
            <w:noProof/>
            <w:webHidden/>
          </w:rPr>
          <w:t>64</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3" w:history="1">
        <w:r w:rsidR="003E0D49" w:rsidRPr="002F0C3B">
          <w:rPr>
            <w:rStyle w:val="Hipervnculo"/>
            <w:rFonts w:cs="Arial"/>
            <w:noProof/>
          </w:rPr>
          <w:t>Figura 24 Clase “RetrievalModel” la cual representa el modelo de recuperación donde se refleja el patrón Experto (Fuente: Elaboración propia).</w:t>
        </w:r>
        <w:r w:rsidR="003E0D49">
          <w:rPr>
            <w:noProof/>
            <w:webHidden/>
          </w:rPr>
          <w:tab/>
        </w:r>
        <w:r w:rsidR="003E0D49">
          <w:rPr>
            <w:noProof/>
            <w:webHidden/>
          </w:rPr>
          <w:fldChar w:fldCharType="begin"/>
        </w:r>
        <w:r w:rsidR="003E0D49">
          <w:rPr>
            <w:noProof/>
            <w:webHidden/>
          </w:rPr>
          <w:instrText xml:space="preserve"> PAGEREF _Toc183055423 \h </w:instrText>
        </w:r>
        <w:r w:rsidR="003E0D49">
          <w:rPr>
            <w:noProof/>
            <w:webHidden/>
          </w:rPr>
        </w:r>
        <w:r w:rsidR="003E0D49">
          <w:rPr>
            <w:noProof/>
            <w:webHidden/>
          </w:rPr>
          <w:fldChar w:fldCharType="separate"/>
        </w:r>
        <w:r w:rsidR="003E0D49">
          <w:rPr>
            <w:noProof/>
            <w:webHidden/>
          </w:rPr>
          <w:t>70</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4" w:history="1">
        <w:r w:rsidR="003E0D49" w:rsidRPr="002F0C3B">
          <w:rPr>
            <w:rStyle w:val="Hipervnculo"/>
            <w:rFonts w:cs="Arial"/>
            <w:noProof/>
          </w:rPr>
          <w:t>Figura 25  Acción Entrenar encargada de crear instancias de modelos (Fuente: Elaboración propia).</w:t>
        </w:r>
        <w:r w:rsidR="003E0D49">
          <w:rPr>
            <w:noProof/>
            <w:webHidden/>
          </w:rPr>
          <w:tab/>
        </w:r>
        <w:r w:rsidR="003E0D49">
          <w:rPr>
            <w:noProof/>
            <w:webHidden/>
          </w:rPr>
          <w:fldChar w:fldCharType="begin"/>
        </w:r>
        <w:r w:rsidR="003E0D49">
          <w:rPr>
            <w:noProof/>
            <w:webHidden/>
          </w:rPr>
          <w:instrText xml:space="preserve"> PAGEREF _Toc183055424 \h </w:instrText>
        </w:r>
        <w:r w:rsidR="003E0D49">
          <w:rPr>
            <w:noProof/>
            <w:webHidden/>
          </w:rPr>
        </w:r>
        <w:r w:rsidR="003E0D49">
          <w:rPr>
            <w:noProof/>
            <w:webHidden/>
          </w:rPr>
          <w:fldChar w:fldCharType="separate"/>
        </w:r>
        <w:r w:rsidR="003E0D49">
          <w:rPr>
            <w:noProof/>
            <w:webHidden/>
          </w:rPr>
          <w:t>71</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5" w:history="1">
        <w:r w:rsidR="003E0D49" w:rsidRPr="002F0C3B">
          <w:rPr>
            <w:rStyle w:val="Hipervnculo"/>
            <w:noProof/>
          </w:rPr>
          <w:t>Figura 26 Función controladora de la funcionalidad: “crear motor” donde se refleja el patrón controlador (Fuente: Elaboración propia).</w:t>
        </w:r>
        <w:r w:rsidR="003E0D49">
          <w:rPr>
            <w:noProof/>
            <w:webHidden/>
          </w:rPr>
          <w:tab/>
        </w:r>
        <w:r w:rsidR="003E0D49">
          <w:rPr>
            <w:noProof/>
            <w:webHidden/>
          </w:rPr>
          <w:fldChar w:fldCharType="begin"/>
        </w:r>
        <w:r w:rsidR="003E0D49">
          <w:rPr>
            <w:noProof/>
            <w:webHidden/>
          </w:rPr>
          <w:instrText xml:space="preserve"> PAGEREF _Toc183055425 \h </w:instrText>
        </w:r>
        <w:r w:rsidR="003E0D49">
          <w:rPr>
            <w:noProof/>
            <w:webHidden/>
          </w:rPr>
        </w:r>
        <w:r w:rsidR="003E0D49">
          <w:rPr>
            <w:noProof/>
            <w:webHidden/>
          </w:rPr>
          <w:fldChar w:fldCharType="separate"/>
        </w:r>
        <w:r w:rsidR="003E0D49">
          <w:rPr>
            <w:noProof/>
            <w:webHidden/>
          </w:rPr>
          <w:t>72</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6" w:history="1">
        <w:r w:rsidR="003E0D49" w:rsidRPr="002F0C3B">
          <w:rPr>
            <w:rStyle w:val="Hipervnculo"/>
            <w:noProof/>
          </w:rPr>
          <w:t>Figura 27 Clase RetrievalStage donde se pone de manifiesto el patrón Singleton (Fuente: Elaboración Propia).</w:t>
        </w:r>
        <w:r w:rsidR="003E0D49">
          <w:rPr>
            <w:noProof/>
            <w:webHidden/>
          </w:rPr>
          <w:tab/>
        </w:r>
        <w:r w:rsidR="003E0D49">
          <w:rPr>
            <w:noProof/>
            <w:webHidden/>
          </w:rPr>
          <w:fldChar w:fldCharType="begin"/>
        </w:r>
        <w:r w:rsidR="003E0D49">
          <w:rPr>
            <w:noProof/>
            <w:webHidden/>
          </w:rPr>
          <w:instrText xml:space="preserve"> PAGEREF _Toc183055426 \h </w:instrText>
        </w:r>
        <w:r w:rsidR="003E0D49">
          <w:rPr>
            <w:noProof/>
            <w:webHidden/>
          </w:rPr>
        </w:r>
        <w:r w:rsidR="003E0D49">
          <w:rPr>
            <w:noProof/>
            <w:webHidden/>
          </w:rPr>
          <w:fldChar w:fldCharType="separate"/>
        </w:r>
        <w:r w:rsidR="003E0D49">
          <w:rPr>
            <w:noProof/>
            <w:webHidden/>
          </w:rPr>
          <w:t>7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7" w:history="1">
        <w:r w:rsidR="003E0D49" w:rsidRPr="002F0C3B">
          <w:rPr>
            <w:rStyle w:val="Hipervnculo"/>
            <w:noProof/>
          </w:rPr>
          <w:t>Figura 28 Clase RankingStage donde se pone de manifiesto el patrón Singleton (Fuente: Elaboración Propia).</w:t>
        </w:r>
        <w:r w:rsidR="003E0D49">
          <w:rPr>
            <w:noProof/>
            <w:webHidden/>
          </w:rPr>
          <w:tab/>
        </w:r>
        <w:r w:rsidR="003E0D49">
          <w:rPr>
            <w:noProof/>
            <w:webHidden/>
          </w:rPr>
          <w:fldChar w:fldCharType="begin"/>
        </w:r>
        <w:r w:rsidR="003E0D49">
          <w:rPr>
            <w:noProof/>
            <w:webHidden/>
          </w:rPr>
          <w:instrText xml:space="preserve"> PAGEREF _Toc183055427 \h </w:instrText>
        </w:r>
        <w:r w:rsidR="003E0D49">
          <w:rPr>
            <w:noProof/>
            <w:webHidden/>
          </w:rPr>
        </w:r>
        <w:r w:rsidR="003E0D49">
          <w:rPr>
            <w:noProof/>
            <w:webHidden/>
          </w:rPr>
          <w:fldChar w:fldCharType="separate"/>
        </w:r>
        <w:r w:rsidR="003E0D49">
          <w:rPr>
            <w:noProof/>
            <w:webHidden/>
          </w:rPr>
          <w:t>7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8" w:history="1">
        <w:r w:rsidR="003E0D49" w:rsidRPr="002F0C3B">
          <w:rPr>
            <w:rStyle w:val="Hipervnculo"/>
            <w:rFonts w:cs="Arial"/>
            <w:noProof/>
          </w:rPr>
          <w:t>Figura 29 Creación de dos instancias globales en el sistema (Fuente: Elaboración propia).</w:t>
        </w:r>
        <w:r w:rsidR="003E0D49">
          <w:rPr>
            <w:noProof/>
            <w:webHidden/>
          </w:rPr>
          <w:tab/>
        </w:r>
        <w:r w:rsidR="003E0D49">
          <w:rPr>
            <w:noProof/>
            <w:webHidden/>
          </w:rPr>
          <w:fldChar w:fldCharType="begin"/>
        </w:r>
        <w:r w:rsidR="003E0D49">
          <w:rPr>
            <w:noProof/>
            <w:webHidden/>
          </w:rPr>
          <w:instrText xml:space="preserve"> PAGEREF _Toc183055428 \h </w:instrText>
        </w:r>
        <w:r w:rsidR="003E0D49">
          <w:rPr>
            <w:noProof/>
            <w:webHidden/>
          </w:rPr>
        </w:r>
        <w:r w:rsidR="003E0D49">
          <w:rPr>
            <w:noProof/>
            <w:webHidden/>
          </w:rPr>
          <w:fldChar w:fldCharType="separate"/>
        </w:r>
        <w:r w:rsidR="003E0D49">
          <w:rPr>
            <w:noProof/>
            <w:webHidden/>
          </w:rPr>
          <w:t>73</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29" w:history="1">
        <w:r w:rsidR="003E0D49" w:rsidRPr="002F0C3B">
          <w:rPr>
            <w:rStyle w:val="Hipervnculo"/>
            <w:rFonts w:cs="Arial"/>
            <w:noProof/>
          </w:rPr>
          <w:t>Figura 30 Clase interfaz que se utiliza como plantilla para la clase DataPipeline (Fuente: Elaboración propia).</w:t>
        </w:r>
        <w:r w:rsidR="003E0D49">
          <w:rPr>
            <w:noProof/>
            <w:webHidden/>
          </w:rPr>
          <w:tab/>
        </w:r>
        <w:r w:rsidR="003E0D49">
          <w:rPr>
            <w:noProof/>
            <w:webHidden/>
          </w:rPr>
          <w:fldChar w:fldCharType="begin"/>
        </w:r>
        <w:r w:rsidR="003E0D49">
          <w:rPr>
            <w:noProof/>
            <w:webHidden/>
          </w:rPr>
          <w:instrText xml:space="preserve"> PAGEREF _Toc183055429 \h </w:instrText>
        </w:r>
        <w:r w:rsidR="003E0D49">
          <w:rPr>
            <w:noProof/>
            <w:webHidden/>
          </w:rPr>
        </w:r>
        <w:r w:rsidR="003E0D49">
          <w:rPr>
            <w:noProof/>
            <w:webHidden/>
          </w:rPr>
          <w:fldChar w:fldCharType="separate"/>
        </w:r>
        <w:r w:rsidR="003E0D49">
          <w:rPr>
            <w:noProof/>
            <w:webHidden/>
          </w:rPr>
          <w:t>74</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30" w:history="1">
        <w:r w:rsidR="003E0D49" w:rsidRPr="002F0C3B">
          <w:rPr>
            <w:rStyle w:val="Hipervnculo"/>
            <w:noProof/>
          </w:rPr>
          <w:t>Figura 31 Diagrama de despliegue (Fuente: Elaboración propia).</w:t>
        </w:r>
        <w:r w:rsidR="003E0D49">
          <w:rPr>
            <w:noProof/>
            <w:webHidden/>
          </w:rPr>
          <w:tab/>
        </w:r>
        <w:r w:rsidR="003E0D49">
          <w:rPr>
            <w:noProof/>
            <w:webHidden/>
          </w:rPr>
          <w:fldChar w:fldCharType="begin"/>
        </w:r>
        <w:r w:rsidR="003E0D49">
          <w:rPr>
            <w:noProof/>
            <w:webHidden/>
          </w:rPr>
          <w:instrText xml:space="preserve"> PAGEREF _Toc183055430 \h </w:instrText>
        </w:r>
        <w:r w:rsidR="003E0D49">
          <w:rPr>
            <w:noProof/>
            <w:webHidden/>
          </w:rPr>
        </w:r>
        <w:r w:rsidR="003E0D49">
          <w:rPr>
            <w:noProof/>
            <w:webHidden/>
          </w:rPr>
          <w:fldChar w:fldCharType="separate"/>
        </w:r>
        <w:r w:rsidR="003E0D49">
          <w:rPr>
            <w:noProof/>
            <w:webHidden/>
          </w:rPr>
          <w:t>76</w:t>
        </w:r>
        <w:r w:rsidR="003E0D49">
          <w:rPr>
            <w:noProof/>
            <w:webHidden/>
          </w:rPr>
          <w:fldChar w:fldCharType="end"/>
        </w:r>
      </w:hyperlink>
    </w:p>
    <w:p w:rsidR="003E0D49" w:rsidRDefault="00B450FE"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31" w:history="1">
        <w:r w:rsidR="003E0D49" w:rsidRPr="002F0C3B">
          <w:rPr>
            <w:rStyle w:val="Hipervnculo"/>
            <w:rFonts w:cs="Arial"/>
            <w:noProof/>
          </w:rPr>
          <w:t>Figura 32 . Comportamiento de las no conformidades de las pruebas funcionales ejecutadas (Fuente: Elaboración propia).</w:t>
        </w:r>
        <w:r w:rsidR="003E0D49">
          <w:rPr>
            <w:noProof/>
            <w:webHidden/>
          </w:rPr>
          <w:tab/>
        </w:r>
        <w:r w:rsidR="003E0D49">
          <w:rPr>
            <w:noProof/>
            <w:webHidden/>
          </w:rPr>
          <w:fldChar w:fldCharType="begin"/>
        </w:r>
        <w:r w:rsidR="003E0D49">
          <w:rPr>
            <w:noProof/>
            <w:webHidden/>
          </w:rPr>
          <w:instrText xml:space="preserve"> PAGEREF _Toc183055431 \h </w:instrText>
        </w:r>
        <w:r w:rsidR="003E0D49">
          <w:rPr>
            <w:noProof/>
            <w:webHidden/>
          </w:rPr>
        </w:r>
        <w:r w:rsidR="003E0D49">
          <w:rPr>
            <w:noProof/>
            <w:webHidden/>
          </w:rPr>
          <w:fldChar w:fldCharType="separate"/>
        </w:r>
        <w:r w:rsidR="003E0D49">
          <w:rPr>
            <w:noProof/>
            <w:webHidden/>
          </w:rPr>
          <w:t>83</w:t>
        </w:r>
        <w:r w:rsidR="003E0D49">
          <w:rPr>
            <w:noProof/>
            <w:webHidden/>
          </w:rPr>
          <w:fldChar w:fldCharType="end"/>
        </w:r>
      </w:hyperlink>
    </w:p>
    <w:p w:rsidR="003E0D49" w:rsidRDefault="00B450FE">
      <w:pPr>
        <w:pStyle w:val="Tabladeilustraciones"/>
        <w:tabs>
          <w:tab w:val="right" w:leader="hyphen" w:pos="8494"/>
        </w:tabs>
        <w:rPr>
          <w:rFonts w:asciiTheme="minorHAnsi" w:eastAsiaTheme="minorEastAsia" w:hAnsiTheme="minorHAnsi" w:cstheme="minorBidi"/>
          <w:noProof/>
          <w:sz w:val="22"/>
          <w:szCs w:val="22"/>
        </w:rPr>
      </w:pPr>
      <w:hyperlink w:anchor="_Toc183055432" w:history="1">
        <w:r w:rsidR="003E0D49" w:rsidRPr="002F0C3B">
          <w:rPr>
            <w:rStyle w:val="Hipervnculo"/>
            <w:rFonts w:cs="Arial"/>
            <w:noProof/>
          </w:rPr>
          <w:t>Figura 33 Función controladora para autenticar usuario (Fuente: Elaboración propia).</w:t>
        </w:r>
        <w:r w:rsidR="003E0D49">
          <w:rPr>
            <w:noProof/>
            <w:webHidden/>
          </w:rPr>
          <w:tab/>
        </w:r>
        <w:r w:rsidR="003E0D49">
          <w:rPr>
            <w:noProof/>
            <w:webHidden/>
          </w:rPr>
          <w:fldChar w:fldCharType="begin"/>
        </w:r>
        <w:r w:rsidR="003E0D49">
          <w:rPr>
            <w:noProof/>
            <w:webHidden/>
          </w:rPr>
          <w:instrText xml:space="preserve"> PAGEREF _Toc183055432 \h </w:instrText>
        </w:r>
        <w:r w:rsidR="003E0D49">
          <w:rPr>
            <w:noProof/>
            <w:webHidden/>
          </w:rPr>
        </w:r>
        <w:r w:rsidR="003E0D49">
          <w:rPr>
            <w:noProof/>
            <w:webHidden/>
          </w:rPr>
          <w:fldChar w:fldCharType="separate"/>
        </w:r>
        <w:r w:rsidR="003E0D49">
          <w:rPr>
            <w:noProof/>
            <w:webHidden/>
          </w:rPr>
          <w:t>87</w:t>
        </w:r>
        <w:r w:rsidR="003E0D49">
          <w:rPr>
            <w:noProof/>
            <w:webHidden/>
          </w:rPr>
          <w:fldChar w:fldCharType="end"/>
        </w:r>
      </w:hyperlink>
    </w:p>
    <w:p w:rsidR="003E0D49" w:rsidRDefault="00B450FE">
      <w:pPr>
        <w:pStyle w:val="Tabladeilustraciones"/>
        <w:tabs>
          <w:tab w:val="right" w:leader="hyphen" w:pos="8494"/>
        </w:tabs>
        <w:rPr>
          <w:rFonts w:asciiTheme="minorHAnsi" w:eastAsiaTheme="minorEastAsia" w:hAnsiTheme="minorHAnsi" w:cstheme="minorBidi"/>
          <w:noProof/>
          <w:sz w:val="22"/>
          <w:szCs w:val="22"/>
        </w:rPr>
      </w:pPr>
      <w:hyperlink r:id="rId9" w:anchor="_Toc183055433" w:history="1">
        <w:r w:rsidR="003E0D49" w:rsidRPr="002F0C3B">
          <w:rPr>
            <w:rStyle w:val="Hipervnculo"/>
            <w:rFonts w:cs="Arial"/>
            <w:noProof/>
          </w:rPr>
          <w:t>Figura 34 Técnica del camino básico (Fuente: Elaboración propia).</w:t>
        </w:r>
        <w:r w:rsidR="003E0D49">
          <w:rPr>
            <w:noProof/>
            <w:webHidden/>
          </w:rPr>
          <w:tab/>
        </w:r>
        <w:r w:rsidR="003E0D49">
          <w:rPr>
            <w:noProof/>
            <w:webHidden/>
          </w:rPr>
          <w:fldChar w:fldCharType="begin"/>
        </w:r>
        <w:r w:rsidR="003E0D49">
          <w:rPr>
            <w:noProof/>
            <w:webHidden/>
          </w:rPr>
          <w:instrText xml:space="preserve"> PAGEREF _Toc183055433 \h </w:instrText>
        </w:r>
        <w:r w:rsidR="003E0D49">
          <w:rPr>
            <w:noProof/>
            <w:webHidden/>
          </w:rPr>
        </w:r>
        <w:r w:rsidR="003E0D49">
          <w:rPr>
            <w:noProof/>
            <w:webHidden/>
          </w:rPr>
          <w:fldChar w:fldCharType="separate"/>
        </w:r>
        <w:r w:rsidR="003E0D49">
          <w:rPr>
            <w:noProof/>
            <w:webHidden/>
          </w:rPr>
          <w:t>88</w:t>
        </w:r>
        <w:r w:rsidR="003E0D49">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3055306"/>
      <w:r>
        <w:rPr>
          <w:caps w:val="0"/>
        </w:rPr>
        <w:lastRenderedPageBreak/>
        <w:t>Introducción</w:t>
      </w:r>
      <w:bookmarkEnd w:id="0"/>
    </w:p>
    <w:p w:rsidR="002B0E40" w:rsidRDefault="00C16CA8" w:rsidP="00B450FE">
      <w:pPr>
        <w:pStyle w:val="Textoindependiente"/>
        <w:spacing w:after="240"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A43E17" w:rsidRDefault="002B0E40" w:rsidP="00222E23">
      <w:pPr>
        <w:spacing w:after="240"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2B0E40" w:rsidP="00690A3F">
      <w:pPr>
        <w:spacing w:after="240" w:line="360" w:lineRule="auto"/>
        <w:jc w:val="both"/>
        <w:rPr>
          <w:rFonts w:cs="Arial"/>
        </w:rPr>
      </w:pPr>
      <w:r w:rsidRPr="002B0E40">
        <w:rPr>
          <w:rFonts w:cs="Arial"/>
        </w:rPr>
        <w:t>Entre sus principales soluciones se encuentran</w:t>
      </w:r>
      <w:r w:rsidR="00690A3F">
        <w:rPr>
          <w:rFonts w:cs="Arial"/>
        </w:rPr>
        <w:t xml:space="preserve"> </w:t>
      </w:r>
      <w:r w:rsidR="00690A3F">
        <w:rPr>
          <w:rFonts w:cs="Arial"/>
        </w:rPr>
        <w:fldChar w:fldCharType="begin"/>
      </w:r>
      <w:r w:rsidR="00BF480D">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sidR="00690A3F">
        <w:rPr>
          <w:rFonts w:cs="Arial"/>
        </w:rPr>
        <w:fldChar w:fldCharType="separate"/>
      </w:r>
      <w:r w:rsidR="00BF480D" w:rsidRPr="00BF480D">
        <w:rPr>
          <w:rFonts w:cs="Arial"/>
        </w:rPr>
        <w:t>(</w:t>
      </w:r>
      <w:r w:rsidR="00BF480D" w:rsidRPr="00BF480D">
        <w:rPr>
          <w:rFonts w:cs="Arial"/>
          <w:i/>
          <w:iCs/>
        </w:rPr>
        <w:t>Z17</w:t>
      </w:r>
      <w:r w:rsidR="00BF480D" w:rsidRPr="00BF480D">
        <w:rPr>
          <w:rFonts w:cs="Arial"/>
        </w:rPr>
        <w:t>, 2024)</w:t>
      </w:r>
      <w:r w:rsidR="00690A3F">
        <w:rPr>
          <w:rFonts w:cs="Arial"/>
        </w:rPr>
        <w:fldChar w:fldCharType="end"/>
      </w:r>
      <w:r w:rsidRPr="002B0E40">
        <w:rPr>
          <w:rFonts w:cs="Arial"/>
        </w:rPr>
        <w:t>:</w:t>
      </w:r>
    </w:p>
    <w:p w:rsidR="00C16CA8" w:rsidRPr="00222E23" w:rsidRDefault="00C16CA8" w:rsidP="00222E23">
      <w:pPr>
        <w:pStyle w:val="Textoindependiente"/>
        <w:numPr>
          <w:ilvl w:val="0"/>
          <w:numId w:val="16"/>
        </w:numPr>
        <w:spacing w:after="240"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C16CA8" w:rsidRPr="00222E23" w:rsidRDefault="00BE3DC0" w:rsidP="00222E23">
      <w:pPr>
        <w:pStyle w:val="Textoindependiente"/>
        <w:numPr>
          <w:ilvl w:val="0"/>
          <w:numId w:val="16"/>
        </w:numPr>
        <w:spacing w:after="240" w:line="360" w:lineRule="auto"/>
        <w:jc w:val="both"/>
        <w:rPr>
          <w:rFonts w:ascii="Arial" w:hAnsi="Arial" w:cs="Arial"/>
        </w:rPr>
      </w:pPr>
      <w:r>
        <w:rPr>
          <w:rFonts w:ascii="Arial" w:hAnsi="Arial" w:cs="Arial"/>
        </w:rPr>
        <w:t>T</w:t>
      </w:r>
      <w:r w:rsidR="00C16CA8" w:rsidRPr="00E114F0">
        <w:rPr>
          <w:rFonts w:ascii="Arial" w:hAnsi="Arial" w:cs="Arial"/>
        </w:rPr>
        <w:t>oDus: La plataforma cubana de mensajería instantánea y colaborativa que permite el intercambio de mensajes, archivos y mucho más de forma inmediata.</w:t>
      </w:r>
    </w:p>
    <w:p w:rsidR="00C16CA8" w:rsidRPr="00222E23" w:rsidRDefault="00C16CA8" w:rsidP="00222E23">
      <w:pPr>
        <w:pStyle w:val="Textoindependiente"/>
        <w:numPr>
          <w:ilvl w:val="0"/>
          <w:numId w:val="16"/>
        </w:numPr>
        <w:spacing w:after="240" w:line="360" w:lineRule="auto"/>
        <w:jc w:val="both"/>
        <w:rPr>
          <w:rFonts w:ascii="Arial" w:hAnsi="Arial" w:cs="Arial"/>
        </w:rPr>
      </w:pPr>
      <w:r w:rsidRPr="00E114F0">
        <w:rPr>
          <w:rFonts w:ascii="Arial" w:hAnsi="Arial" w:cs="Arial"/>
        </w:rPr>
        <w:t>Picta: Una plataforma de contenido multimedia que permite la reproducción y transmisión en vivo.</w:t>
      </w:r>
    </w:p>
    <w:p w:rsidR="009D0A0D" w:rsidRDefault="00A5612E" w:rsidP="00222E23">
      <w:pPr>
        <w:pStyle w:val="Textoindependiente"/>
        <w:spacing w:after="240"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t>personalizadas</w:t>
      </w:r>
      <w:r w:rsidRPr="00A5612E">
        <w:rPr>
          <w:rFonts w:ascii="Arial" w:hAnsi="Arial" w:cs="Arial"/>
        </w:rPr>
        <w:t xml:space="preserve">, su dificultad para adaptarse a las preferencias dinámicas de los usuarios y su ineficiencia al procesar grandes cantidades de datos. Estos aspectos son cruciales para mejorar la interacción del usuario con la plataforma </w:t>
      </w:r>
      <w:r w:rsidRPr="00A5612E">
        <w:rPr>
          <w:rFonts w:ascii="Arial" w:hAnsi="Arial" w:cs="Arial"/>
        </w:rPr>
        <w:lastRenderedPageBreak/>
        <w:t>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C16CA8" w:rsidRDefault="002E4CDC" w:rsidP="00222E23">
      <w:pPr>
        <w:pStyle w:val="Textoindependiente"/>
        <w:spacing w:after="240"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285100">
      <w:pPr>
        <w:pStyle w:val="Textoindependiente"/>
        <w:spacing w:after="240"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D30718">
        <w:rPr>
          <w:rFonts w:ascii="Arial" w:hAnsi="Arial" w:cs="Arial"/>
        </w:rPr>
        <w:t>. A</w:t>
      </w:r>
      <w:r>
        <w:rPr>
          <w:rFonts w:ascii="Arial" w:hAnsi="Arial" w:cs="Arial"/>
        </w:rPr>
        <w:t>demás utiliza el historial de likes y dislikes de cada ítem para calc</w:t>
      </w:r>
      <w:r w:rsidR="00AB6B2D">
        <w:rPr>
          <w:rFonts w:ascii="Arial" w:hAnsi="Arial" w:cs="Arial"/>
        </w:rPr>
        <w:t>ular la ponderación de cada uno. E</w:t>
      </w:r>
      <w:r>
        <w:rPr>
          <w:rFonts w:ascii="Arial" w:hAnsi="Arial" w:cs="Arial"/>
        </w:rPr>
        <w:t xml:space="preserve">ste tipo de técnicas es </w:t>
      </w:r>
      <w:r w:rsidR="0044675B">
        <w:rPr>
          <w:rFonts w:ascii="Arial" w:hAnsi="Arial" w:cs="Arial"/>
        </w:rPr>
        <w:t>cono</w:t>
      </w:r>
      <w:bookmarkStart w:id="1" w:name="_GoBack"/>
      <w:bookmarkEnd w:id="1"/>
      <w:r w:rsidR="0044675B">
        <w:rPr>
          <w:rFonts w:ascii="Arial" w:hAnsi="Arial" w:cs="Arial"/>
        </w:rPr>
        <w:t>cida</w:t>
      </w:r>
      <w:r>
        <w:rPr>
          <w:rFonts w:ascii="Arial" w:hAnsi="Arial" w:cs="Arial"/>
        </w:rPr>
        <w:t xml:space="preserve"> como sistema de reco</w:t>
      </w:r>
      <w:r w:rsidR="00285100">
        <w:rPr>
          <w:rFonts w:ascii="Arial" w:hAnsi="Arial" w:cs="Arial"/>
        </w:rPr>
        <w:t xml:space="preserve">mendación basado en contenido. </w:t>
      </w:r>
    </w:p>
    <w:p w:rsidR="00C16CA8" w:rsidRDefault="00C16CA8" w:rsidP="00C16CA8">
      <w:pPr>
        <w:pStyle w:val="Textoindependiente"/>
        <w:spacing w:line="360" w:lineRule="auto"/>
        <w:ind w:firstLine="0"/>
        <w:jc w:val="both"/>
        <w:rPr>
          <w:rFonts w:ascii="Arial" w:hAnsi="Arial" w:cs="Arial"/>
        </w:rPr>
      </w:pPr>
      <w:r>
        <w:rPr>
          <w:rFonts w:ascii="Arial" w:hAnsi="Arial" w:cs="Arial"/>
        </w:rPr>
        <w:t>Este proceso que realiza Picta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lastRenderedPageBreak/>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El Sistema de recomendación para las plataformas Picta, ToDus y Apklis.</w:t>
      </w:r>
    </w:p>
    <w:p w:rsidR="00096D0F" w:rsidRDefault="00096D0F" w:rsidP="004E3703">
      <w:pPr>
        <w:pStyle w:val="Textoindependiente"/>
        <w:spacing w:line="360" w:lineRule="auto"/>
        <w:ind w:firstLine="0"/>
        <w:jc w:val="both"/>
        <w:rPr>
          <w:rFonts w:ascii="Arial" w:hAnsi="Arial" w:cs="Arial"/>
        </w:rPr>
      </w:pP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7A01CD">
      <w:pPr>
        <w:pStyle w:val="Textoindependiente"/>
        <w:numPr>
          <w:ilvl w:val="0"/>
          <w:numId w:val="23"/>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w:t>
      </w:r>
      <w:r w:rsidR="00901D68">
        <w:rPr>
          <w:rFonts w:ascii="Arial" w:hAnsi="Arial" w:cs="Arial"/>
        </w:rPr>
        <w:t xml:space="preserve"> basado en Deep L</w:t>
      </w:r>
      <w:r w:rsidR="003665D7">
        <w:rPr>
          <w:rFonts w:ascii="Arial" w:hAnsi="Arial" w:cs="Arial"/>
        </w:rPr>
        <w:t>earning</w:t>
      </w:r>
      <w:r w:rsidR="004F33C9">
        <w:rPr>
          <w:rFonts w:ascii="Arial" w:hAnsi="Arial" w:cs="Arial"/>
        </w:rPr>
        <w:t xml:space="preserve">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7A01CD">
      <w:pPr>
        <w:pStyle w:val="Textoindependiente"/>
        <w:numPr>
          <w:ilvl w:val="0"/>
          <w:numId w:val="23"/>
        </w:numPr>
        <w:spacing w:line="360" w:lineRule="auto"/>
        <w:jc w:val="both"/>
        <w:rPr>
          <w:rFonts w:ascii="Arial" w:hAnsi="Arial" w:cs="Arial"/>
        </w:rPr>
      </w:pPr>
      <w:r>
        <w:rPr>
          <w:rFonts w:ascii="Arial" w:hAnsi="Arial" w:cs="Arial"/>
        </w:rPr>
        <w:t>¿Cómo implementar un sistema de recomendación basado en Deep Learning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7A01CD">
      <w:pPr>
        <w:pStyle w:val="Textoindependiente"/>
        <w:numPr>
          <w:ilvl w:val="0"/>
          <w:numId w:val="23"/>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617A4C">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3665D7" w:rsidRPr="003665D7"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7A01CD">
      <w:pPr>
        <w:pStyle w:val="Textoindependiente"/>
        <w:numPr>
          <w:ilvl w:val="0"/>
          <w:numId w:val="9"/>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Pr="002A136B" w:rsidRDefault="008B7FEE" w:rsidP="002A136B">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p>
    <w:p w:rsidR="009A7BDF" w:rsidRPr="00EE73D1" w:rsidRDefault="008B7FEE" w:rsidP="009A7BDF">
      <w:pPr>
        <w:spacing w:line="360" w:lineRule="auto"/>
        <w:jc w:val="both"/>
        <w:rPr>
          <w:rFonts w:cs="Arial"/>
        </w:rPr>
      </w:pPr>
      <w:r>
        <w:rPr>
          <w:rFonts w:cs="Arial"/>
          <w:b/>
        </w:rPr>
        <w:t>Técnica L</w:t>
      </w:r>
      <w:r w:rsidR="009A7BDF" w:rsidRPr="00EE73D1">
        <w:rPr>
          <w:rFonts w:cs="Arial"/>
          <w:b/>
        </w:rPr>
        <w:t>adov:</w:t>
      </w:r>
      <w:r w:rsidR="009A7BDF" w:rsidRPr="00EE73D1">
        <w:rPr>
          <w:rFonts w:cs="Arial"/>
        </w:rPr>
        <w:t xml:space="preserve"> Este método se utiliza en la investigación para validar la retroalimentación de los usuarios respecto al nivel de satisfacción y la fiabilida</w:t>
      </w:r>
      <w:r w:rsidR="009A7BDF">
        <w:rPr>
          <w:rFonts w:cs="Arial"/>
        </w:rPr>
        <w:t>d del SR</w:t>
      </w:r>
      <w:r w:rsidRPr="008B7FEE">
        <w:rPr>
          <w:rFonts w:cs="Arial"/>
        </w:rPr>
        <w:t>(</w:t>
      </w:r>
      <w:r>
        <w:rPr>
          <w:rFonts w:cs="Arial"/>
        </w:rPr>
        <w:t>Sistema de Recomendación</w:t>
      </w:r>
      <w:r w:rsidRPr="008B7FEE">
        <w:rPr>
          <w:rFonts w:cs="Arial"/>
        </w:rPr>
        <w:t>)</w:t>
      </w:r>
      <w:r w:rsidR="009A7BDF" w:rsidRPr="00EE73D1">
        <w:rPr>
          <w:rFonts w:cs="Arial"/>
        </w:rPr>
        <w:t xml:space="preserve"> en la selección de materiales de estudio. A 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lastRenderedPageBreak/>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63368F" w:rsidRDefault="00950858" w:rsidP="00510383">
      <w:pPr>
        <w:pStyle w:val="Textoindependiente"/>
        <w:spacing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F03633" w:rsidRPr="00510383" w:rsidRDefault="00F03633" w:rsidP="00510383">
      <w:pPr>
        <w:pStyle w:val="Textoindependiente"/>
        <w:spacing w:line="360" w:lineRule="auto"/>
        <w:ind w:firstLine="0"/>
        <w:jc w:val="both"/>
        <w:rPr>
          <w:rFonts w:ascii="Arial" w:hAnsi="Arial" w:cs="Arial"/>
        </w:rPr>
      </w:pPr>
    </w:p>
    <w:p w:rsidR="00950858" w:rsidRPr="00510383" w:rsidRDefault="00BB173D" w:rsidP="00510383">
      <w:pPr>
        <w:spacing w:line="360" w:lineRule="auto"/>
        <w:jc w:val="both"/>
        <w:rPr>
          <w:rFonts w:cs="Arial"/>
        </w:rPr>
      </w:pPr>
      <w:r w:rsidRPr="00510383">
        <w:rPr>
          <w:rFonts w:cs="Arial"/>
        </w:rPr>
        <w:t>L</w:t>
      </w:r>
      <w:r w:rsidR="00510383" w:rsidRPr="00510383">
        <w:rPr>
          <w:rFonts w:cs="Arial"/>
        </w:rPr>
        <w:t xml:space="preserve">os fenómenos observados abarcan: </w:t>
      </w:r>
      <w:r w:rsidRPr="00510383">
        <w:rPr>
          <w:rFonts w:cs="Arial"/>
        </w:rPr>
        <w:t>P</w:t>
      </w:r>
      <w:r w:rsidR="00510383" w:rsidRPr="00510383">
        <w:rPr>
          <w:rFonts w:cs="Arial"/>
        </w:rPr>
        <w:t>recisión de las recomendaciones, satisfacción del usuario y e</w:t>
      </w:r>
      <w:r w:rsidRPr="00510383">
        <w:rPr>
          <w:rFonts w:cs="Arial"/>
        </w:rPr>
        <w:t>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B86F42">
      <w:pPr>
        <w:spacing w:after="240" w:line="360" w:lineRule="auto"/>
        <w:jc w:val="both"/>
        <w:rPr>
          <w:rFonts w:cs="Arial"/>
          <w:b/>
        </w:rPr>
      </w:pPr>
      <w:r w:rsidRPr="00AE66CA">
        <w:rPr>
          <w:rFonts w:cs="Arial"/>
          <w:b/>
        </w:rPr>
        <w:t>Guía de Observación:</w:t>
      </w:r>
    </w:p>
    <w:p w:rsidR="00194A8A" w:rsidRDefault="00194A8A" w:rsidP="007A01CD">
      <w:pPr>
        <w:pStyle w:val="Prrafodelista"/>
        <w:numPr>
          <w:ilvl w:val="0"/>
          <w:numId w:val="26"/>
        </w:numPr>
        <w:spacing w:line="360" w:lineRule="auto"/>
        <w:jc w:val="both"/>
        <w:rPr>
          <w:rFonts w:cs="Arial"/>
        </w:rPr>
      </w:pPr>
      <w:r w:rsidRPr="00155EB2">
        <w:rPr>
          <w:rFonts w:cs="Arial"/>
        </w:rPr>
        <w:t>Observar y analizar la interacción de los usuarios con el sistema de recomendación en las plataformas del proyecto Z17 (Picta, toDus, Apklis)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Pr="00E131D8" w:rsidRDefault="00194A8A" w:rsidP="007A01CD">
      <w:pPr>
        <w:pStyle w:val="Prrafodelista"/>
        <w:numPr>
          <w:ilvl w:val="0"/>
          <w:numId w:val="26"/>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spacing w:line="360" w:lineRule="auto"/>
        <w:jc w:val="both"/>
        <w:rPr>
          <w:rFonts w:cs="Arial"/>
        </w:rPr>
      </w:pPr>
    </w:p>
    <w:p w:rsidR="00E131D8" w:rsidRDefault="00194A8A" w:rsidP="007A01CD">
      <w:pPr>
        <w:pStyle w:val="Prrafodelista"/>
        <w:numPr>
          <w:ilvl w:val="0"/>
          <w:numId w:val="26"/>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E131D8" w:rsidRPr="00E131D8" w:rsidRDefault="00E131D8" w:rsidP="00E131D8">
      <w:pPr>
        <w:spacing w:line="360" w:lineRule="auto"/>
        <w:jc w:val="both"/>
        <w:rPr>
          <w:rFonts w:cs="Arial"/>
        </w:rPr>
      </w:pPr>
    </w:p>
    <w:p w:rsidR="00C16CA8" w:rsidRPr="003C55A4" w:rsidRDefault="00194A8A" w:rsidP="007A01CD">
      <w:pPr>
        <w:pStyle w:val="Prrafodelista"/>
        <w:numPr>
          <w:ilvl w:val="0"/>
          <w:numId w:val="26"/>
        </w:numPr>
        <w:spacing w:line="360" w:lineRule="auto"/>
        <w:jc w:val="both"/>
        <w:rPr>
          <w:rStyle w:val="Textoennegrita"/>
          <w:rFonts w:cs="Arial"/>
          <w:b w:val="0"/>
          <w:bCs w:val="0"/>
        </w:rPr>
      </w:pPr>
      <w:r w:rsidRPr="00155EB2">
        <w:rPr>
          <w:rFonts w:cs="Arial"/>
        </w:rPr>
        <w:t>Variables a Observar:</w:t>
      </w:r>
      <w:r w:rsidR="00E131D8">
        <w:rPr>
          <w:rFonts w:cs="Arial"/>
        </w:rPr>
        <w:t xml:space="preserve"> </w:t>
      </w:r>
      <w:r w:rsidR="00794D2A">
        <w:rPr>
          <w:rStyle w:val="Textoennegrita"/>
          <w:rFonts w:cs="Arial"/>
          <w:b w:val="0"/>
        </w:rPr>
        <w:t>Personalización</w:t>
      </w:r>
      <w:r w:rsidR="00E131D8">
        <w:rPr>
          <w:rStyle w:val="Textoennegrita"/>
          <w:rFonts w:cs="Arial"/>
          <w:b w:val="0"/>
        </w:rPr>
        <w:t>, r</w:t>
      </w:r>
      <w:r w:rsidRPr="00E131D8">
        <w:rPr>
          <w:rStyle w:val="Textoennegrita"/>
          <w:rFonts w:cs="Arial"/>
          <w:b w:val="0"/>
        </w:rPr>
        <w:t>elevancia de las Recomendaciones</w:t>
      </w:r>
      <w:r w:rsidR="00E131D8">
        <w:rPr>
          <w:rStyle w:val="Textoennegrita"/>
          <w:rFonts w:cs="Arial"/>
          <w:b w:val="0"/>
        </w:rPr>
        <w:t xml:space="preserve"> y s</w:t>
      </w:r>
      <w:r w:rsidRPr="00E131D8">
        <w:rPr>
          <w:rStyle w:val="Textoennegrita"/>
          <w:rFonts w:cs="Arial"/>
          <w:b w:val="0"/>
        </w:rPr>
        <w:t>atisfacción del Usuario</w:t>
      </w:r>
      <w:r w:rsidR="003C55A4">
        <w:rPr>
          <w:rStyle w:val="Textoennegrita"/>
          <w:rFonts w:cs="Arial"/>
          <w:b w:val="0"/>
        </w:rPr>
        <w:t>.</w:t>
      </w:r>
    </w:p>
    <w:p w:rsidR="003C55A4" w:rsidRPr="003C55A4" w:rsidRDefault="003C55A4" w:rsidP="003C55A4">
      <w:pPr>
        <w:spacing w:line="360" w:lineRule="auto"/>
        <w:jc w:val="both"/>
        <w:rPr>
          <w:rFonts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lastRenderedPageBreak/>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 xml:space="preserve">, </w:t>
      </w:r>
      <w:r w:rsidR="008317C9">
        <w:rPr>
          <w:rFonts w:ascii="Arial" w:hAnsi="Arial" w:cs="Arial"/>
        </w:rPr>
        <w:t>referencias bibliográficas</w:t>
      </w:r>
      <w:r w:rsidR="00E71AE0">
        <w:rPr>
          <w:rFonts w:ascii="Arial" w:hAnsi="Arial" w:cs="Arial"/>
        </w:rPr>
        <w:t xml:space="preserve"> y glosario de términos</w:t>
      </w:r>
      <w:r w:rsidRPr="006022AA">
        <w:rPr>
          <w:rFonts w:ascii="Arial" w:hAnsi="Arial" w:cs="Arial"/>
        </w:rPr>
        <w:t>.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2" w:name="_Toc183055307"/>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3" w:name="_Toc183055308"/>
      <w:r>
        <w:t xml:space="preserve">1.1 </w:t>
      </w:r>
      <w:r w:rsidRPr="00845512">
        <w:t>Sistema de recomendación</w:t>
      </w:r>
      <w:bookmarkEnd w:id="3"/>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Casalegno, 2022)</w:t>
      </w:r>
      <w:r w:rsidR="00CB2B70">
        <w:rPr>
          <w:rFonts w:cs="Arial"/>
        </w:rPr>
        <w:fldChar w:fldCharType="end"/>
      </w:r>
      <w:r w:rsidRPr="001342DD">
        <w:rPr>
          <w:rFonts w:cs="Arial"/>
        </w:rPr>
        <w:t>.</w:t>
      </w:r>
    </w:p>
    <w:p w:rsidR="007D1837" w:rsidRDefault="007D1837" w:rsidP="001342DD">
      <w:pPr>
        <w:spacing w:line="360" w:lineRule="auto"/>
        <w:jc w:val="both"/>
        <w:rPr>
          <w:rFonts w:cs="Arial"/>
        </w:rPr>
      </w:pPr>
    </w:p>
    <w:p w:rsidR="00C16CA8" w:rsidRPr="001342DD" w:rsidRDefault="00B450FE" w:rsidP="007A01CD">
      <w:pPr>
        <w:pStyle w:val="Prrafodelista"/>
        <w:numPr>
          <w:ilvl w:val="0"/>
          <w:numId w:val="17"/>
        </w:numPr>
        <w:spacing w:line="360" w:lineRule="auto"/>
        <w:jc w:val="both"/>
        <w:rPr>
          <w:rFonts w:cs="Arial"/>
          <w:spacing w:val="-1"/>
        </w:rPr>
      </w:pPr>
      <w:hyperlink r:id="rId10"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1"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B450FE" w:rsidP="007A01CD">
      <w:pPr>
        <w:numPr>
          <w:ilvl w:val="0"/>
          <w:numId w:val="17"/>
        </w:numPr>
        <w:shd w:val="clear" w:color="auto" w:fill="FFFFFF"/>
        <w:spacing w:before="274" w:line="360" w:lineRule="auto"/>
        <w:jc w:val="both"/>
        <w:rPr>
          <w:rFonts w:cs="Arial"/>
          <w:spacing w:val="-1"/>
        </w:rPr>
      </w:pPr>
      <w:hyperlink r:id="rId12" w:tgtFrame="_blank" w:history="1">
        <w:r w:rsidR="00C16CA8" w:rsidRPr="00E34719">
          <w:rPr>
            <w:rStyle w:val="Textoennegrita"/>
            <w:rFonts w:cs="Arial"/>
            <w:spacing w:val="-1"/>
          </w:rPr>
          <w:t>Spotify</w:t>
        </w:r>
      </w:hyperlink>
      <w:r w:rsidR="00C16CA8" w:rsidRPr="00E34719">
        <w:rPr>
          <w:rStyle w:val="Textoennegrita"/>
          <w:rFonts w:cs="Arial"/>
          <w:spacing w:val="-1"/>
        </w:rPr>
        <w:t>:</w:t>
      </w:r>
      <w:r w:rsidR="00C16CA8" w:rsidRPr="00E34719">
        <w:rPr>
          <w:rFonts w:cs="Arial"/>
          <w:spacing w:val="-1"/>
        </w:rPr>
        <w:t> Los usuarios pueden escuchar más de</w:t>
      </w:r>
      <w:hyperlink r:id="rId13" w:tgtFrame="_blank" w:history="1">
        <w:r w:rsidR="00C16CA8" w:rsidRPr="00E34719">
          <w:rPr>
            <w:rStyle w:val="Hipervnculo"/>
            <w:rFonts w:cs="Arial"/>
            <w:b/>
            <w:color w:val="auto"/>
            <w:spacing w:val="-1"/>
            <w:u w:val="none"/>
          </w:rPr>
          <w:t> 80 millones de canciones y podcasts</w:t>
        </w:r>
      </w:hyperlink>
      <w:r w:rsidR="00C16CA8" w:rsidRPr="00E34719">
        <w:rPr>
          <w:rFonts w:cs="Arial"/>
          <w:spacing w:val="-1"/>
        </w:rPr>
        <w:t> .</w:t>
      </w:r>
    </w:p>
    <w:p w:rsidR="00C16CA8" w:rsidRPr="00E34719" w:rsidRDefault="00B450FE" w:rsidP="007A01CD">
      <w:pPr>
        <w:numPr>
          <w:ilvl w:val="0"/>
          <w:numId w:val="17"/>
        </w:numPr>
        <w:shd w:val="clear" w:color="auto" w:fill="FFFFFF"/>
        <w:spacing w:before="274" w:line="360" w:lineRule="auto"/>
        <w:jc w:val="both"/>
        <w:rPr>
          <w:rFonts w:cs="Arial"/>
          <w:spacing w:val="-1"/>
        </w:rPr>
      </w:pPr>
      <w:hyperlink r:id="rId14"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5"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Apklis, Picta y ToD</w:t>
      </w:r>
      <w:r w:rsidR="007C2F71" w:rsidRPr="007C2F71">
        <w:rPr>
          <w:rFonts w:cs="Arial"/>
        </w:rPr>
        <w:t>us), 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7A01CD">
      <w:pPr>
        <w:pStyle w:val="Ttulo3"/>
        <w:numPr>
          <w:ilvl w:val="2"/>
          <w:numId w:val="18"/>
        </w:numPr>
        <w:spacing w:before="0" w:line="360" w:lineRule="auto"/>
        <w:jc w:val="both"/>
      </w:pPr>
      <w:bookmarkStart w:id="4" w:name="_Toc183055309"/>
      <w:r w:rsidRPr="00056E31">
        <w:t>Clasificación de los Sistemas de Recomendaciones.</w:t>
      </w:r>
      <w:bookmarkEnd w:id="4"/>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55D2AAE1" wp14:editId="0DF25A40">
            <wp:extent cx="4819015" cy="2762250"/>
            <wp:effectExtent l="0" t="0" r="635"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283" cy="2766416"/>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5" w:name="_Toc18305540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Gutierrez, 2023)</w:t>
      </w:r>
      <w:r w:rsidRPr="00873434">
        <w:rPr>
          <w:rFonts w:cs="Arial"/>
          <w:sz w:val="22"/>
          <w:szCs w:val="22"/>
        </w:rPr>
        <w:fldChar w:fldCharType="end"/>
      </w:r>
      <w:r w:rsidRPr="00873434">
        <w:rPr>
          <w:rFonts w:cs="Arial"/>
          <w:sz w:val="22"/>
          <w:szCs w:val="22"/>
        </w:rPr>
        <w:t>.</w:t>
      </w:r>
      <w:bookmarkEnd w:id="5"/>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7A01CD">
      <w:pPr>
        <w:pStyle w:val="Ttulo4"/>
        <w:numPr>
          <w:ilvl w:val="0"/>
          <w:numId w:val="27"/>
        </w:numPr>
        <w:spacing w:before="0" w:line="360" w:lineRule="auto"/>
        <w:jc w:val="both"/>
      </w:pPr>
      <w:bookmarkStart w:id="6" w:name="_Toc183055310"/>
      <w:r w:rsidRPr="002E188D">
        <w:t>Basados en Popularidad.</w:t>
      </w:r>
      <w:bookmarkEnd w:id="6"/>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w:t>
      </w:r>
      <w:r w:rsidRPr="00FC2391">
        <w:rPr>
          <w:rFonts w:cs="Arial"/>
        </w:rPr>
        <w:lastRenderedPageBreak/>
        <w:t>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7A01CD">
      <w:pPr>
        <w:pStyle w:val="Ttulo4"/>
        <w:numPr>
          <w:ilvl w:val="0"/>
          <w:numId w:val="27"/>
        </w:numPr>
        <w:spacing w:line="360" w:lineRule="auto"/>
        <w:jc w:val="both"/>
      </w:pPr>
      <w:bookmarkStart w:id="7" w:name="_Toc183055311"/>
      <w:r w:rsidRPr="001F4CEA">
        <w:t>Basados en Contenido.</w:t>
      </w:r>
      <w:bookmarkEnd w:id="7"/>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w:t>
      </w:r>
      <w:r w:rsidR="00CE68A4">
        <w:rPr>
          <w:rFonts w:ascii="Arial" w:hAnsi="Arial" w:cs="Arial"/>
          <w:spacing w:val="-1"/>
        </w:rPr>
        <w:t>, ver epígrafe 1.1.2</w:t>
      </w:r>
      <w:r w:rsidRPr="004D684F">
        <w:rPr>
          <w:rFonts w:ascii="Arial" w:hAnsi="Arial" w:cs="Arial"/>
          <w:spacing w:val="-1"/>
        </w:rPr>
        <w:t>),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B450FE" w:rsidP="004B32CE">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166pt">
            <v:imagedata r:id="rId17" o:title="Captura de pantalla 2024-10-02 050305"/>
          </v:shape>
        </w:pict>
      </w:r>
    </w:p>
    <w:p w:rsidR="001210C4" w:rsidRDefault="004B32CE" w:rsidP="004B32CE">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8" w:name="_Toc183055401"/>
      <w:r w:rsidR="00C16CA8" w:rsidRPr="00873434">
        <w:rPr>
          <w:rFonts w:cs="Arial"/>
          <w:sz w:val="22"/>
          <w:szCs w:val="22"/>
        </w:rPr>
        <w:t xml:space="preserve">Figura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2C257F">
        <w:rPr>
          <w:rFonts w:cs="Arial"/>
          <w:noProof/>
          <w:sz w:val="22"/>
          <w:szCs w:val="22"/>
        </w:rPr>
        <w:t>2</w:t>
      </w:r>
      <w:r w:rsidR="00C16CA8" w:rsidRPr="00873434">
        <w:rPr>
          <w:rFonts w:cs="Arial"/>
          <w:sz w:val="22"/>
          <w:szCs w:val="22"/>
        </w:rPr>
        <w:fldChar w:fldCharType="end"/>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00C16CA8" w:rsidRPr="00873434">
        <w:rPr>
          <w:rFonts w:cs="Arial"/>
          <w:sz w:val="22"/>
          <w:szCs w:val="22"/>
        </w:rPr>
        <w:t>.</w:t>
      </w:r>
      <w:bookmarkEnd w:id="8"/>
    </w:p>
    <w:p w:rsidR="001210C4" w:rsidRPr="001210C4" w:rsidRDefault="001210C4" w:rsidP="001210C4"/>
    <w:p w:rsidR="00EE29F6"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r w:rsidR="00E6055A">
        <w:rPr>
          <w:rFonts w:ascii="Arial" w:hAnsi="Arial" w:cs="Arial"/>
        </w:rPr>
        <w:t>Picta, ToDus y Apklis</w:t>
      </w:r>
      <w:r w:rsidR="007441CF">
        <w:rPr>
          <w:rFonts w:ascii="Arial" w:hAnsi="Arial" w:cs="Arial"/>
        </w:rPr>
        <w:t>.</w:t>
      </w:r>
    </w:p>
    <w:p w:rsidR="001F4CEA" w:rsidRDefault="00C16CA8" w:rsidP="007A01CD">
      <w:pPr>
        <w:pStyle w:val="Ttulo4"/>
        <w:numPr>
          <w:ilvl w:val="0"/>
          <w:numId w:val="27"/>
        </w:numPr>
        <w:spacing w:before="0" w:line="360" w:lineRule="auto"/>
        <w:jc w:val="both"/>
      </w:pPr>
      <w:bookmarkStart w:id="9" w:name="_Toc183055312"/>
      <w:r w:rsidRPr="001F4CEA">
        <w:lastRenderedPageBreak/>
        <w:t>Basados en Filtrado Colaborativo.</w:t>
      </w:r>
      <w:bookmarkEnd w:id="9"/>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0E6E5A" w:rsidRDefault="00C16CA8" w:rsidP="007A01CD">
      <w:pPr>
        <w:pStyle w:val="Prrafodelista"/>
        <w:numPr>
          <w:ilvl w:val="0"/>
          <w:numId w:val="28"/>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Xia,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drawing>
          <wp:inline distT="0" distB="0" distL="0" distR="0" wp14:anchorId="257CFAEE" wp14:editId="46B34059">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10" w:name="_Toc183055402"/>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10"/>
    </w:p>
    <w:p w:rsidR="00C16CA8" w:rsidRDefault="00C16CA8" w:rsidP="007A01CD">
      <w:pPr>
        <w:pStyle w:val="Prrafodelista"/>
        <w:numPr>
          <w:ilvl w:val="0"/>
          <w:numId w:val="29"/>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lastRenderedPageBreak/>
        <w:drawing>
          <wp:inline distT="0" distB="0" distL="0" distR="0" wp14:anchorId="65B85F89" wp14:editId="6D35F65D">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1" w:name="_Toc183055403"/>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Xia, 2023)</w:t>
      </w:r>
      <w:r w:rsidRPr="00873434">
        <w:rPr>
          <w:rFonts w:cs="Arial"/>
          <w:sz w:val="22"/>
          <w:szCs w:val="22"/>
        </w:rPr>
        <w:fldChar w:fldCharType="end"/>
      </w:r>
      <w:r w:rsidRPr="00873434">
        <w:rPr>
          <w:rFonts w:cs="Arial"/>
          <w:sz w:val="22"/>
          <w:szCs w:val="22"/>
        </w:rPr>
        <w:t>.</w:t>
      </w:r>
      <w:bookmarkEnd w:id="11"/>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La propuesta de solución incorpora un enfoque que ha sido cuidadosamente considerado y aplicado, destacando por su capacidad para personalizar y 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conocido como Memory-based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7A01CD">
      <w:pPr>
        <w:pStyle w:val="Ttulo4"/>
        <w:numPr>
          <w:ilvl w:val="0"/>
          <w:numId w:val="31"/>
        </w:numPr>
        <w:spacing w:before="0" w:line="360" w:lineRule="auto"/>
        <w:jc w:val="both"/>
      </w:pPr>
      <w:bookmarkStart w:id="12" w:name="_Toc183055313"/>
      <w:r>
        <w:t>Filtrado Demográfico.</w:t>
      </w:r>
      <w:bookmarkEnd w:id="12"/>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 xml:space="preserve">No obstante, cabe </w:t>
      </w:r>
      <w:r w:rsidR="00102E72">
        <w:lastRenderedPageBreak/>
        <w:t>destacar que este enfoque podría resultar interesante para considerarlo en futuras mejoras del proyecto.</w:t>
      </w:r>
    </w:p>
    <w:p w:rsidR="002C61B9" w:rsidRPr="0071279D" w:rsidRDefault="002C61B9" w:rsidP="002C61B9">
      <w:pPr>
        <w:spacing w:line="360" w:lineRule="auto"/>
        <w:jc w:val="both"/>
        <w:rPr>
          <w:rFonts w:cs="Arial"/>
        </w:rPr>
      </w:pPr>
    </w:p>
    <w:p w:rsidR="002C61B9" w:rsidRPr="0071279D" w:rsidRDefault="002C61B9" w:rsidP="007A01CD">
      <w:pPr>
        <w:pStyle w:val="Ttulo4"/>
        <w:numPr>
          <w:ilvl w:val="0"/>
          <w:numId w:val="32"/>
        </w:numPr>
        <w:spacing w:before="0" w:line="360" w:lineRule="auto"/>
        <w:jc w:val="both"/>
      </w:pPr>
      <w:bookmarkStart w:id="13" w:name="_Toc183055314"/>
      <w:r w:rsidRPr="0071279D">
        <w:t>Conversacionales.</w:t>
      </w:r>
      <w:bookmarkEnd w:id="13"/>
    </w:p>
    <w:p w:rsidR="002C61B9" w:rsidRDefault="00DA2989" w:rsidP="002C61B9">
      <w:pPr>
        <w:spacing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Xia, 2023)</w:t>
      </w:r>
      <w:r w:rsidR="002C61B9" w:rsidRPr="0071279D">
        <w:rPr>
          <w:rFonts w:cs="Arial"/>
        </w:rPr>
        <w:fldChar w:fldCharType="end"/>
      </w:r>
      <w:r w:rsidR="002C61B9">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feedback. Existen varios tipos de sistemas de recomendación conversacionales (ver figura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4A3947B1" wp14:editId="12803F86">
            <wp:extent cx="3829050" cy="2011874"/>
            <wp:effectExtent l="0" t="0" r="0" b="762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401" cy="2018364"/>
                    </a:xfrm>
                    <a:prstGeom prst="rect">
                      <a:avLst/>
                    </a:prstGeom>
                    <a:noFill/>
                    <a:ln>
                      <a:noFill/>
                    </a:ln>
                  </pic:spPr>
                </pic:pic>
              </a:graphicData>
            </a:graphic>
          </wp:inline>
        </w:drawing>
      </w:r>
    </w:p>
    <w:p w:rsidR="002C61B9" w:rsidRPr="00C53C08" w:rsidRDefault="002C61B9" w:rsidP="00FF2017">
      <w:pPr>
        <w:pStyle w:val="Descripcin"/>
        <w:spacing w:line="360" w:lineRule="auto"/>
        <w:ind w:left="708"/>
        <w:jc w:val="center"/>
        <w:rPr>
          <w:rFonts w:cs="Arial"/>
          <w:sz w:val="22"/>
          <w:szCs w:val="22"/>
        </w:rPr>
      </w:pPr>
      <w:bookmarkStart w:id="14" w:name="_Toc183055404"/>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Xia, 2023)</w:t>
      </w:r>
      <w:r w:rsidRPr="00873434">
        <w:rPr>
          <w:rFonts w:cs="Arial"/>
          <w:sz w:val="22"/>
          <w:szCs w:val="22"/>
        </w:rPr>
        <w:fldChar w:fldCharType="end"/>
      </w:r>
      <w:r w:rsidRPr="00873434">
        <w:rPr>
          <w:rFonts w:cs="Arial"/>
          <w:sz w:val="22"/>
          <w:szCs w:val="22"/>
        </w:rPr>
        <w:t>.</w:t>
      </w:r>
      <w:bookmarkEnd w:id="14"/>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7A01CD">
      <w:pPr>
        <w:pStyle w:val="Ttulo4"/>
        <w:numPr>
          <w:ilvl w:val="0"/>
          <w:numId w:val="30"/>
        </w:numPr>
        <w:spacing w:before="0" w:line="360" w:lineRule="auto"/>
        <w:jc w:val="both"/>
      </w:pPr>
      <w:bookmarkStart w:id="15" w:name="_Toc183055315"/>
      <w:r w:rsidRPr="00F92E2E">
        <w:lastRenderedPageBreak/>
        <w:t>Híbridos.</w:t>
      </w:r>
      <w:bookmarkEnd w:id="15"/>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00ED7EE5">
        <w:t xml:space="preserve">técnica </w:t>
      </w:r>
      <w:r w:rsidRPr="00882A22">
        <w:t xml:space="preserve"> integra las fortalezas del enfoque basado en contenido con las del</w:t>
      </w:r>
      <w:r w:rsidRPr="006F68F0">
        <w:rPr>
          <w:rStyle w:val="Ttulo2Car"/>
          <w:b w:val="0"/>
        </w:rPr>
        <w:t xml:space="preserve"> </w:t>
      </w:r>
      <w:r w:rsidRPr="00882A22">
        <w:t xml:space="preserve">filtrado colaborativo. Al hacerlo, </w:t>
      </w:r>
      <w:r w:rsidR="00ED7EE5">
        <w:t xml:space="preserve">se </w:t>
      </w:r>
      <w:r w:rsidRPr="00882A22">
        <w:t>aprovecha las ventajas de ambos para producir</w:t>
      </w:r>
      <w:r w:rsidRPr="006F68F0">
        <w:rPr>
          <w:rStyle w:val="Ttulo2Car"/>
          <w:b w:val="0"/>
        </w:rPr>
        <w:t xml:space="preserve"> </w:t>
      </w:r>
      <w:r w:rsidR="00F14024">
        <w:t>recomendaciones</w:t>
      </w:r>
      <w:r w:rsidRPr="00882A22">
        <w:t xml:space="preserve"> </w:t>
      </w:r>
      <w:r w:rsidR="00370EDF">
        <w:t>de interés</w:t>
      </w:r>
      <w:r w:rsidRPr="00882A22">
        <w:t xml:space="preserve"> y </w:t>
      </w:r>
      <w:r w:rsidR="00ED7EE5">
        <w:t xml:space="preserve">de </w:t>
      </w:r>
      <w:r w:rsidRPr="00882A22">
        <w:t>calidad, destinadas a enriquecer la experiencia</w:t>
      </w:r>
      <w:r w:rsidRPr="006F68F0">
        <w:rPr>
          <w:rStyle w:val="Ttulo2Car"/>
          <w:b w:val="0"/>
        </w:rPr>
        <w:t xml:space="preserve"> </w:t>
      </w:r>
      <w:r w:rsidRPr="00882A22">
        <w:t>de los usuarios en las plataformas asociadas al proyecto.</w:t>
      </w:r>
    </w:p>
    <w:p w:rsidR="00F14024" w:rsidRDefault="00F14024"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 xml:space="preserve">Este enfoque híbrido supera las limitaciones de los sistemas </w:t>
      </w:r>
      <w:r w:rsidR="00106ED4">
        <w:rPr>
          <w:rFonts w:cs="Arial"/>
        </w:rPr>
        <w:t>actuales</w:t>
      </w:r>
      <w:r w:rsidR="00F14024">
        <w:rPr>
          <w:rFonts w:cs="Arial"/>
        </w:rPr>
        <w:t xml:space="preserve"> en las plataformas como Picta,</w:t>
      </w:r>
      <w:r w:rsidR="00106ED4">
        <w:rPr>
          <w:rFonts w:cs="Arial"/>
        </w:rPr>
        <w:t xml:space="preserve"> Apklis</w:t>
      </w:r>
      <w:r w:rsidRPr="0057717F">
        <w:rPr>
          <w:rFonts w:cs="Arial"/>
        </w:rPr>
        <w:t xml:space="preserve"> </w:t>
      </w:r>
      <w:r w:rsidR="00F14024">
        <w:rPr>
          <w:rFonts w:cs="Arial"/>
        </w:rPr>
        <w:t xml:space="preserve">y ToDus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7A01CD">
      <w:pPr>
        <w:pStyle w:val="Ttulo3"/>
        <w:numPr>
          <w:ilvl w:val="2"/>
          <w:numId w:val="18"/>
        </w:numPr>
      </w:pPr>
      <w:bookmarkStart w:id="16" w:name="_Toc183055316"/>
      <w:r w:rsidRPr="00056E31">
        <w:rPr>
          <w:rStyle w:val="Hipervnculo"/>
          <w:color w:val="auto"/>
          <w:u w:val="none"/>
        </w:rPr>
        <w:t>Retroalimentación</w:t>
      </w:r>
      <w:r w:rsidR="0082316B">
        <w:rPr>
          <w:rStyle w:val="Hipervnculo"/>
          <w:color w:val="auto"/>
          <w:u w:val="none"/>
        </w:rPr>
        <w:t>.</w:t>
      </w:r>
      <w:bookmarkEnd w:id="16"/>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plataforma web o en una aplicación mo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 xml:space="preserve">e realizar acciones adicionales. En este caso el </w:t>
      </w:r>
      <w:r w:rsidR="004B4333">
        <w:rPr>
          <w:rFonts w:cs="Arial"/>
        </w:rPr>
        <w:lastRenderedPageBreak/>
        <w:t>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r w:rsidR="00452B46">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5D11B292" wp14:editId="0AFC8267">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452B46">
      <w:pPr>
        <w:pStyle w:val="Descripcin"/>
        <w:spacing w:line="360" w:lineRule="auto"/>
        <w:jc w:val="center"/>
        <w:rPr>
          <w:rFonts w:cs="Arial"/>
          <w:sz w:val="22"/>
          <w:szCs w:val="22"/>
          <w:shd w:val="clear" w:color="auto" w:fill="FFFFFF"/>
        </w:rPr>
      </w:pPr>
      <w:bookmarkStart w:id="17" w:name="_Toc183055405"/>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Casalegno, 2022)</w:t>
      </w:r>
      <w:bookmarkEnd w:id="17"/>
      <w:r w:rsidRPr="00873434">
        <w:rPr>
          <w:rFonts w:cs="Arial"/>
          <w:sz w:val="22"/>
          <w:szCs w:val="22"/>
          <w:shd w:val="clear" w:color="auto" w:fill="FFFFFF"/>
        </w:rPr>
        <w:fldChar w:fldCharType="end"/>
      </w:r>
    </w:p>
    <w:p w:rsidR="00DA36CA" w:rsidRPr="00DA36CA" w:rsidRDefault="00DA36CA" w:rsidP="00DA36CA"/>
    <w:p w:rsidR="00EF5885"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w:t>
      </w:r>
      <w:r w:rsidR="003E609C">
        <w:rPr>
          <w:rFonts w:ascii="Arial" w:hAnsi="Arial" w:cs="Arial"/>
        </w:rPr>
        <w:t>. Se utiliza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presentados posean el mayor valor e interés para lo</w:t>
      </w:r>
      <w:r w:rsidR="003E609C">
        <w:rPr>
          <w:rFonts w:ascii="Arial" w:hAnsi="Arial" w:cs="Arial"/>
        </w:rPr>
        <w:t xml:space="preserve">s usuarios. Esta metodología </w:t>
      </w:r>
      <w:r w:rsidRPr="00DB1EEB">
        <w:rPr>
          <w:rFonts w:ascii="Arial" w:hAnsi="Arial" w:cs="Arial"/>
        </w:rPr>
        <w:t>asegura un enfoque equilibrado y detallado en la personalización de contenidos.</w:t>
      </w:r>
    </w:p>
    <w:p w:rsidR="003E609C" w:rsidRPr="00EF5885" w:rsidRDefault="003E609C"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8" w:name="_Toc183055317"/>
      <w:r>
        <w:t xml:space="preserve">1.2 </w:t>
      </w:r>
      <w:r w:rsidRPr="00AC1439">
        <w:t>Estudio de Sistemas Homólogos.</w:t>
      </w:r>
      <w:bookmarkEnd w:id="18"/>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7A01CD">
      <w:pPr>
        <w:pStyle w:val="Prrafodelista"/>
        <w:numPr>
          <w:ilvl w:val="0"/>
          <w:numId w:val="19"/>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7A01CD">
      <w:pPr>
        <w:pStyle w:val="Prrafodelista"/>
        <w:numPr>
          <w:ilvl w:val="0"/>
          <w:numId w:val="19"/>
        </w:numPr>
        <w:spacing w:line="360" w:lineRule="auto"/>
        <w:jc w:val="both"/>
        <w:rPr>
          <w:rFonts w:cs="Arial"/>
        </w:rPr>
      </w:pPr>
      <w:r w:rsidRPr="00EF305F">
        <w:rPr>
          <w:rFonts w:cs="Arial"/>
          <w:b/>
        </w:rPr>
        <w:t>Algoritmo hibrido:</w:t>
      </w:r>
      <w:r>
        <w:rPr>
          <w:rFonts w:cs="Arial"/>
        </w:rPr>
        <w:t xml:space="preserve"> </w:t>
      </w:r>
      <w:r w:rsidR="00CD1F23">
        <w:rPr>
          <w:rFonts w:cs="Arial"/>
        </w:rPr>
        <w:t>La capacidad de utilizar dos o más algoritmos en el sistema para dar solución al problema.</w:t>
      </w:r>
    </w:p>
    <w:p w:rsidR="000D5452" w:rsidRPr="00AA199B" w:rsidRDefault="00CE6887" w:rsidP="007A01CD">
      <w:pPr>
        <w:pStyle w:val="Prrafodelista"/>
        <w:numPr>
          <w:ilvl w:val="0"/>
          <w:numId w:val="19"/>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72381" w:rsidRPr="00CE6887" w:rsidRDefault="00372381" w:rsidP="007A01CD">
      <w:pPr>
        <w:pStyle w:val="Prrafodelista"/>
        <w:numPr>
          <w:ilvl w:val="0"/>
          <w:numId w:val="19"/>
        </w:numPr>
        <w:spacing w:line="360" w:lineRule="auto"/>
        <w:jc w:val="both"/>
        <w:rPr>
          <w:rFonts w:cs="Arial"/>
        </w:rPr>
      </w:pPr>
      <w:r w:rsidRPr="00EF305F">
        <w:rPr>
          <w:rFonts w:cs="Arial"/>
          <w:b/>
        </w:rPr>
        <w:t>Deep Learning:</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Deep Learning.</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r w:rsidR="00176D42">
        <w:rPr>
          <w:rFonts w:ascii="Arial" w:hAnsi="Arial" w:cs="Arial"/>
        </w:rPr>
        <w:t>personalizada</w:t>
      </w:r>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9" w:name="_Toc183055318"/>
      <w:r w:rsidRPr="00056E31">
        <w:t>1.2.1 Estudio de Sistemas Homólogos en el ámbito Internacional.</w:t>
      </w:r>
      <w:bookmarkEnd w:id="19"/>
    </w:p>
    <w:p w:rsidR="00465204" w:rsidRPr="00662239" w:rsidRDefault="00C16CA8" w:rsidP="007A01CD">
      <w:pPr>
        <w:pStyle w:val="Prrafodelista"/>
        <w:numPr>
          <w:ilvl w:val="0"/>
          <w:numId w:val="22"/>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lastRenderedPageBreak/>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t>Entre las funciones que realiza el sistema de recomendación de Youtu</w:t>
      </w:r>
      <w:r w:rsidR="00682362">
        <w:rPr>
          <w:rFonts w:cs="Arial"/>
        </w:rPr>
        <w:t xml:space="preserve">b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mplea la recomendación personalizada.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7A01CD">
      <w:pPr>
        <w:pStyle w:val="Prrafodelista"/>
        <w:numPr>
          <w:ilvl w:val="0"/>
          <w:numId w:val="19"/>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7A01CD">
      <w:pPr>
        <w:pStyle w:val="Prrafodelista"/>
        <w:numPr>
          <w:ilvl w:val="0"/>
          <w:numId w:val="19"/>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Pr>
          <w:rFonts w:ascii="Arial" w:hAnsi="Arial" w:cs="Arial"/>
        </w:rPr>
        <w:t xml:space="preserve">s los problemas de aprendizaj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A077CF">
      <w:pPr>
        <w:spacing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Pr="006A2536">
        <w:rPr>
          <w:rFonts w:cs="Arial"/>
        </w:rPr>
        <w:t xml:space="preserve">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w:t>
      </w:r>
      <w:r w:rsidR="00F4650A">
        <w:rPr>
          <w:rFonts w:cs="Arial"/>
        </w:rPr>
        <w:t>particulares</w:t>
      </w:r>
      <w:r w:rsidRPr="006A2536">
        <w:rPr>
          <w:rFonts w:cs="Arial"/>
        </w:rPr>
        <w:t>.</w:t>
      </w:r>
    </w:p>
    <w:p w:rsidR="005B48C3" w:rsidRPr="005B48C3" w:rsidRDefault="005B48C3" w:rsidP="005B48C3"/>
    <w:p w:rsidR="007B1B3E" w:rsidRPr="00B544CF" w:rsidRDefault="00C16CA8" w:rsidP="007A01CD">
      <w:pPr>
        <w:pStyle w:val="Prrafodelista"/>
        <w:numPr>
          <w:ilvl w:val="0"/>
          <w:numId w:val="22"/>
        </w:numPr>
        <w:spacing w:after="240" w:line="360" w:lineRule="auto"/>
        <w:jc w:val="both"/>
        <w:rPr>
          <w:rStyle w:val="Textoennegrita"/>
          <w:rFonts w:cs="Arial"/>
          <w:b w:val="0"/>
          <w:bCs w:val="0"/>
        </w:rPr>
      </w:pPr>
      <w:r w:rsidRPr="007B1B3E">
        <w:rPr>
          <w:rStyle w:val="Textoennegrita"/>
          <w:rFonts w:cs="Arial"/>
          <w:bCs w:val="0"/>
        </w:rPr>
        <w:t>Sistema de Recomendación de Netflix.</w:t>
      </w:r>
    </w:p>
    <w:p w:rsidR="00B544CF" w:rsidRPr="00B544CF" w:rsidRDefault="00B544CF" w:rsidP="00B544CF">
      <w:pPr>
        <w:spacing w:after="240" w:line="360" w:lineRule="auto"/>
        <w:jc w:val="both"/>
        <w:rPr>
          <w:rFonts w:cs="Arial"/>
        </w:rPr>
      </w:pPr>
      <w:r w:rsidRPr="00B544CF">
        <w:rPr>
          <w:rFonts w:cs="Arial"/>
          <w:color w:val="1E1E1E"/>
        </w:rPr>
        <w:lastRenderedPageBreak/>
        <w:t>Los sistemas de recomendación de Netflix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Cada vez que se accede al servicio de Netflix, su sistema de recomendaciones 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7A01CD">
      <w:pPr>
        <w:numPr>
          <w:ilvl w:val="0"/>
          <w:numId w:val="11"/>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Además de saber qué el usuario ha visto en Netflix,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A qué hora del día el usuario accede a Netflix.</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Con qué dispositivos accede a Netflix.</w:t>
      </w:r>
    </w:p>
    <w:p w:rsidR="00C16CA8" w:rsidRPr="00BC670A" w:rsidRDefault="00C16CA8" w:rsidP="007A01CD">
      <w:pPr>
        <w:numPr>
          <w:ilvl w:val="0"/>
          <w:numId w:val="12"/>
        </w:numPr>
        <w:shd w:val="clear" w:color="auto" w:fill="FFFFFF"/>
        <w:spacing w:line="360" w:lineRule="auto"/>
        <w:jc w:val="both"/>
        <w:textAlignment w:val="baseline"/>
        <w:rPr>
          <w:rFonts w:cs="Arial"/>
          <w:color w:val="221F1F"/>
        </w:rPr>
      </w:pPr>
      <w:r w:rsidRPr="00BC670A">
        <w:rPr>
          <w:rFonts w:cs="Arial"/>
          <w:color w:val="221F1F"/>
        </w:rPr>
        <w:t>Cuánto tiempo le dedica a un título de Netflix.</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Default="00435F25" w:rsidP="00EC5171">
      <w:pPr>
        <w:shd w:val="clear" w:color="auto" w:fill="FFFFFF"/>
        <w:spacing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Netflix</w:t>
      </w:r>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Picta, analizada previamente en la investigación. Ambos gestionan contenidos audiovisuales, incluyendo películas, series y documentales. Esta </w:t>
      </w:r>
      <w:r w:rsidRPr="00435F25">
        <w:rPr>
          <w:rFonts w:cs="Arial"/>
          <w:color w:val="221F1F"/>
        </w:rPr>
        <w:lastRenderedPageBreak/>
        <w:t xml:space="preserve">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C5171" w:rsidRPr="00BC670A" w:rsidRDefault="00EC5171" w:rsidP="00EC5171">
      <w:pPr>
        <w:shd w:val="clear" w:color="auto" w:fill="FFFFFF"/>
        <w:spacing w:line="360" w:lineRule="auto"/>
        <w:jc w:val="both"/>
        <w:textAlignment w:val="baseline"/>
        <w:rPr>
          <w:rFonts w:cs="Arial"/>
          <w:color w:val="221F1F"/>
        </w:rPr>
      </w:pPr>
    </w:p>
    <w:p w:rsidR="00E10F2D" w:rsidRPr="00675D7B" w:rsidRDefault="00C16CA8" w:rsidP="007A01CD">
      <w:pPr>
        <w:pStyle w:val="Textoindependiente"/>
        <w:numPr>
          <w:ilvl w:val="0"/>
          <w:numId w:val="20"/>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Gong &amp; Zhernov, 2024)</w:t>
      </w:r>
      <w:r w:rsidR="00214AFC" w:rsidRPr="00BC670A">
        <w:rPr>
          <w:rFonts w:ascii="Arial" w:hAnsi="Arial" w:cs="Arial"/>
          <w:lang w:eastAsia="es-ES"/>
        </w:rPr>
        <w:fldChar w:fldCharType="end"/>
      </w:r>
      <w:r w:rsidR="000B7D57">
        <w:rPr>
          <w:rFonts w:ascii="Arial" w:hAnsi="Arial" w:cs="Arial"/>
          <w:lang w:eastAsia="es-ES"/>
        </w:rPr>
        <w:t>.</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Transformers,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n una interfaz similar a la de Apklis</w:t>
      </w:r>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w:t>
      </w:r>
      <w:r w:rsidRPr="00F1196A">
        <w:rPr>
          <w:rFonts w:ascii="Arial" w:hAnsi="Arial" w:cs="Arial"/>
          <w:lang w:eastAsia="es-ES"/>
        </w:rPr>
        <w:lastRenderedPageBreak/>
        <w:t>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Netflix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Deep Lea</w:t>
      </w:r>
      <w:r w:rsidR="006D78EF">
        <w:rPr>
          <w:rFonts w:ascii="Arial" w:hAnsi="Arial" w:cs="Arial"/>
        </w:rPr>
        <w:t>rning en el marco del proyecto Z</w:t>
      </w:r>
      <w:r w:rsidR="00F05EE2" w:rsidRPr="00F05EE2">
        <w:rPr>
          <w:rFonts w:ascii="Arial" w:hAnsi="Arial" w:cs="Arial"/>
        </w:rPr>
        <w:t>17. Entre las ventajas, se destaca la posibilidad de realizar benchmarking y adoptar mejores prácticas, lo que permite establecer comparativas co</w:t>
      </w:r>
      <w:r w:rsidR="009E17EC">
        <w:rPr>
          <w:rFonts w:ascii="Arial" w:hAnsi="Arial" w:cs="Arial"/>
        </w:rPr>
        <w:t>n los estándares de la industria</w:t>
      </w:r>
      <w:r w:rsidR="00B2751B">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20" w:name="_Toc183055319"/>
      <w:r w:rsidRPr="00056E31">
        <w:t>1.2.2 Estudio de Sistemas Homólogos en el ámbito Nacional.</w:t>
      </w:r>
      <w:bookmarkEnd w:id="20"/>
    </w:p>
    <w:p w:rsidR="00E10F2D" w:rsidRDefault="001C0896" w:rsidP="007A01CD">
      <w:pPr>
        <w:pStyle w:val="Textoindependiente"/>
        <w:numPr>
          <w:ilvl w:val="0"/>
          <w:numId w:val="21"/>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 xml:space="preserve">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lastRenderedPageBreak/>
        <w:t>La metodología que sirvió de guía en el proceso de desarrollo fue AUP-UCI. Como principales tecnologías empleadas se encuentran Solr como mecanismo de indexación, Symfony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para los objetivos de este estudio. En su lugar, se busca implementar redes neuronales profundas o Deep Learning para mejorar la precisión y eficacia de los algoritmos utilizados.</w:t>
      </w:r>
    </w:p>
    <w:p w:rsidR="006A35E4" w:rsidRPr="00652966" w:rsidRDefault="00652966" w:rsidP="007A01CD">
      <w:pPr>
        <w:pStyle w:val="Textoindependiente"/>
        <w:numPr>
          <w:ilvl w:val="0"/>
          <w:numId w:val="21"/>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p>
    <w:p w:rsidR="00547217" w:rsidRDefault="00594C3D" w:rsidP="00594C3D">
      <w:pPr>
        <w:pStyle w:val="Textoindependiente"/>
        <w:tabs>
          <w:tab w:val="left" w:pos="5950"/>
        </w:tabs>
        <w:spacing w:line="360" w:lineRule="auto"/>
        <w:ind w:firstLine="0"/>
        <w:jc w:val="both"/>
        <w:rPr>
          <w:rFonts w:ascii="Arial" w:hAnsi="Arial" w:cs="Arial"/>
        </w:rPr>
      </w:pPr>
      <w:r>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9165E8" w:rsidRDefault="00210693" w:rsidP="00C16CA8">
      <w:pPr>
        <w:pStyle w:val="Textoindependiente"/>
        <w:spacing w:line="360" w:lineRule="auto"/>
        <w:ind w:firstLine="0"/>
        <w:jc w:val="both"/>
        <w:rPr>
          <w:rFonts w:ascii="Arial" w:hAnsi="Arial" w:cs="Arial"/>
        </w:rPr>
      </w:pPr>
      <w:r>
        <w:rPr>
          <w:rFonts w:ascii="Arial" w:hAnsi="Arial" w:cs="Arial"/>
        </w:rPr>
        <w:lastRenderedPageBreak/>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Además, está diseñado para gestionar contenidos de producción científica e investigativa, lo cual difiere significativamente del tipo de contenido presente en las plataformas objetivo de esta investigación, como Picta, ToDus y Apklis. Por tanto, su adaptación resultaría en un proceso complejo y oneroso.</w:t>
      </w:r>
    </w:p>
    <w:p w:rsidR="00E55477" w:rsidRPr="00E55477" w:rsidRDefault="00E55477" w:rsidP="00C16CA8">
      <w:pPr>
        <w:pStyle w:val="Textoindependiente"/>
        <w:spacing w:line="360" w:lineRule="auto"/>
        <w:ind w:firstLine="0"/>
        <w:jc w:val="both"/>
        <w:rPr>
          <w:rFonts w:ascii="Arial" w:hAnsi="Arial" w:cs="Arial"/>
        </w:rPr>
      </w:pPr>
    </w:p>
    <w:p w:rsidR="006A35E4" w:rsidRPr="00BF0DA7" w:rsidRDefault="00950073" w:rsidP="007A01CD">
      <w:pPr>
        <w:pStyle w:val="Textoindependiente"/>
        <w:numPr>
          <w:ilvl w:val="0"/>
          <w:numId w:val="21"/>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Pr="00E55477" w:rsidRDefault="00665812" w:rsidP="00C16CA8">
      <w:pPr>
        <w:pStyle w:val="Textoindependiente"/>
        <w:spacing w:line="360" w:lineRule="auto"/>
        <w:ind w:firstLine="0"/>
        <w:jc w:val="both"/>
        <w:rPr>
          <w:rFonts w:ascii="Arial" w:hAnsi="Arial" w:cs="Arial"/>
        </w:rPr>
      </w:pPr>
      <w:r w:rsidRPr="00E55477">
        <w:rPr>
          <w:rFonts w:ascii="Arial" w:hAnsi="Arial" w:cs="Arial"/>
        </w:rPr>
        <w:t>Este</w:t>
      </w:r>
      <w:r w:rsidR="00950073" w:rsidRPr="00E55477">
        <w:rPr>
          <w:rFonts w:ascii="Arial" w:hAnsi="Arial" w:cs="Arial"/>
        </w:rPr>
        <w:t xml:space="preserve"> trabajo de diploma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Iglesias Mizrahi, 2016)</w:t>
      </w:r>
      <w:r w:rsidR="00054DFB" w:rsidRPr="00E55477">
        <w:rPr>
          <w:rFonts w:ascii="Arial" w:hAnsi="Arial" w:cs="Arial"/>
        </w:rPr>
        <w:fldChar w:fldCharType="end"/>
      </w:r>
      <w:r w:rsidR="00950073" w:rsidRPr="00E55477">
        <w:rPr>
          <w:rFonts w:ascii="Arial" w:hAnsi="Arial" w:cs="Arial"/>
        </w:rPr>
        <w:t>.</w:t>
      </w:r>
    </w:p>
    <w:p w:rsidR="00054DFB" w:rsidRPr="00E55477"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 xml:space="preserve">El sistema homólogo analizado se centra en el método de filtrado basado en contenido, lo que lo convierte en un referente para comprender mejor esta técnica, también aplicada en la solución propuesta por esta investigación. Es </w:t>
      </w:r>
      <w:r w:rsidRPr="00DF5ABC">
        <w:rPr>
          <w:rFonts w:ascii="Arial" w:hAnsi="Arial" w:cs="Arial"/>
        </w:rPr>
        <w:lastRenderedPageBreak/>
        <w:t>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Apklis, Picta y ToDus.</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C54896" w:rsidRDefault="007F15DF" w:rsidP="00C54896">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C54896" w:rsidRDefault="00C54896" w:rsidP="00C54896">
      <w:pPr>
        <w:pStyle w:val="Textoindependiente"/>
        <w:spacing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ación y optimización de sistemas de recomendación. Esto se debe a la divergencia tecnológica entre los algoritmos tradicionales, tanto probabilísticos como estadísticos, y los algoritmos de redes neuronales profundas empleados en esta investigación. Dicho análisis ha servido como un marco de referencia esencial para comprender el funcionamiento de los sistemas de recomendación híbridos, que combinan técnicas de filtrado colaborativo y basado en contenido, enfoques adoptados en el presente estudio.</w:t>
      </w:r>
    </w:p>
    <w:p w:rsidR="00C54896" w:rsidRPr="002D3132" w:rsidRDefault="00C54896"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1" w:name="_Toc183055320"/>
      <w:r w:rsidRPr="00056E31">
        <w:t>1.2.3 Conclusión de</w:t>
      </w:r>
      <w:r w:rsidR="006D5474">
        <w:t xml:space="preserve"> los sistemas homólogos</w:t>
      </w:r>
      <w:r w:rsidRPr="00056E31">
        <w:t>.</w:t>
      </w:r>
      <w:bookmarkEnd w:id="21"/>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CD05C7">
      <w:pPr>
        <w:pStyle w:val="Descripcin"/>
        <w:keepNext/>
        <w:spacing w:line="360" w:lineRule="auto"/>
        <w:jc w:val="center"/>
        <w:rPr>
          <w:rFonts w:cs="Arial"/>
          <w:sz w:val="22"/>
          <w:szCs w:val="22"/>
        </w:rPr>
      </w:pPr>
      <w:bookmarkStart w:id="22" w:name="_Toc183055382"/>
      <w:r w:rsidRPr="00105179">
        <w:rPr>
          <w:rFonts w:cs="Arial"/>
          <w:sz w:val="22"/>
          <w:szCs w:val="22"/>
        </w:rPr>
        <w:lastRenderedPageBreak/>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35110">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bookmarkEnd w:id="22"/>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r>
              <w:rPr>
                <w:rFonts w:cs="Arial"/>
              </w:rPr>
              <w:t>Basdo en Deep Learning</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Youtube</w:t>
            </w:r>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Netflix</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Módulo Recomendaciones del sistema para repositorios digitales REPXOS 3.0</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lastRenderedPageBreak/>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7673DA" w:rsidP="007A01CD">
      <w:pPr>
        <w:pStyle w:val="Prrafodelista"/>
        <w:numPr>
          <w:ilvl w:val="0"/>
          <w:numId w:val="33"/>
        </w:numPr>
        <w:spacing w:before="100" w:beforeAutospacing="1" w:after="100" w:afterAutospacing="1" w:line="360" w:lineRule="auto"/>
        <w:jc w:val="both"/>
        <w:rPr>
          <w:rFonts w:cs="Arial"/>
        </w:rPr>
      </w:pPr>
      <w:r>
        <w:rPr>
          <w:rFonts w:cs="Arial"/>
          <w:b/>
        </w:rPr>
        <w:t>Preciso</w:t>
      </w:r>
      <w:r w:rsidR="00C16CA8" w:rsidRPr="00904C8F">
        <w:rPr>
          <w:rFonts w:cs="Arial"/>
          <w:b/>
        </w:rPr>
        <w:t>:</w:t>
      </w:r>
      <w:r w:rsidR="00C16CA8" w:rsidRPr="00904C8F">
        <w:rPr>
          <w:rFonts w:cs="Arial"/>
        </w:rPr>
        <w:t xml:space="preserve"> realiza</w:t>
      </w:r>
      <w:r w:rsidR="00007783">
        <w:rPr>
          <w:rFonts w:cs="Arial"/>
        </w:rPr>
        <w:t>r</w:t>
      </w:r>
      <w:r w:rsidR="00C16CA8" w:rsidRPr="00904C8F">
        <w:rPr>
          <w:rFonts w:cs="Arial"/>
        </w:rPr>
        <w:t xml:space="preserve"> recomendaciones eficientes y precisas de interés para los usuarios. </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007783">
        <w:rPr>
          <w:rFonts w:cs="Arial"/>
        </w:rPr>
        <w:t xml:space="preserve"> Picta, T</w:t>
      </w:r>
      <w:r w:rsidR="00604A10" w:rsidRPr="00904C8F">
        <w:rPr>
          <w:rFonts w:cs="Arial"/>
        </w:rPr>
        <w:t>oD</w:t>
      </w:r>
      <w:r w:rsidR="00F6711A" w:rsidRPr="00904C8F">
        <w:rPr>
          <w:rFonts w:cs="Arial"/>
        </w:rPr>
        <w:t>us y Apklis</w:t>
      </w:r>
      <w:r w:rsidRPr="00904C8F">
        <w:rPr>
          <w:rFonts w:cs="Arial"/>
        </w:rPr>
        <w:t>.</w:t>
      </w:r>
    </w:p>
    <w:p w:rsidR="00C16CA8" w:rsidRPr="00904C8F" w:rsidRDefault="00C16CA8" w:rsidP="007A01CD">
      <w:pPr>
        <w:pStyle w:val="Prrafodelista"/>
        <w:numPr>
          <w:ilvl w:val="0"/>
          <w:numId w:val="33"/>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3" w:name="_Toc183055321"/>
      <w:r w:rsidRPr="00261C93">
        <w:t>1.3 Propuesta de solución.</w:t>
      </w:r>
      <w:bookmarkEnd w:id="23"/>
    </w:p>
    <w:p w:rsidR="00C16CA8" w:rsidRPr="00812886" w:rsidRDefault="00C44C6C" w:rsidP="00812886">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Deep Neural Networks for YouTube Recommendations”</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9E0CD7">
        <w:rPr>
          <w:rFonts w:ascii="Arial" w:hAnsi="Arial" w:cs="Arial"/>
        </w:rPr>
        <w:t xml:space="preserve"> que utiliza G</w:t>
      </w:r>
      <w:r w:rsidR="00C16CA8">
        <w:rPr>
          <w:rFonts w:ascii="Arial" w:hAnsi="Arial" w:cs="Arial"/>
        </w:rPr>
        <w:t>oogle e</w:t>
      </w:r>
      <w:r w:rsidR="009E0CD7">
        <w:rPr>
          <w:rFonts w:ascii="Arial" w:hAnsi="Arial" w:cs="Arial"/>
        </w:rPr>
        <w:t>n sus productos estrellas como YouTube y Google Play S</w:t>
      </w:r>
      <w:r w:rsidR="00C16CA8">
        <w:rPr>
          <w:rFonts w:ascii="Arial" w:hAnsi="Arial" w:cs="Arial"/>
        </w:rPr>
        <w:t>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9E36FD" w:rsidRPr="009E36FD" w:rsidRDefault="00250F47" w:rsidP="00FB7C7B">
      <w:pPr>
        <w:pStyle w:val="Ttulo3"/>
        <w:spacing w:after="240" w:line="360" w:lineRule="auto"/>
        <w:jc w:val="both"/>
      </w:pPr>
      <w:bookmarkStart w:id="24" w:name="_Toc183055322"/>
      <w:r>
        <w:lastRenderedPageBreak/>
        <w:t>1.3.1</w:t>
      </w:r>
      <w:r w:rsidR="00C16CA8">
        <w:t xml:space="preserve"> </w:t>
      </w:r>
      <w:r w:rsidR="009E0CD7">
        <w:t>Sistemas de recomendaciones</w:t>
      </w:r>
      <w:r w:rsidR="00C16CA8" w:rsidRPr="00EA5FCE">
        <w:t xml:space="preserve"> basados en Redes Neuronales</w:t>
      </w:r>
      <w:r w:rsidR="00C16CA8">
        <w:t xml:space="preserve"> Profundas</w:t>
      </w:r>
      <w:r w:rsidR="00C16CA8" w:rsidRPr="00EA5FCE">
        <w:t>.</w:t>
      </w:r>
      <w:bookmarkEnd w:id="24"/>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Data. </w:t>
      </w:r>
    </w:p>
    <w:p w:rsidR="00C16CA8" w:rsidRPr="00591C68" w:rsidRDefault="00C16CA8" w:rsidP="00C16CA8">
      <w:pPr>
        <w:pStyle w:val="Textoindependiente"/>
        <w:spacing w:line="360" w:lineRule="auto"/>
        <w:jc w:val="both"/>
        <w:rPr>
          <w:rStyle w:val="Textoennegrita"/>
          <w:rFonts w:ascii="Arial" w:hAnsi="Arial" w:cs="Arial"/>
          <w:b w:val="0"/>
          <w:bCs w:val="0"/>
        </w:rPr>
      </w:pPr>
    </w:p>
    <w:p w:rsidR="00812886" w:rsidRDefault="00C16CA8" w:rsidP="00812886">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sidR="009D2A0B">
        <w:rPr>
          <w:rStyle w:val="Textoennegrita"/>
          <w:rFonts w:ascii="Arial" w:hAnsi="Arial" w:cs="Arial"/>
          <w:b w:val="0"/>
          <w:bCs w:val="0"/>
        </w:rPr>
        <w:t xml:space="preserve">, </w:t>
      </w:r>
      <w:r w:rsidRPr="00591C68">
        <w:rPr>
          <w:rStyle w:val="Textoennegrita"/>
          <w:rFonts w:ascii="Arial" w:hAnsi="Arial" w:cs="Arial"/>
          <w:b w:val="0"/>
          <w:bCs w:val="0"/>
        </w:rPr>
        <w:t>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3F6190" w:rsidRDefault="003F6190" w:rsidP="00812886">
      <w:pPr>
        <w:pStyle w:val="Textoindependiente"/>
        <w:spacing w:line="360" w:lineRule="auto"/>
        <w:ind w:firstLine="0"/>
        <w:jc w:val="both"/>
        <w:rPr>
          <w:rStyle w:val="Textoennegrita"/>
          <w:rFonts w:ascii="Arial" w:hAnsi="Arial" w:cs="Arial"/>
          <w:b w:val="0"/>
          <w:bCs w:val="0"/>
        </w:rPr>
      </w:pPr>
    </w:p>
    <w:p w:rsidR="003F6190" w:rsidRDefault="003F6190" w:rsidP="003F6190">
      <w:pPr>
        <w:pStyle w:val="Textoindependiente"/>
        <w:keepNext/>
        <w:spacing w:line="360" w:lineRule="auto"/>
        <w:ind w:firstLine="0"/>
        <w:jc w:val="both"/>
        <w:rPr>
          <w:rFonts w:ascii="Arial" w:hAnsi="Arial" w:cs="Arial"/>
        </w:rPr>
      </w:pPr>
      <w:r w:rsidRPr="007574AC">
        <w:rPr>
          <w:rFonts w:ascii="Arial" w:hAnsi="Arial" w:cs="Arial"/>
        </w:rPr>
        <w:t>La figura 7 muestra</w:t>
      </w:r>
      <w:r w:rsidR="000A274E">
        <w:rPr>
          <w:rFonts w:ascii="Arial" w:hAnsi="Arial" w:cs="Arial"/>
        </w:rPr>
        <w:t xml:space="preserve"> la estructura de un modelo de Deep L</w:t>
      </w:r>
      <w:r w:rsidRPr="007574AC">
        <w:rPr>
          <w:rFonts w:ascii="Arial" w:hAnsi="Arial" w:cs="Arial"/>
        </w:rPr>
        <w:t xml:space="preserve">earning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 como videos o aplicaciones. La conexión entre ambas</w:t>
      </w:r>
      <w:r>
        <w:rPr>
          <w:rFonts w:ascii="Arial" w:hAnsi="Arial" w:cs="Arial"/>
        </w:rPr>
        <w:t xml:space="preserve"> </w:t>
      </w:r>
      <w:r w:rsidRPr="007574AC">
        <w:rPr>
          <w:rFonts w:ascii="Arial" w:hAnsi="Arial" w:cs="Arial"/>
        </w:rPr>
        <w:t xml:space="preserve">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3F6190" w:rsidRDefault="003F6190" w:rsidP="003F6190">
      <w:pPr>
        <w:pStyle w:val="Textoindependiente"/>
        <w:keepNext/>
        <w:spacing w:line="360" w:lineRule="auto"/>
        <w:ind w:firstLine="0"/>
        <w:jc w:val="both"/>
        <w:rPr>
          <w:rFonts w:ascii="Arial" w:hAnsi="Arial" w:cs="Arial"/>
        </w:rPr>
      </w:pPr>
    </w:p>
    <w:p w:rsidR="003F6190" w:rsidRDefault="003F6190" w:rsidP="003F6190">
      <w:pPr>
        <w:pStyle w:val="Textoindependiente"/>
        <w:keepNext/>
        <w:spacing w:line="360" w:lineRule="auto"/>
        <w:ind w:firstLine="0"/>
        <w:jc w:val="both"/>
        <w:rPr>
          <w:rStyle w:val="Textoennegrita"/>
          <w:rFonts w:ascii="Arial" w:hAnsi="Arial" w:cs="Arial"/>
          <w:b w:val="0"/>
          <w:bCs w:val="0"/>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Kammoun et al., 2022)</w:t>
      </w:r>
      <w:r>
        <w:rPr>
          <w:rFonts w:ascii="Arial" w:hAnsi="Arial" w:cs="Arial"/>
        </w:rPr>
        <w:fldChar w:fldCharType="end"/>
      </w:r>
      <w:r w:rsidRPr="007574AC">
        <w:rPr>
          <w:rFonts w:ascii="Arial" w:hAnsi="Arial" w:cs="Arial"/>
        </w:rPr>
        <w:t xml:space="preserve">. No se realizará una explicación detallada </w:t>
      </w:r>
      <w:r>
        <w:rPr>
          <w:rFonts w:ascii="Arial" w:hAnsi="Arial" w:cs="Arial"/>
        </w:rPr>
        <w:t>d</w:t>
      </w:r>
      <w:r w:rsidRPr="007574AC">
        <w:rPr>
          <w:rFonts w:ascii="Arial" w:hAnsi="Arial" w:cs="Arial"/>
        </w:rPr>
        <w:t xml:space="preserve">el modelo ya que eso se trata más adelante en el </w:t>
      </w:r>
      <w:r>
        <w:rPr>
          <w:rFonts w:ascii="Arial" w:hAnsi="Arial" w:cs="Arial"/>
        </w:rPr>
        <w:t>epígrafe 2.1.2</w:t>
      </w:r>
      <w:r w:rsidRPr="007574AC">
        <w:rPr>
          <w:rFonts w:ascii="Arial" w:hAnsi="Arial" w:cs="Arial"/>
        </w:rPr>
        <w:t>.</w:t>
      </w:r>
      <w:r>
        <w:rPr>
          <w:rFonts w:ascii="Arial" w:hAnsi="Arial" w:cs="Arial"/>
        </w:rPr>
        <w:t xml:space="preserve">    </w:t>
      </w:r>
    </w:p>
    <w:p w:rsidR="003F6190" w:rsidRDefault="003F6190" w:rsidP="00812886">
      <w:pPr>
        <w:pStyle w:val="Textoindependiente"/>
        <w:spacing w:line="360" w:lineRule="auto"/>
        <w:ind w:firstLine="0"/>
        <w:jc w:val="both"/>
        <w:rPr>
          <w:rStyle w:val="Textoennegrita"/>
          <w:rFonts w:ascii="Arial" w:hAnsi="Arial" w:cs="Arial"/>
          <w:b w:val="0"/>
          <w:bCs w:val="0"/>
        </w:rPr>
      </w:pPr>
    </w:p>
    <w:p w:rsidR="00B35FEA" w:rsidRDefault="00B35FEA" w:rsidP="007B174A">
      <w:pPr>
        <w:pStyle w:val="Textoindependiente"/>
        <w:keepNext/>
        <w:spacing w:line="360" w:lineRule="auto"/>
        <w:ind w:firstLine="0"/>
        <w:jc w:val="both"/>
      </w:pPr>
    </w:p>
    <w:p w:rsidR="00C16CA8" w:rsidRDefault="00B450FE" w:rsidP="00B35FEA">
      <w:pPr>
        <w:pStyle w:val="Textoindependiente"/>
        <w:keepNext/>
        <w:spacing w:line="360" w:lineRule="auto"/>
        <w:ind w:firstLine="0"/>
        <w:jc w:val="center"/>
      </w:pPr>
      <w:r>
        <w:pict>
          <v:shape id="_x0000_i1026" type="#_x0000_t75" style="width:230pt;height:141.5pt">
            <v:imagedata r:id="rId22"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5" w:name="_Toc18305540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2C257F">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Kammoun et al., 2022)</w:t>
      </w:r>
      <w:r w:rsidR="00E45980">
        <w:rPr>
          <w:rFonts w:cs="Arial"/>
          <w:sz w:val="22"/>
          <w:szCs w:val="22"/>
        </w:rPr>
        <w:fldChar w:fldCharType="end"/>
      </w:r>
      <w:r w:rsidRPr="00873434">
        <w:rPr>
          <w:rFonts w:cs="Arial"/>
          <w:sz w:val="22"/>
          <w:szCs w:val="22"/>
        </w:rPr>
        <w:t>.</w:t>
      </w:r>
      <w:bookmarkEnd w:id="25"/>
    </w:p>
    <w:p w:rsidR="00C16CA8" w:rsidRDefault="00C16CA8" w:rsidP="00C16CA8"/>
    <w:p w:rsidR="00222C65" w:rsidRPr="00D31325" w:rsidRDefault="00BD1A6E" w:rsidP="00D31325">
      <w:pPr>
        <w:spacing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Kammoun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Deep Learning</w:t>
      </w:r>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6" w:name="_Toc183055323"/>
      <w:r>
        <w:t>1.3.2</w:t>
      </w:r>
      <w:r w:rsidR="00740099">
        <w:t xml:space="preserve"> Ventajas de utilizar un sistema de recomendación</w:t>
      </w:r>
      <w:r w:rsidR="00C16CA8" w:rsidRPr="00056E31">
        <w:t xml:space="preserve"> basado en Redes Neuronales Profundas</w:t>
      </w:r>
      <w:r w:rsidR="00D130F2">
        <w:t>.</w:t>
      </w:r>
      <w:bookmarkEnd w:id="26"/>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w:t>
      </w:r>
      <w:r w:rsidR="00D742D6">
        <w:rPr>
          <w:rFonts w:ascii="Arial" w:hAnsi="Arial" w:cs="Arial"/>
        </w:rPr>
        <w:t>a las plataformas del proyecto Z</w:t>
      </w:r>
      <w:r w:rsidRPr="0074577D">
        <w:rPr>
          <w:rFonts w:ascii="Arial" w:hAnsi="Arial" w:cs="Arial"/>
        </w:rPr>
        <w:t>17 representa un desafío significativo y una oportunidad para mejo</w:t>
      </w:r>
      <w:r w:rsidR="00737CE8">
        <w:rPr>
          <w:rFonts w:ascii="Arial" w:hAnsi="Arial" w:cs="Arial"/>
        </w:rPr>
        <w:t>rar la interacción del usuario</w:t>
      </w:r>
      <w:r w:rsidRPr="0074577D">
        <w:rPr>
          <w:rFonts w:ascii="Arial" w:hAnsi="Arial" w:cs="Arial"/>
        </w:rPr>
        <w:t xml:space="preserve">. </w:t>
      </w:r>
      <w:r w:rsidR="004869F8">
        <w:rPr>
          <w:rFonts w:ascii="Arial" w:hAnsi="Arial" w:cs="Arial"/>
        </w:rPr>
        <w:t>El uso de un sist</w:t>
      </w:r>
      <w:r w:rsidR="000A274E">
        <w:rPr>
          <w:rFonts w:ascii="Arial" w:hAnsi="Arial" w:cs="Arial"/>
        </w:rPr>
        <w:t>ema de recomendación basado en Deep L</w:t>
      </w:r>
      <w:r w:rsidR="004869F8">
        <w:rPr>
          <w:rFonts w:ascii="Arial" w:hAnsi="Arial" w:cs="Arial"/>
        </w:rPr>
        <w:t>earning</w:t>
      </w:r>
      <w:r w:rsidR="00D742D6">
        <w:rPr>
          <w:rFonts w:ascii="Arial" w:hAnsi="Arial" w:cs="Arial"/>
        </w:rPr>
        <w:t xml:space="preserve"> en plataformas como Apklis, T</w:t>
      </w:r>
      <w:r w:rsidRPr="0074577D">
        <w:rPr>
          <w:rFonts w:ascii="Arial" w:hAnsi="Arial" w:cs="Arial"/>
        </w:rPr>
        <w:t>oDus y Picta puede transformar la experiencia del usuario al proporcionar sugerencias m</w:t>
      </w:r>
      <w:r w:rsidR="009021DE">
        <w:rPr>
          <w:rFonts w:ascii="Arial" w:hAnsi="Arial" w:cs="Arial"/>
        </w:rPr>
        <w:t xml:space="preserve">ás </w:t>
      </w:r>
      <w:r w:rsidR="000A274E">
        <w:rPr>
          <w:rFonts w:ascii="Arial" w:hAnsi="Arial" w:cs="Arial"/>
        </w:rPr>
        <w:t>interesantes</w:t>
      </w:r>
      <w:r w:rsidR="009021DE">
        <w:rPr>
          <w:rFonts w:ascii="Arial" w:hAnsi="Arial" w:cs="Arial"/>
        </w:rPr>
        <w:t xml:space="preserve"> y personalizadas.</w:t>
      </w:r>
    </w:p>
    <w:p w:rsidR="00AC2F1F" w:rsidRDefault="00AC2F1F" w:rsidP="00C16CA8">
      <w:pPr>
        <w:pStyle w:val="Textoindependiente"/>
        <w:spacing w:line="360" w:lineRule="auto"/>
        <w:ind w:firstLine="0"/>
        <w:jc w:val="both"/>
        <w:rPr>
          <w:rFonts w:ascii="Arial" w:hAnsi="Arial" w:cs="Arial"/>
        </w:rPr>
      </w:pPr>
    </w:p>
    <w:p w:rsidR="00AC2F1F" w:rsidRDefault="00AC2F1F" w:rsidP="00C16CA8">
      <w:pPr>
        <w:pStyle w:val="Textoindependiente"/>
        <w:spacing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se limitan a analizar grandes volúmenes de datos, sino que también son capaces de discernir y aprender patrones </w:t>
      </w:r>
      <w:r w:rsidRPr="00591C68">
        <w:rPr>
          <w:rStyle w:val="Textoennegrita"/>
          <w:rFonts w:ascii="Arial" w:hAnsi="Arial" w:cs="Arial"/>
          <w:b w:val="0"/>
          <w:bCs w:val="0"/>
        </w:rPr>
        <w:lastRenderedPageBreak/>
        <w:t>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r w:rsidR="00387AD1">
        <w:rPr>
          <w:rStyle w:val="Textoennegrita"/>
          <w:rFonts w:ascii="Arial" w:hAnsi="Arial" w:cs="Arial"/>
          <w:b w:val="0"/>
          <w:bCs w:val="0"/>
        </w:rPr>
        <w:t>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Betru et al., 2017)</w:t>
      </w:r>
      <w:r>
        <w:rPr>
          <w:rStyle w:val="Textoennegrita"/>
          <w:rFonts w:ascii="Arial" w:hAnsi="Arial" w:cs="Arial"/>
          <w:b w:val="0"/>
          <w:bCs w:val="0"/>
        </w:rPr>
        <w:fldChar w:fldCharType="end"/>
      </w:r>
      <w:r>
        <w:rPr>
          <w:rStyle w:val="Textoennegrita"/>
          <w:rFonts w:ascii="Arial" w:hAnsi="Arial" w:cs="Arial"/>
          <w:b w:val="0"/>
          <w:bCs w:val="0"/>
        </w:rPr>
        <w:t>.</w:t>
      </w:r>
    </w:p>
    <w:p w:rsidR="00796C58" w:rsidRDefault="00796C58" w:rsidP="00C16CA8">
      <w:pPr>
        <w:pStyle w:val="Textoindependiente"/>
        <w:spacing w:line="360" w:lineRule="auto"/>
        <w:ind w:firstLine="0"/>
        <w:jc w:val="both"/>
        <w:rPr>
          <w:rFonts w:ascii="Arial" w:hAnsi="Arial" w:cs="Arial"/>
        </w:rPr>
      </w:pPr>
    </w:p>
    <w:p w:rsidR="00796C58" w:rsidRDefault="00796C58" w:rsidP="00796C5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C16CA8" w:rsidP="00796C5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7" w:name="_Toc183055324"/>
      <w:r>
        <w:t>1.3.3</w:t>
      </w:r>
      <w:r w:rsidR="00C16CA8" w:rsidRPr="00056E31">
        <w:t xml:space="preserve"> Desafíos</w:t>
      </w:r>
      <w:r w:rsidR="009E64AF">
        <w:t>.</w:t>
      </w:r>
      <w:bookmarkEnd w:id="27"/>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Picta, ToD</w:t>
      </w:r>
      <w:r w:rsidR="005B6731">
        <w:rPr>
          <w:rFonts w:cs="Arial"/>
        </w:rPr>
        <w:t>us y Apklis</w:t>
      </w:r>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demás, la arquitectura de las redes neuronales profundas es intrínsecamente compleja y requiere una cuidadosa selección de hiperparámetros</w:t>
      </w:r>
      <w:r w:rsidR="00670342">
        <w:rPr>
          <w:rFonts w:cs="Arial"/>
        </w:rPr>
        <w:t xml:space="preserve"> (ver Grosario de Terminos)</w:t>
      </w:r>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Gao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w:t>
      </w:r>
      <w:r w:rsidR="00C16CA8" w:rsidRPr="00FE244A">
        <w:rPr>
          <w:rFonts w:cs="Arial"/>
        </w:rPr>
        <w:lastRenderedPageBreak/>
        <w:t>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Chen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670342">
      <w:pPr>
        <w:spacing w:after="240" w:line="360" w:lineRule="auto"/>
        <w:jc w:val="both"/>
        <w:rPr>
          <w:rFonts w:cs="Arial"/>
        </w:rPr>
      </w:pPr>
      <w:r>
        <w:rPr>
          <w:rFonts w:cs="Arial"/>
        </w:rPr>
        <w:t>Pueden existir sesgos como</w:t>
      </w:r>
      <w:r w:rsidR="007C3F50">
        <w:rPr>
          <w:rFonts w:cs="Arial"/>
        </w:rPr>
        <w:t xml:space="preserve"> </w:t>
      </w:r>
      <w:r w:rsidR="007C3F50">
        <w:rPr>
          <w:rFonts w:cs="Arial"/>
        </w:rPr>
        <w:fldChar w:fldCharType="begin"/>
      </w:r>
      <w:r w:rsidR="007C3F50">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7C3F50">
        <w:rPr>
          <w:rFonts w:cs="Arial"/>
        </w:rPr>
        <w:fldChar w:fldCharType="separate"/>
      </w:r>
      <w:r w:rsidR="007C3F50" w:rsidRPr="009E68CF">
        <w:rPr>
          <w:rFonts w:cs="Arial"/>
        </w:rPr>
        <w:t>(Chen et al., 2023)</w:t>
      </w:r>
      <w:r w:rsidR="007C3F50">
        <w:rPr>
          <w:rFonts w:cs="Arial"/>
        </w:rPr>
        <w:fldChar w:fldCharType="end"/>
      </w:r>
      <w:r w:rsidR="00672D3A">
        <w:rPr>
          <w:rFonts w:cs="Arial"/>
        </w:rPr>
        <w:t>:</w:t>
      </w:r>
      <w:r>
        <w:rPr>
          <w:rFonts w:cs="Arial"/>
        </w:rPr>
        <w:t xml:space="preserve"> </w:t>
      </w: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7A01CD">
      <w:pPr>
        <w:pStyle w:val="Prrafodelista"/>
        <w:numPr>
          <w:ilvl w:val="0"/>
          <w:numId w:val="24"/>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7A01CD">
      <w:pPr>
        <w:pStyle w:val="Prrafodelista"/>
        <w:numPr>
          <w:ilvl w:val="0"/>
          <w:numId w:val="24"/>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7A01CD">
      <w:pPr>
        <w:pStyle w:val="Prrafodelista"/>
        <w:numPr>
          <w:ilvl w:val="0"/>
          <w:numId w:val="25"/>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hiperparametros de los modelos a utilizar.</w:t>
      </w:r>
      <w:r w:rsidR="00051957">
        <w:rPr>
          <w:rFonts w:cs="Arial"/>
        </w:rPr>
        <w:t xml:space="preserve"> </w:t>
      </w:r>
      <w:r w:rsidR="00051957" w:rsidRPr="00C52586">
        <w:rPr>
          <w:rFonts w:cs="Arial"/>
        </w:rPr>
        <w:t xml:space="preserve">Los hiperparametros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Sharifani &amp; Amini, 2023)</w:t>
      </w:r>
      <w:r w:rsidR="00C52586">
        <w:rPr>
          <w:rFonts w:cs="Arial"/>
        </w:rPr>
        <w:fldChar w:fldCharType="end"/>
      </w:r>
      <w:r w:rsidR="00C52586" w:rsidRPr="00C52586">
        <w:rPr>
          <w:rFonts w:cs="Arial"/>
        </w:rPr>
        <w:t>.</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8" w:name="_Toc183055325"/>
      <w:r>
        <w:lastRenderedPageBreak/>
        <w:t xml:space="preserve">1.4 </w:t>
      </w:r>
      <w:r w:rsidRPr="00261C93">
        <w:t>Tecnologías y herramientas para el desarrollo.</w:t>
      </w:r>
      <w:bookmarkEnd w:id="28"/>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9" w:name="_Toc183055326"/>
      <w:r>
        <w:t>1.4.1</w:t>
      </w:r>
      <w:r w:rsidRPr="00056E31">
        <w:t xml:space="preserve"> Metodología de desarrollo de software.</w:t>
      </w:r>
      <w:bookmarkEnd w:id="29"/>
    </w:p>
    <w:p w:rsidR="00E83B41" w:rsidRDefault="003E6689" w:rsidP="00E83B41">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conforman el ambiente de desarrollo de un sistema. Una metodología de desarrollo de software se refiere al entorno que se usa para estructurar, planificar y controlar el proceso de desarrollo de un sistema informático.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w:t>
      </w:r>
      <w:r w:rsidR="00401B31">
        <w:rPr>
          <w:rFonts w:cs="Arial"/>
        </w:rPr>
        <w:t xml:space="preserve"> </w:t>
      </w:r>
      <w:r w:rsidR="00401B31">
        <w:rPr>
          <w:rFonts w:cs="Arial"/>
        </w:rPr>
        <w:fldChar w:fldCharType="begin"/>
      </w:r>
      <w:r w:rsidR="00401B31">
        <w:rPr>
          <w:rFonts w:cs="Arial"/>
        </w:rPr>
        <w:instrText xml:space="preserve"> ADDIN ZOTERO_ITEM CSL_CITATION {"citationID":"dScR6Sh1","properties":{"formattedCitation":"(Gonz\\uc0\\u225{}lez Matos, 2021; S\\uc0\\u193{}NCHEZ, 2015)","plainCitation":"(González Matos, 2021; SÁNCHEZ, 201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5,"uris":["http://zotero.org/users/14998403/items/27DVB48T"],"itemData":{"id":165,"type":"document","title":"Metodología de desarrollo para la Actividad productiva de la UCI","author":[{"family":"SÁNCHEZ","given":"T. R"}],"issued":{"date-parts":[["2015"]]}}}],"schema":"https://github.com/citation-style-language/schema/raw/master/csl-citation.json"} </w:instrText>
      </w:r>
      <w:r w:rsidR="00401B31">
        <w:rPr>
          <w:rFonts w:cs="Arial"/>
        </w:rPr>
        <w:fldChar w:fldCharType="separate"/>
      </w:r>
      <w:r w:rsidR="00401B31" w:rsidRPr="00401B31">
        <w:rPr>
          <w:rFonts w:cs="Arial"/>
        </w:rPr>
        <w:t>(González Matos, 2021; SÁNCHEZ, 2015)</w:t>
      </w:r>
      <w:r w:rsidR="00401B31">
        <w:rPr>
          <w:rFonts w:cs="Arial"/>
        </w:rPr>
        <w:fldChar w:fldCharType="end"/>
      </w:r>
      <w:r w:rsidRPr="00CD6A37">
        <w:rPr>
          <w:rFonts w:cs="Arial"/>
        </w:rPr>
        <w:t>.</w:t>
      </w:r>
    </w:p>
    <w:p w:rsidR="00003D1D" w:rsidRPr="00226CF3" w:rsidRDefault="00467867" w:rsidP="00226CF3">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sidR="00204DDE">
        <w:rPr>
          <w:rFonts w:cs="Arial"/>
        </w:rPr>
        <w:t xml:space="preserve"> ya que se caracteriza por ser </w:t>
      </w:r>
      <w:r w:rsidR="001D425A">
        <w:rPr>
          <w:rFonts w:cs="Arial"/>
        </w:rPr>
        <w:t>ágil</w:t>
      </w:r>
      <w:r w:rsidR="00204DDE">
        <w:rPr>
          <w:rFonts w:cs="Arial"/>
        </w:rPr>
        <w:t>,</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w:t>
      </w:r>
      <w:r w:rsidR="00204DDE">
        <w:rPr>
          <w:rFonts w:cs="Arial"/>
        </w:rPr>
        <w:t xml:space="preserve"> del desarrollo</w:t>
      </w:r>
      <w:r w:rsidR="00863AD6">
        <w:rPr>
          <w:rFonts w:cs="Arial"/>
        </w:rPr>
        <w:t xml:space="preserve"> de </w:t>
      </w:r>
      <w:r w:rsidR="00204DDE">
        <w:rPr>
          <w:rFonts w:cs="Arial"/>
        </w:rPr>
        <w:t>esta</w:t>
      </w:r>
      <w:r w:rsidR="00863AD6">
        <w:rPr>
          <w:rFonts w:cs="Arial"/>
        </w:rPr>
        <w:t xml:space="preserve">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planificación del mismo lo cual </w:t>
      </w:r>
      <w:r w:rsidR="00226CF3">
        <w:rPr>
          <w:rFonts w:cs="Arial"/>
        </w:rPr>
        <w:t>agiliza</w:t>
      </w:r>
      <w:r w:rsidR="00A40B32">
        <w:rPr>
          <w:rFonts w:cs="Arial"/>
        </w:rPr>
        <w:t xml:space="preserve"> el proceso de implementación y desarrollo de un proyecto complejo como este.</w:t>
      </w:r>
    </w:p>
    <w:p w:rsidR="00003D1D" w:rsidRPr="006E0B40" w:rsidRDefault="00003D1D" w:rsidP="00401B31">
      <w:pPr>
        <w:pStyle w:val="Descripcin"/>
        <w:spacing w:line="360" w:lineRule="auto"/>
        <w:ind w:firstLine="708"/>
        <w:jc w:val="center"/>
        <w:rPr>
          <w:rFonts w:cs="Arial"/>
          <w:sz w:val="24"/>
          <w:szCs w:val="24"/>
        </w:rPr>
      </w:pPr>
      <w:bookmarkStart w:id="30" w:name="_Toc183055383"/>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635110">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lastRenderedPageBreak/>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lastRenderedPageBreak/>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14236A75" wp14:editId="2DB7D775">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3055407"/>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31"/>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00D16BE4" wp14:editId="7D24A8C5">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3055408"/>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2"/>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026B8E73" wp14:editId="73447A9C">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3" w:name="_Toc183055409"/>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3"/>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drawing>
          <wp:inline distT="0" distB="0" distL="0" distR="0" wp14:anchorId="2520B2A7" wp14:editId="7272848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4" w:name="_Toc183055410"/>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2C257F">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4"/>
    </w:p>
    <w:p w:rsidR="00003D1D" w:rsidRDefault="00003D1D" w:rsidP="00003D1D"/>
    <w:p w:rsidR="00496D54" w:rsidRDefault="00003D1D" w:rsidP="00496D54">
      <w:pPr>
        <w:spacing w:after="240"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w:t>
      </w:r>
      <w:r w:rsidR="00586BAB" w:rsidRPr="001E1ED2">
        <w:rPr>
          <w:rFonts w:cs="Arial"/>
        </w:rPr>
        <w:lastRenderedPageBreak/>
        <w:t>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 xml:space="preserve">Se eligió principalmente este escenario ya que </w:t>
      </w:r>
      <w:r w:rsidR="00EE28BB">
        <w:rPr>
          <w:rFonts w:cs="Arial"/>
        </w:rPr>
        <w:t>los artefactos generados por el mismo permiten un mejor ente</w:t>
      </w:r>
      <w:r w:rsidR="000858A5">
        <w:rPr>
          <w:rFonts w:cs="Arial"/>
        </w:rPr>
        <w:t>ndimiento del sistema</w:t>
      </w:r>
      <w:r>
        <w:rPr>
          <w:rFonts w:cs="Arial"/>
        </w:rPr>
        <w:t>.</w:t>
      </w:r>
      <w:r w:rsidR="00976338">
        <w:rPr>
          <w:rFonts w:cs="Arial"/>
        </w:rPr>
        <w:t xml:space="preserve"> </w:t>
      </w:r>
      <w:r w:rsidR="003F6CCB">
        <w:rPr>
          <w:rFonts w:cs="Arial"/>
        </w:rPr>
        <w:t>Además,</w:t>
      </w:r>
      <w:r w:rsidR="00AC3467">
        <w:rPr>
          <w:rFonts w:cs="Arial"/>
        </w:rPr>
        <w:t xml:space="preserve"> </w:t>
      </w:r>
      <w:r w:rsidR="00626590">
        <w:rPr>
          <w:rFonts w:cs="Arial"/>
        </w:rPr>
        <w:t>al</w:t>
      </w:r>
      <w:r w:rsidR="00AC3467">
        <w:rPr>
          <w:rFonts w:cs="Arial"/>
        </w:rPr>
        <w:t xml:space="preserve"> solo modelar los conceptos </w:t>
      </w:r>
      <w:r w:rsidR="006F61DB">
        <w:rPr>
          <w:rFonts w:cs="Arial"/>
        </w:rPr>
        <w:t>fundamentales</w:t>
      </w:r>
      <w:r w:rsidR="00AC3467">
        <w:rPr>
          <w:rFonts w:cs="Arial"/>
        </w:rPr>
        <w:t xml:space="preserve"> del negocio</w:t>
      </w:r>
      <w:r w:rsidR="006F61DB">
        <w:rPr>
          <w:rFonts w:cs="Arial"/>
        </w:rPr>
        <w:t xml:space="preserve"> </w:t>
      </w:r>
      <w:r w:rsidR="00626590">
        <w:rPr>
          <w:rFonts w:cs="Arial"/>
        </w:rPr>
        <w:t xml:space="preserve">permite </w:t>
      </w:r>
      <w:r w:rsidR="006F61DB">
        <w:rPr>
          <w:rFonts w:cs="Arial"/>
        </w:rPr>
        <w:t>centrar todos los esfuerzos en la implementación y desarrollo del sistema de recomendación.</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5" w:name="_Toc183055327"/>
      <w:r>
        <w:t>1.4.2</w:t>
      </w:r>
      <w:r w:rsidR="00C16CA8">
        <w:t xml:space="preserve"> </w:t>
      </w:r>
      <w:r w:rsidR="00C16CA8" w:rsidRPr="00261C93">
        <w:t>Lenguaje de Programación.</w:t>
      </w:r>
      <w:bookmarkEnd w:id="35"/>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6" w:name="_Toc183055328"/>
      <w:r w:rsidRPr="00410C08">
        <w:rPr>
          <w:rFonts w:cs="Arial"/>
        </w:rPr>
        <w:t>Python V 3.11.9</w:t>
      </w:r>
      <w:r w:rsidR="008A5858">
        <w:rPr>
          <w:rFonts w:cs="Arial"/>
        </w:rPr>
        <w:t>.</w:t>
      </w:r>
      <w:bookmarkEnd w:id="36"/>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0"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1"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2"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3"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4"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5"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EA79B3" w:rsidRDefault="00EA79B3" w:rsidP="00C16CA8">
      <w:pPr>
        <w:spacing w:line="360" w:lineRule="auto"/>
        <w:jc w:val="both"/>
        <w:rPr>
          <w:rFonts w:cs="Arial"/>
        </w:rPr>
      </w:pPr>
    </w:p>
    <w:p w:rsidR="00432FA6" w:rsidRDefault="00C16CA8" w:rsidP="008B4D2F">
      <w:pPr>
        <w:spacing w:line="360" w:lineRule="auto"/>
        <w:jc w:val="both"/>
        <w:rPr>
          <w:rFonts w:cs="Arial"/>
        </w:rPr>
      </w:pPr>
      <w:r w:rsidRPr="00410C08">
        <w:rPr>
          <w:rFonts w:cs="Arial"/>
        </w:rPr>
        <w:t>Python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learning,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lastRenderedPageBreak/>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s y F</w:t>
      </w:r>
      <w:r w:rsidRPr="008E3C16">
        <w:rPr>
          <w:rFonts w:cs="Arial"/>
        </w:rPr>
        <w:t>rameworks disponibles en Python para la creación de proyectos de aprendizaje profundo e inteligencia artificial. Esta riqueza de recursos, unida a la facilidad de uso y versatilidad, sitúa a Python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EA79B3">
      <w:pPr>
        <w:pStyle w:val="Ttulo3"/>
        <w:spacing w:line="360" w:lineRule="auto"/>
      </w:pPr>
      <w:bookmarkStart w:id="37" w:name="_Toc183055329"/>
      <w:r>
        <w:t>1.4.3</w:t>
      </w:r>
      <w:r w:rsidR="00C16CA8" w:rsidRPr="000D541C">
        <w:t xml:space="preserve"> </w:t>
      </w:r>
      <w:r w:rsidR="006A54E0">
        <w:t>Base de datos</w:t>
      </w:r>
      <w:r w:rsidR="00C16CA8" w:rsidRPr="000D541C">
        <w:t>.</w:t>
      </w:r>
      <w:bookmarkEnd w:id="37"/>
    </w:p>
    <w:p w:rsidR="00C16CA8" w:rsidRPr="00410C08" w:rsidRDefault="00176263" w:rsidP="00C16CA8">
      <w:pPr>
        <w:pStyle w:val="Ttulo4"/>
        <w:spacing w:line="360" w:lineRule="auto"/>
        <w:jc w:val="both"/>
        <w:rPr>
          <w:rFonts w:cs="Arial"/>
        </w:rPr>
      </w:pPr>
      <w:bookmarkStart w:id="38" w:name="_Toc183055330"/>
      <w:r>
        <w:rPr>
          <w:rFonts w:cs="Arial"/>
        </w:rPr>
        <w:t xml:space="preserve">MongoDB V </w:t>
      </w:r>
      <w:r w:rsidR="00AD288F" w:rsidRPr="00AD288F">
        <w:rPr>
          <w:rFonts w:cs="Arial"/>
        </w:rPr>
        <w:t>6.0.3</w:t>
      </w:r>
      <w:r w:rsidR="008A5858">
        <w:rPr>
          <w:rFonts w:cs="Arial"/>
        </w:rPr>
        <w:t>.</w:t>
      </w:r>
      <w:bookmarkEnd w:id="38"/>
    </w:p>
    <w:p w:rsidR="00C16CA8" w:rsidRDefault="00DB1D53" w:rsidP="00C16CA8">
      <w:pPr>
        <w:spacing w:before="100" w:beforeAutospacing="1" w:afterAutospacing="1" w:line="360" w:lineRule="auto"/>
        <w:jc w:val="both"/>
        <w:rPr>
          <w:rFonts w:cs="Arial"/>
        </w:rPr>
      </w:pPr>
      <w:r w:rsidRPr="00DB1D53">
        <w:rPr>
          <w:rStyle w:val="Textoennegrita"/>
          <w:rFonts w:cs="Arial"/>
          <w:b w:val="0"/>
        </w:rPr>
        <w:t>MongoDB</w:t>
      </w:r>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r w:rsidRPr="00DB1D53">
        <w:rPr>
          <w:rStyle w:val="Textoennegrita"/>
          <w:rFonts w:cs="Arial"/>
          <w:b w:val="0"/>
        </w:rPr>
        <w:t>NoSQL</w:t>
      </w:r>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r w:rsidRPr="00DB1D53">
        <w:rPr>
          <w:rStyle w:val="nfasis"/>
          <w:rFonts w:cs="Arial"/>
        </w:rPr>
        <w:t>Binary JSON</w:t>
      </w:r>
      <w:r w:rsidRPr="00DB1D53">
        <w:rPr>
          <w:rFonts w:cs="Arial"/>
        </w:rPr>
        <w:t>). A diferencia de las bases de datos relacionales tradicionales, MongoDB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 xml:space="preserve">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La capacidad 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9" w:name="_Toc183055331"/>
      <w:r w:rsidRPr="00D6273A">
        <w:rPr>
          <w:rFonts w:cs="Arial"/>
          <w:lang w:val="en-US"/>
        </w:rPr>
        <w:t>1.4.4</w:t>
      </w:r>
      <w:r w:rsidR="00C16CA8" w:rsidRPr="00D6273A">
        <w:rPr>
          <w:rFonts w:cs="Arial"/>
          <w:lang w:val="en-US"/>
        </w:rPr>
        <w:t xml:space="preserve"> Bibliotecas</w:t>
      </w:r>
      <w:r w:rsidR="00E73023" w:rsidRPr="00D6273A">
        <w:rPr>
          <w:rFonts w:cs="Arial"/>
          <w:lang w:val="en-US"/>
        </w:rPr>
        <w:t xml:space="preserve"> </w:t>
      </w:r>
      <w:r w:rsidR="002570D6" w:rsidRPr="00D6273A">
        <w:rPr>
          <w:rFonts w:cs="Arial"/>
          <w:lang w:val="en-US"/>
        </w:rPr>
        <w:t xml:space="preserve">y </w:t>
      </w:r>
      <w:r w:rsidR="00EA0282" w:rsidRPr="00D6273A">
        <w:rPr>
          <w:rFonts w:cs="Arial"/>
          <w:lang w:val="en-US"/>
        </w:rPr>
        <w:t>F</w:t>
      </w:r>
      <w:r w:rsidR="00D6273A" w:rsidRPr="00D6273A">
        <w:rPr>
          <w:rFonts w:cs="Arial"/>
          <w:lang w:val="en-US"/>
        </w:rPr>
        <w:t>ramerworks de Deep Learning</w:t>
      </w:r>
      <w:r w:rsidR="00C16CA8" w:rsidRPr="00D6273A">
        <w:rPr>
          <w:rFonts w:cs="Arial"/>
          <w:lang w:val="en-US"/>
        </w:rPr>
        <w:t>.</w:t>
      </w:r>
      <w:bookmarkEnd w:id="39"/>
    </w:p>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6"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7"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F</w:t>
      </w:r>
      <w:r w:rsidR="00D86383" w:rsidRPr="00F47DDE">
        <w:rPr>
          <w:rFonts w:ascii="Arial" w:hAnsi="Arial" w:cs="Arial"/>
          <w:shd w:val="clear" w:color="auto" w:fill="FFFFFF"/>
        </w:rPr>
        <w:t xml:space="preserve">ramerwork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Tsui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w:t>
      </w:r>
      <w:r w:rsidR="00B46AEE">
        <w:rPr>
          <w:rFonts w:ascii="Arial" w:hAnsi="Arial" w:cs="Arial"/>
        </w:rPr>
        <w:lastRenderedPageBreak/>
        <w:t xml:space="preserve">describen las </w:t>
      </w:r>
      <w:r w:rsidRPr="00F47DDE">
        <w:rPr>
          <w:rFonts w:ascii="Arial" w:hAnsi="Arial" w:cs="Arial"/>
        </w:rPr>
        <w:t>bibliotecas</w:t>
      </w:r>
      <w:r w:rsidR="00611874">
        <w:rPr>
          <w:rFonts w:ascii="Arial" w:hAnsi="Arial" w:cs="Arial"/>
        </w:rPr>
        <w:t xml:space="preserve"> y F</w:t>
      </w:r>
      <w:r w:rsidR="00340DCA" w:rsidRPr="00F47DDE">
        <w:rPr>
          <w:rFonts w:ascii="Arial" w:hAnsi="Arial" w:cs="Arial"/>
        </w:rPr>
        <w:t>ramerworks</w:t>
      </w:r>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40" w:name="_Toc183055332"/>
      <w:r w:rsidRPr="00410C08">
        <w:rPr>
          <w:rFonts w:cs="Arial"/>
        </w:rPr>
        <w:t>Tensorflow V 2.15.0</w:t>
      </w:r>
      <w:r w:rsidR="008A5858">
        <w:rPr>
          <w:rFonts w:cs="Arial"/>
        </w:rPr>
        <w:t>.</w:t>
      </w:r>
      <w:bookmarkEnd w:id="40"/>
    </w:p>
    <w:p w:rsidR="00C16CA8" w:rsidRPr="00410C08" w:rsidRDefault="00C16CA8" w:rsidP="00C16CA8">
      <w:pPr>
        <w:spacing w:before="100" w:beforeAutospacing="1" w:afterAutospacing="1" w:line="360" w:lineRule="auto"/>
        <w:jc w:val="both"/>
        <w:rPr>
          <w:rFonts w:cs="Arial"/>
          <w:b/>
        </w:rPr>
      </w:pPr>
      <w:r w:rsidRPr="00410C08">
        <w:rPr>
          <w:rFonts w:cs="Arial"/>
          <w:bCs/>
          <w:shd w:val="clear" w:color="auto" w:fill="FFFFFF"/>
        </w:rPr>
        <w:t>TensorFlow</w:t>
      </w:r>
      <w:r w:rsidR="003130F3">
        <w:rPr>
          <w:rFonts w:cs="Arial"/>
          <w:shd w:val="clear" w:color="auto" w:fill="FFFFFF"/>
        </w:rPr>
        <w:t xml:space="preserve"> es un framerwork </w:t>
      </w:r>
      <w:r w:rsidRPr="00410C08">
        <w:rPr>
          <w:rFonts w:cs="Arial"/>
          <w:shd w:val="clear" w:color="auto" w:fill="FFFFFF"/>
        </w:rPr>
        <w:t>de </w:t>
      </w:r>
      <w:hyperlink r:id="rId38"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9"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40"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1"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r w:rsidR="009E3782" w:rsidRPr="009E3782">
        <w:rPr>
          <w:rFonts w:cs="Arial"/>
          <w:i/>
          <w:iCs/>
        </w:rPr>
        <w:t>TensorFlow</w:t>
      </w:r>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6753FF">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Esta biblioteca fue seleccionada principalmente porque constituye la fundación sobre la cual se construyen otras bibliotecas como Keras o Tensorflow Recommenders. Representa el nivel más elemental en la jerarquía de 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Deep L</w:t>
      </w:r>
      <w:r w:rsidR="00140AF9">
        <w:rPr>
          <w:rFonts w:ascii="Arial" w:hAnsi="Arial" w:cs="Arial"/>
        </w:rPr>
        <w:t>earning eficientemente.</w:t>
      </w:r>
    </w:p>
    <w:p w:rsidR="00C16CA8" w:rsidRPr="00410C08" w:rsidRDefault="00C16CA8" w:rsidP="00C16CA8">
      <w:pPr>
        <w:pStyle w:val="Ttulo4"/>
        <w:spacing w:line="360" w:lineRule="auto"/>
        <w:jc w:val="both"/>
        <w:rPr>
          <w:rFonts w:cs="Arial"/>
        </w:rPr>
      </w:pPr>
      <w:bookmarkStart w:id="41" w:name="_Toc183055333"/>
      <w:r w:rsidRPr="00410C08">
        <w:rPr>
          <w:rFonts w:cs="Arial"/>
        </w:rPr>
        <w:t>Keras V 2.15.0</w:t>
      </w:r>
      <w:r w:rsidR="008A5858">
        <w:rPr>
          <w:rFonts w:cs="Arial"/>
        </w:rPr>
        <w:t>.</w:t>
      </w:r>
      <w:bookmarkEnd w:id="41"/>
    </w:p>
    <w:p w:rsidR="00FD1824" w:rsidRDefault="00C16CA8" w:rsidP="00875FEC">
      <w:pPr>
        <w:pStyle w:val="NormalWeb"/>
        <w:shd w:val="clear" w:color="auto" w:fill="FFFFFF"/>
        <w:spacing w:before="120" w:beforeAutospacing="0" w:after="240" w:afterAutospacing="0" w:line="360" w:lineRule="auto"/>
        <w:jc w:val="both"/>
        <w:rPr>
          <w:rFonts w:cs="Arial"/>
        </w:rPr>
      </w:pPr>
      <w:r w:rsidRPr="00410C08">
        <w:rPr>
          <w:rFonts w:cs="Arial"/>
          <w:bCs/>
        </w:rPr>
        <w:t>Keras</w:t>
      </w:r>
      <w:r w:rsidRPr="00410C08">
        <w:rPr>
          <w:rFonts w:cs="Arial"/>
        </w:rPr>
        <w:t> es una biblioteca de </w:t>
      </w:r>
      <w:hyperlink r:id="rId42" w:tooltip="Red neuronal artificial" w:history="1">
        <w:r w:rsidRPr="00410C08">
          <w:rPr>
            <w:rStyle w:val="Hipervnculo"/>
            <w:rFonts w:cs="Arial"/>
            <w:color w:val="auto"/>
            <w:u w:val="none"/>
          </w:rPr>
          <w:t>Redes Neuronales</w:t>
        </w:r>
      </w:hyperlink>
      <w:r w:rsidRPr="00410C08">
        <w:rPr>
          <w:rFonts w:cs="Arial"/>
        </w:rPr>
        <w:t> de </w:t>
      </w:r>
      <w:hyperlink r:id="rId43" w:tooltip="Código abierto" w:history="1">
        <w:r w:rsidRPr="00410C08">
          <w:rPr>
            <w:rStyle w:val="Hipervnculo"/>
            <w:rFonts w:cs="Arial"/>
            <w:color w:val="auto"/>
            <w:u w:val="none"/>
          </w:rPr>
          <w:t>Código abierto</w:t>
        </w:r>
      </w:hyperlink>
      <w:r w:rsidRPr="00410C08">
        <w:rPr>
          <w:rFonts w:cs="Arial"/>
        </w:rPr>
        <w:t> escrita en </w:t>
      </w:r>
      <w:hyperlink r:id="rId44" w:tooltip="Python" w:history="1">
        <w:r w:rsidRPr="00410C08">
          <w:rPr>
            <w:rStyle w:val="Hipervnculo"/>
            <w:rFonts w:cs="Arial"/>
            <w:color w:val="auto"/>
            <w:u w:val="none"/>
          </w:rPr>
          <w:t>Python</w:t>
        </w:r>
      </w:hyperlink>
      <w:r w:rsidRPr="00410C08">
        <w:rPr>
          <w:rFonts w:cs="Arial"/>
        </w:rPr>
        <w:t>. Es capaz de ejecutarse sobre </w:t>
      </w:r>
      <w:hyperlink r:id="rId45" w:tooltip="TensorFlow" w:history="1">
        <w:r w:rsidRPr="00410C08">
          <w:rPr>
            <w:rStyle w:val="Hipervnculo"/>
            <w:rFonts w:cs="Arial"/>
            <w:color w:val="auto"/>
            <w:u w:val="none"/>
          </w:rPr>
          <w:t>TensorFlow</w:t>
        </w:r>
      </w:hyperlink>
      <w:r w:rsidR="00365C1B">
        <w:rPr>
          <w:rFonts w:cs="Arial"/>
        </w:rPr>
        <w:t xml:space="preserve">. </w:t>
      </w:r>
      <w:r w:rsidRPr="00410C08">
        <w:rPr>
          <w:rFonts w:cs="Arial"/>
        </w:rPr>
        <w:t>Está especialmente diseñada para posibilitar la experimentación en poco tiempo con redes de </w:t>
      </w:r>
      <w:hyperlink r:id="rId46"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Keras», 2024)</w:t>
      </w:r>
      <w:r w:rsidR="00875FEC">
        <w:rPr>
          <w:rFonts w:cs="Arial"/>
        </w:rPr>
        <w:t>.</w:t>
      </w: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lastRenderedPageBreak/>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2" w:name="_Toc183055334"/>
      <w:r w:rsidRPr="00AB1646">
        <w:rPr>
          <w:rFonts w:cs="Arial"/>
        </w:rPr>
        <w:t>TensorFlow Recommenders V 0.7.3</w:t>
      </w:r>
      <w:r w:rsidR="008A5858">
        <w:rPr>
          <w:rFonts w:cs="Arial"/>
        </w:rPr>
        <w:t>.</w:t>
      </w:r>
      <w:bookmarkEnd w:id="42"/>
    </w:p>
    <w:p w:rsidR="00C16CA8" w:rsidRDefault="00C16CA8" w:rsidP="00205822">
      <w:pPr>
        <w:spacing w:line="360" w:lineRule="auto"/>
        <w:jc w:val="both"/>
        <w:rPr>
          <w:rFonts w:cs="Arial"/>
        </w:rPr>
      </w:pPr>
      <w:r w:rsidRPr="00410C08">
        <w:rPr>
          <w:rFonts w:cs="Arial"/>
          <w:shd w:val="clear" w:color="auto" w:fill="FFFFFF"/>
        </w:rPr>
        <w:t>TensorFlow Recommenders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Se basa en Keras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r w:rsidR="000A262D" w:rsidRPr="000A262D">
        <w:rPr>
          <w:rFonts w:cs="Arial"/>
          <w:i/>
          <w:iCs/>
        </w:rPr>
        <w:t>TensorFlow Recommenders</w:t>
      </w:r>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3" w:name="_Toc183055335"/>
      <w:r w:rsidRPr="00410C08">
        <w:rPr>
          <w:rFonts w:cs="Arial"/>
          <w:shd w:val="clear" w:color="auto" w:fill="FFFFFF"/>
        </w:rPr>
        <w:t>NumPy</w:t>
      </w:r>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43"/>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r w:rsidRPr="00410C08">
        <w:rPr>
          <w:rFonts w:cs="Arial"/>
          <w:bCs/>
          <w:shd w:val="clear" w:color="auto" w:fill="FFFFFF"/>
        </w:rPr>
        <w:t>NumPy</w:t>
      </w:r>
      <w:r w:rsidRPr="00410C08">
        <w:rPr>
          <w:rFonts w:cs="Arial"/>
          <w:shd w:val="clear" w:color="auto" w:fill="FFFFFF"/>
        </w:rPr>
        <w:t> es una biblioteca para el </w:t>
      </w:r>
      <w:hyperlink r:id="rId47" w:tooltip="Python" w:history="1">
        <w:r w:rsidRPr="00410C08">
          <w:rPr>
            <w:rStyle w:val="Hipervnculo"/>
            <w:rFonts w:cs="Arial"/>
            <w:color w:val="auto"/>
            <w:u w:val="none"/>
            <w:shd w:val="clear" w:color="auto" w:fill="FFFFFF"/>
          </w:rPr>
          <w:t>lenguaje de programación Python</w:t>
        </w:r>
      </w:hyperlink>
      <w:r w:rsidRPr="00410C08">
        <w:rPr>
          <w:rFonts w:cs="Arial"/>
          <w:shd w:val="clear" w:color="auto" w:fill="FFFFFF"/>
        </w:rPr>
        <w:t> que da soporte para crear </w:t>
      </w:r>
      <w:hyperlink r:id="rId48"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9"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50"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51"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52"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r w:rsidR="00DB48D5" w:rsidRPr="00DB48D5">
        <w:rPr>
          <w:rFonts w:cs="Arial"/>
          <w:i/>
          <w:iCs/>
        </w:rPr>
        <w:t>NumPy - About Us</w:t>
      </w:r>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La biblioteca Numpy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4" w:name="_Toc183055336"/>
      <w:r w:rsidRPr="00410C08">
        <w:rPr>
          <w:rFonts w:cs="Arial"/>
        </w:rPr>
        <w:lastRenderedPageBreak/>
        <w:t>Pandas</w:t>
      </w:r>
      <w:r w:rsidR="00B44C1D">
        <w:rPr>
          <w:rFonts w:cs="Arial"/>
        </w:rPr>
        <w:t xml:space="preserve"> </w:t>
      </w:r>
      <w:r w:rsidR="00740AAA">
        <w:rPr>
          <w:rFonts w:cs="Arial"/>
        </w:rPr>
        <w:t>V 2.2.3</w:t>
      </w:r>
      <w:r w:rsidR="00EB1CD7">
        <w:rPr>
          <w:rFonts w:cs="Arial"/>
        </w:rPr>
        <w:t>.</w:t>
      </w:r>
      <w:bookmarkEnd w:id="44"/>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3"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de Python especializada en la manipulación y el </w:t>
      </w:r>
      <w:hyperlink r:id="rId54"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5"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56"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7"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EB1CD7">
      <w:pPr>
        <w:pStyle w:val="Ttulo3"/>
        <w:spacing w:after="240"/>
      </w:pPr>
      <w:bookmarkStart w:id="45" w:name="_Toc183055337"/>
      <w:r>
        <w:t>1.4.5</w:t>
      </w:r>
      <w:r w:rsidR="00C16CA8" w:rsidRPr="000D541C">
        <w:t xml:space="preserve"> Entorno de Desarrollo.</w:t>
      </w:r>
      <w:bookmarkEnd w:id="45"/>
    </w:p>
    <w:p w:rsidR="00C16CA8" w:rsidRPr="00410C08" w:rsidRDefault="00C16CA8" w:rsidP="006A1254">
      <w:pPr>
        <w:pStyle w:val="Ttulo4"/>
        <w:spacing w:before="0" w:line="360" w:lineRule="auto"/>
        <w:jc w:val="both"/>
        <w:rPr>
          <w:rFonts w:cs="Arial"/>
        </w:rPr>
      </w:pPr>
      <w:bookmarkStart w:id="46" w:name="_Toc183055338"/>
      <w:r w:rsidRPr="00410C08">
        <w:rPr>
          <w:rFonts w:cs="Arial"/>
        </w:rPr>
        <w:t>Visual Studio Code V 1.92.2</w:t>
      </w:r>
      <w:r w:rsidR="00EB1CD7">
        <w:rPr>
          <w:rFonts w:cs="Arial"/>
        </w:rPr>
        <w:t>.</w:t>
      </w:r>
      <w:bookmarkEnd w:id="46"/>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Visual Studio Code es un editor de código fuente ligero pero potente que se ejecuta en su escritorio y</w:t>
      </w:r>
      <w:r w:rsidR="003F63E3">
        <w:rPr>
          <w:rFonts w:cs="Arial"/>
        </w:rPr>
        <w:t xml:space="preserve"> está disponible para Windows, M</w:t>
      </w:r>
      <w:r w:rsidRPr="00410C08">
        <w:rPr>
          <w:rFonts w:cs="Arial"/>
        </w:rPr>
        <w:t>acOS y Linux. Viene con soporte integrado para Python y tiene un rico ecosistema de extensiones para otros lenguajes (como C ++, C #, Java, Javascript, PHP, Go) y tiempos de ejecución (como .NET y Unity)</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7" w:name="_Toc183055339"/>
      <w:r>
        <w:t>1.4.6 Servidor Web</w:t>
      </w:r>
      <w:r w:rsidRPr="000D541C">
        <w:t>.</w:t>
      </w:r>
      <w:bookmarkEnd w:id="47"/>
    </w:p>
    <w:p w:rsidR="00740AAA" w:rsidRDefault="0081014D" w:rsidP="00740AAA">
      <w:pPr>
        <w:pStyle w:val="Ttulo4"/>
        <w:spacing w:before="0" w:line="360" w:lineRule="auto"/>
        <w:jc w:val="both"/>
        <w:rPr>
          <w:rFonts w:cs="Arial"/>
        </w:rPr>
      </w:pPr>
      <w:bookmarkStart w:id="48" w:name="_Toc183055340"/>
      <w:r>
        <w:rPr>
          <w:rFonts w:cs="Arial"/>
        </w:rPr>
        <w:t>FastAPI</w:t>
      </w:r>
      <w:r w:rsidR="00740AAA">
        <w:rPr>
          <w:rFonts w:cs="Arial"/>
        </w:rPr>
        <w:t xml:space="preserve"> V 0.115.0</w:t>
      </w:r>
      <w:r w:rsidR="00FC6BB3">
        <w:rPr>
          <w:rFonts w:cs="Arial"/>
        </w:rPr>
        <w:t>.</w:t>
      </w:r>
      <w:bookmarkEnd w:id="48"/>
    </w:p>
    <w:p w:rsidR="00AB39FC" w:rsidRDefault="0081014D" w:rsidP="007E37DD">
      <w:pPr>
        <w:spacing w:line="360" w:lineRule="auto"/>
        <w:jc w:val="both"/>
        <w:rPr>
          <w:rFonts w:cs="Arial"/>
        </w:rPr>
      </w:pPr>
      <w:r>
        <w:rPr>
          <w:rFonts w:cs="Arial"/>
        </w:rPr>
        <w:t>FastAPI</w:t>
      </w:r>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Python, que se basa en las pistas de tipo estándar de Python. Sus características clave</w:t>
      </w:r>
      <w:r w:rsidR="00F450AB">
        <w:rPr>
          <w:rFonts w:cs="Arial"/>
        </w:rPr>
        <w:t>s</w:t>
      </w:r>
      <w:r w:rsidR="007E37DD" w:rsidRPr="007E37DD">
        <w:rPr>
          <w:rFonts w:cs="Arial"/>
        </w:rPr>
        <w:t xml:space="preserve"> incluyen un rendimiento muy alto, comparable con NodeJS y Go, lo </w:t>
      </w:r>
      <w:r w:rsidR="008E2BEF">
        <w:rPr>
          <w:rFonts w:cs="Arial"/>
        </w:rPr>
        <w:t>que lo convierte en uno de los F</w:t>
      </w:r>
      <w:r w:rsidR="007E37DD" w:rsidRPr="007E37DD">
        <w:rPr>
          <w:rFonts w:cs="Arial"/>
        </w:rPr>
        <w:t xml:space="preserve">rameworks de Python más rápidos disponibles. Además, </w:t>
      </w:r>
      <w:r>
        <w:rPr>
          <w:rFonts w:cs="Arial"/>
        </w:rPr>
        <w:t>FastAPI</w:t>
      </w:r>
      <w:r w:rsidR="00974F6C">
        <w:rPr>
          <w:rFonts w:cs="Arial"/>
        </w:rPr>
        <w:t xml:space="preserve"> facilita la codificación</w:t>
      </w:r>
      <w:r w:rsidR="003F24CD">
        <w:rPr>
          <w:rFonts w:cs="Arial"/>
        </w:rPr>
        <w:t xml:space="preserve"> ya que es muy flexible e </w:t>
      </w:r>
      <w:r w:rsidR="003F24CD">
        <w:rPr>
          <w:rFonts w:cs="Arial"/>
        </w:rPr>
        <w:lastRenderedPageBreak/>
        <w:t>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r>
        <w:rPr>
          <w:rFonts w:cs="Arial"/>
          <w:i/>
          <w:iCs/>
        </w:rPr>
        <w:t>FastAPI</w:t>
      </w:r>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Python</w:t>
      </w:r>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AF5857">
      <w:pPr>
        <w:pStyle w:val="Ttulo2"/>
      </w:pPr>
      <w:bookmarkStart w:id="49" w:name="_Toc183055341"/>
      <w:r>
        <w:t xml:space="preserve">1.5 </w:t>
      </w:r>
      <w:r w:rsidRPr="004843BE">
        <w:t>Conclusiones del Capítulo.</w:t>
      </w:r>
      <w:bookmarkEnd w:id="49"/>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7A01CD">
      <w:pPr>
        <w:pStyle w:val="Prrafodelista"/>
        <w:numPr>
          <w:ilvl w:val="0"/>
          <w:numId w:val="8"/>
        </w:numPr>
        <w:shd w:val="clear" w:color="auto" w:fill="FFFFFF"/>
        <w:spacing w:before="180" w:after="18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forman el sistema de recomendación de esta investigación</w:t>
      </w:r>
      <w:r w:rsidR="00946305">
        <w:rPr>
          <w:rFonts w:cs="Arial"/>
        </w:rPr>
        <w:t xml:space="preserve"> como los enfoques que utiliza, la personalización y la tecnología de Deep Learning</w:t>
      </w:r>
      <w:r w:rsidR="005E2920">
        <w:rPr>
          <w:rFonts w:cs="Arial"/>
        </w:rPr>
        <w:t>.</w:t>
      </w:r>
    </w:p>
    <w:p w:rsidR="00C16CA8" w:rsidRPr="00B76D38" w:rsidRDefault="00C16CA8" w:rsidP="00C16CA8">
      <w:pPr>
        <w:pStyle w:val="Prrafodelista"/>
        <w:jc w:val="both"/>
        <w:rPr>
          <w:rFonts w:cs="Arial"/>
        </w:rPr>
      </w:pPr>
    </w:p>
    <w:p w:rsidR="00C16CA8" w:rsidRPr="00597E03" w:rsidRDefault="00373673" w:rsidP="007A01CD">
      <w:pPr>
        <w:pStyle w:val="Textoindependiente"/>
        <w:numPr>
          <w:ilvl w:val="0"/>
          <w:numId w:val="10"/>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Deep L</w:t>
      </w:r>
      <w:r w:rsidR="00422028">
        <w:rPr>
          <w:rFonts w:ascii="Arial" w:hAnsi="Arial" w:cs="Arial"/>
          <w:lang w:eastAsia="es-ES"/>
        </w:rPr>
        <w:t>earning</w:t>
      </w:r>
      <w:r w:rsidR="009A1362">
        <w:rPr>
          <w:rFonts w:ascii="Arial" w:hAnsi="Arial" w:cs="Arial"/>
          <w:lang w:eastAsia="es-ES"/>
        </w:rPr>
        <w:t xml:space="preserve"> para las plataformas Picta, Todus y Apklis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 xml:space="preserve">Además, se pudieron establecer claramente </w:t>
      </w:r>
      <w:r w:rsidR="00C16CA8" w:rsidRPr="00597E03">
        <w:rPr>
          <w:rFonts w:ascii="Arial" w:hAnsi="Arial" w:cs="Arial"/>
          <w:lang w:eastAsia="es-ES"/>
        </w:rPr>
        <w:lastRenderedPageBreak/>
        <w:t>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7A01CD">
      <w:pPr>
        <w:pStyle w:val="Textoindependiente"/>
        <w:numPr>
          <w:ilvl w:val="0"/>
          <w:numId w:val="10"/>
        </w:numPr>
        <w:spacing w:line="360" w:lineRule="auto"/>
        <w:jc w:val="both"/>
        <w:rPr>
          <w:rFonts w:ascii="Arial" w:hAnsi="Arial" w:cs="Arial"/>
          <w:b/>
        </w:rPr>
      </w:pPr>
      <w:r w:rsidRPr="00964D44">
        <w:rPr>
          <w:rFonts w:ascii="Arial" w:hAnsi="Arial" w:cs="Arial"/>
        </w:rPr>
        <w:t xml:space="preserve">El ecosistema de Python, con bibliotecas como TensorFlow, Keras y TensorFlow Recommenders, ha proporcionado un entorno de desarrollo ágil y eficiente para la investigación y experimentación con diferentes algoritmos de recomendación. La integración de estas herramientas con </w:t>
      </w:r>
      <w:r w:rsidR="00193E67">
        <w:rPr>
          <w:rFonts w:ascii="Arial" w:hAnsi="Arial" w:cs="Arial"/>
        </w:rPr>
        <w:t>MongoDB</w:t>
      </w:r>
      <w:r w:rsidR="000247D0">
        <w:rPr>
          <w:rFonts w:ascii="Arial" w:hAnsi="Arial" w:cs="Arial"/>
        </w:rPr>
        <w:t xml:space="preserve"> y el F</w:t>
      </w:r>
      <w:r w:rsidR="00F6220F">
        <w:rPr>
          <w:rFonts w:ascii="Arial" w:hAnsi="Arial" w:cs="Arial"/>
        </w:rPr>
        <w:t xml:space="preserve">ramerwork web </w:t>
      </w:r>
      <w:r w:rsidR="0081014D">
        <w:rPr>
          <w:rFonts w:ascii="Arial" w:hAnsi="Arial" w:cs="Arial"/>
        </w:rPr>
        <w:t>FastAPI</w:t>
      </w:r>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Picta, ToD</w:t>
      </w:r>
      <w:r w:rsidR="00232E74">
        <w:rPr>
          <w:rFonts w:ascii="Arial" w:hAnsi="Arial" w:cs="Arial"/>
        </w:rPr>
        <w:t>us y Apklis</w:t>
      </w:r>
      <w:r w:rsidRPr="00964D44">
        <w:rPr>
          <w:rFonts w:ascii="Arial" w:hAnsi="Arial" w:cs="Arial"/>
        </w:rPr>
        <w:t>, lo que es fundamental para el entrenamiento de modelos de aprendizaje automático complejos.</w:t>
      </w:r>
    </w:p>
    <w:p w:rsidR="00CA70DF" w:rsidRPr="000E06EC" w:rsidRDefault="00CA70DF" w:rsidP="004A464F">
      <w:pPr>
        <w:pStyle w:val="Ttulo1"/>
        <w:numPr>
          <w:ilvl w:val="0"/>
          <w:numId w:val="0"/>
        </w:numPr>
        <w:rPr>
          <w:rFonts w:cs="Arial"/>
          <w:caps w:val="0"/>
          <w:sz w:val="32"/>
        </w:rPr>
      </w:pPr>
      <w:bookmarkStart w:id="50" w:name="_Toc183055342"/>
      <w:bookmarkStart w:id="51" w:name="_Toc176834858"/>
      <w:r w:rsidRPr="000E06EC">
        <w:rPr>
          <w:rFonts w:cs="Arial"/>
          <w:sz w:val="32"/>
        </w:rPr>
        <w:lastRenderedPageBreak/>
        <w:t xml:space="preserve">Capítulo 2: </w:t>
      </w:r>
      <w:r w:rsidRPr="000E06EC">
        <w:rPr>
          <w:rFonts w:cs="Arial"/>
          <w:caps w:val="0"/>
          <w:sz w:val="32"/>
        </w:rPr>
        <w:t>Análisis y diseño del sistema para las recomendaciones en las plataformas del proyecto z17.</w:t>
      </w:r>
      <w:bookmarkEnd w:id="50"/>
    </w:p>
    <w:p w:rsidR="00CA70DF" w:rsidRPr="00292C04" w:rsidRDefault="00CA70DF" w:rsidP="00521774">
      <w:pPr>
        <w:pStyle w:val="Textoindependiente"/>
        <w:spacing w:after="240"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2" w:name="_Toc183055343"/>
      <w:r w:rsidRPr="00292C04">
        <w:rPr>
          <w:szCs w:val="24"/>
        </w:rPr>
        <w:t>2.1 Descripción de la Propuesta de Solución.</w:t>
      </w:r>
      <w:bookmarkEnd w:id="52"/>
    </w:p>
    <w:p w:rsidR="00CA70DF" w:rsidRDefault="00CA70DF" w:rsidP="004A7463">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4A7463" w:rsidRPr="00292C04" w:rsidRDefault="004A7463" w:rsidP="004A7463">
      <w:pPr>
        <w:pStyle w:val="Textoindependiente"/>
        <w:spacing w:line="360" w:lineRule="auto"/>
        <w:ind w:firstLine="0"/>
        <w:jc w:val="both"/>
        <w:rPr>
          <w:rFonts w:ascii="Arial" w:hAnsi="Arial" w:cs="Arial"/>
        </w:rPr>
      </w:pPr>
    </w:p>
    <w:p w:rsidR="00CA70DF" w:rsidRDefault="00CA70DF" w:rsidP="004A7463">
      <w:pPr>
        <w:pStyle w:val="Ttulo3"/>
        <w:spacing w:after="240" w:line="360" w:lineRule="auto"/>
        <w:jc w:val="both"/>
        <w:rPr>
          <w:rFonts w:cs="Arial"/>
        </w:rPr>
      </w:pPr>
      <w:bookmarkStart w:id="53" w:name="_Toc183055344"/>
      <w:r w:rsidRPr="00292C04">
        <w:rPr>
          <w:rFonts w:cs="Arial"/>
        </w:rPr>
        <w:t>2.1.1 Etapas.</w:t>
      </w:r>
      <w:bookmarkEnd w:id="53"/>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bookmarkStart w:id="54" w:name="_Toc183055411"/>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2C257F">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w:t>
      </w:r>
      <w:r w:rsidR="00DF457E">
        <w:rPr>
          <w:rFonts w:cs="Arial"/>
          <w:sz w:val="22"/>
          <w:szCs w:val="22"/>
        </w:rPr>
        <w:t>Elaboración propia</w:t>
      </w:r>
      <w:r w:rsidRPr="0012515B">
        <w:rPr>
          <w:rFonts w:cs="Arial"/>
          <w:sz w:val="22"/>
          <w:szCs w:val="22"/>
        </w:rPr>
        <w:t>)</w:t>
      </w:r>
      <w:r w:rsidR="007B6C33">
        <w:rPr>
          <w:rFonts w:cs="Arial"/>
          <w:sz w:val="22"/>
          <w:szCs w:val="22"/>
        </w:rPr>
        <w:t>.</w:t>
      </w:r>
      <w:bookmarkEnd w:id="54"/>
    </w:p>
    <w:p w:rsidR="00DF54B6" w:rsidRDefault="00DF54B6" w:rsidP="0012515B">
      <w:r>
        <w:rPr>
          <w:noProof/>
        </w:rPr>
        <mc:AlternateContent>
          <mc:Choice Requires="wps">
            <w:drawing>
              <wp:anchor distT="0" distB="0" distL="114300" distR="114300" simplePos="0" relativeHeight="251660288" behindDoc="0" locked="0" layoutInCell="1" allowOverlap="1" wp14:anchorId="2586BC73" wp14:editId="3CF84B10">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1C648300" wp14:editId="570256D6">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0FCA46A8" wp14:editId="5E05589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0E25B171" wp14:editId="5715022F">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450FE" w:rsidRPr="00BF77FA" w:rsidRDefault="00B450FE">
                            <w:pPr>
                              <w:rPr>
                                <w:lang w:val="en-US"/>
                              </w:rPr>
                            </w:pPr>
                            <w:r>
                              <w:rPr>
                                <w:lang w:val="en-US"/>
                              </w:rPr>
                              <w:t>Generaci</w:t>
                            </w:r>
                            <w:r>
                              <w:t>ó</w:t>
                            </w:r>
                            <w:r>
                              <w:rPr>
                                <w:lang w:val="en-US"/>
                              </w:rPr>
                              <w:t>n de candi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25B171"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B450FE" w:rsidRPr="00BF77FA" w:rsidRDefault="00B450FE">
                      <w:pPr>
                        <w:rPr>
                          <w:lang w:val="en-US"/>
                        </w:rPr>
                      </w:pPr>
                      <w:r>
                        <w:rPr>
                          <w:lang w:val="en-US"/>
                        </w:rPr>
                        <w:t>Generaci</w:t>
                      </w:r>
                      <w:r>
                        <w:t>ó</w:t>
                      </w:r>
                      <w:r>
                        <w:rPr>
                          <w:lang w:val="en-US"/>
                        </w:rPr>
                        <w:t>n de candidatos</w:t>
                      </w:r>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5C019F83" wp14:editId="455147A5">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450FE" w:rsidRDefault="00B450FE"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019F83"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B450FE" w:rsidRDefault="00B450FE"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5A3663B9" wp14:editId="739CA7CA">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450FE" w:rsidRDefault="00B450FE"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663B9"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B450FE" w:rsidRDefault="00B450FE"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5BDDECB0" wp14:editId="6BCE02F6">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59548E34" wp14:editId="1BE03E07">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otra.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BF77FA" w:rsidP="0012791D">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de Deep L</w:t>
      </w:r>
      <w:r w:rsidR="0038519D">
        <w:rPr>
          <w:rFonts w:cs="Arial"/>
          <w:color w:val="000000" w:themeColor="text1"/>
          <w:shd w:val="clear" w:color="auto" w:fill="FFFFFF"/>
        </w:rPr>
        <w:t xml:space="preserve">earning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00CA70DF"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deep learning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Gao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w:t>
      </w:r>
      <w:r w:rsidRPr="00DB377C">
        <w:rPr>
          <w:rFonts w:cs="Arial"/>
          <w:shd w:val="clear" w:color="auto" w:fill="FFFFFF"/>
        </w:rPr>
        <w:lastRenderedPageBreak/>
        <w:t xml:space="preserve">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733AA1">
      <w:pPr>
        <w:pStyle w:val="Prrafodelista"/>
        <w:numPr>
          <w:ilvl w:val="0"/>
          <w:numId w:val="52"/>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figura 13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Covington et al., 2016; Gao et al., 2023)</w:t>
      </w:r>
      <w:r>
        <w:rPr>
          <w:rFonts w:cs="Arial"/>
        </w:rPr>
        <w:fldChar w:fldCharType="end"/>
      </w:r>
      <w:r>
        <w:rPr>
          <w:rFonts w:cs="Arial"/>
        </w:rPr>
        <w:t>.</w:t>
      </w:r>
    </w:p>
    <w:p w:rsidR="00A86206" w:rsidRDefault="00A86206" w:rsidP="00A86206">
      <w:pPr>
        <w:keepNext/>
      </w:pPr>
      <w:r>
        <w:rPr>
          <w:noProof/>
        </w:rPr>
        <w:drawing>
          <wp:inline distT="0" distB="0" distL="0" distR="0" wp14:anchorId="04B863EB" wp14:editId="30DDEBE3">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716197">
      <w:pPr>
        <w:keepNext/>
        <w:spacing w:line="360" w:lineRule="auto"/>
      </w:pPr>
    </w:p>
    <w:p w:rsidR="0062500A" w:rsidRPr="00716197" w:rsidRDefault="00A86206" w:rsidP="00716197">
      <w:pPr>
        <w:pStyle w:val="Descripcin"/>
        <w:spacing w:line="360" w:lineRule="auto"/>
        <w:jc w:val="center"/>
        <w:rPr>
          <w:rFonts w:cs="Arial"/>
          <w:sz w:val="22"/>
          <w:szCs w:val="22"/>
        </w:rPr>
      </w:pPr>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de un sistema de recomendación</w:t>
      </w:r>
      <w:r w:rsidR="00AE5EDC">
        <w:rPr>
          <w:rFonts w:cs="Arial"/>
          <w:sz w:val="22"/>
          <w:szCs w:val="22"/>
        </w:rPr>
        <w:t xml:space="preserve"> de tres etapas</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Gao et al., 2023)</w:t>
      </w:r>
      <w:r>
        <w:rPr>
          <w:rFonts w:cs="Arial"/>
          <w:sz w:val="22"/>
          <w:szCs w:val="22"/>
        </w:rPr>
        <w:fldChar w:fldCharType="end"/>
      </w:r>
      <w:r>
        <w:rPr>
          <w:rFonts w:cs="Arial"/>
          <w:sz w:val="22"/>
          <w:szCs w:val="22"/>
        </w:rPr>
        <w:t>.</w:t>
      </w:r>
    </w:p>
    <w:p w:rsidR="00CA70DF" w:rsidRPr="00DB377C" w:rsidRDefault="007F2226" w:rsidP="0062500A">
      <w:pPr>
        <w:pStyle w:val="Ttulo3"/>
        <w:spacing w:after="240" w:line="360" w:lineRule="auto"/>
        <w:jc w:val="both"/>
        <w:rPr>
          <w:rFonts w:cs="Arial"/>
          <w:b w:val="0"/>
        </w:rPr>
      </w:pPr>
      <w:bookmarkStart w:id="55" w:name="_Toc183055345"/>
      <w:r>
        <w:rPr>
          <w:rFonts w:cs="Arial"/>
        </w:rPr>
        <w:t>2.1.2</w:t>
      </w:r>
      <w:r w:rsidR="00CA70DF" w:rsidRPr="00DB377C">
        <w:rPr>
          <w:rFonts w:cs="Arial"/>
        </w:rPr>
        <w:t xml:space="preserve"> Modelos.</w:t>
      </w:r>
      <w:bookmarkEnd w:id="55"/>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B73B5">
        <w:rPr>
          <w:rFonts w:ascii="Arial" w:hAnsi="Arial" w:cs="Arial"/>
        </w:rPr>
        <w:t>.</w:t>
      </w:r>
    </w:p>
    <w:p w:rsidR="00265829" w:rsidRDefault="00CA70DF" w:rsidP="00AB73B5">
      <w:pPr>
        <w:pStyle w:val="Textoindependiente"/>
        <w:spacing w:line="360" w:lineRule="auto"/>
        <w:ind w:firstLine="0"/>
        <w:jc w:val="both"/>
        <w:rPr>
          <w:rFonts w:ascii="Arial" w:hAnsi="Arial" w:cs="Arial"/>
        </w:rPr>
      </w:pPr>
      <w:r w:rsidRPr="00DB377C">
        <w:lastRenderedPageBreak/>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query,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Kammoun et al., 2022)</w:t>
      </w:r>
      <w:r w:rsidR="009638AE">
        <w:rPr>
          <w:rFonts w:ascii="Arial" w:hAnsi="Arial" w:cs="Arial"/>
        </w:rPr>
        <w:fldChar w:fldCharType="end"/>
      </w:r>
      <w:r w:rsidR="00CA6869">
        <w:rPr>
          <w:rFonts w:ascii="Arial" w:hAnsi="Arial" w:cs="Arial"/>
        </w:rPr>
        <w:t xml:space="preserve">. </w:t>
      </w:r>
    </w:p>
    <w:p w:rsidR="00265829" w:rsidRDefault="00265829" w:rsidP="00AB73B5">
      <w:pPr>
        <w:pStyle w:val="Textoindependiente"/>
        <w:spacing w:line="360" w:lineRule="auto"/>
        <w:ind w:firstLine="0"/>
        <w:jc w:val="both"/>
        <w:rPr>
          <w:rFonts w:ascii="Arial" w:hAnsi="Arial" w:cs="Arial"/>
        </w:rPr>
      </w:pPr>
    </w:p>
    <w:p w:rsidR="00265829" w:rsidRPr="00DB377C" w:rsidRDefault="00265829" w:rsidP="00265829">
      <w:pPr>
        <w:pStyle w:val="Textoindependiente"/>
        <w:spacing w:line="360" w:lineRule="auto"/>
        <w:ind w:firstLine="0"/>
        <w:jc w:val="both"/>
        <w:rPr>
          <w:rFonts w:ascii="Arial" w:hAnsi="Arial" w:cs="Arial"/>
        </w:rPr>
      </w:pPr>
      <w:r>
        <w:rPr>
          <w:rFonts w:ascii="Arial" w:hAnsi="Arial" w:cs="Arial"/>
        </w:rPr>
        <w:t xml:space="preserve">Donde “query” representa a los usuarios o la información de contexto y “candidato” las características de los elementos que se quieren recomendar, como películas, series, aplicaciones, etc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Kammoun et al., 2022)</w:t>
      </w:r>
      <w:r>
        <w:rPr>
          <w:rFonts w:ascii="Arial" w:hAnsi="Arial" w:cs="Arial"/>
        </w:rPr>
        <w:fldChar w:fldCharType="end"/>
      </w:r>
      <w:r w:rsidRPr="00DB377C">
        <w:rPr>
          <w:rFonts w:ascii="Arial" w:hAnsi="Arial" w:cs="Arial"/>
        </w:rPr>
        <w:t>.</w:t>
      </w:r>
    </w:p>
    <w:p w:rsidR="00265829" w:rsidRDefault="00265829" w:rsidP="00AB73B5">
      <w:pPr>
        <w:pStyle w:val="Textoindependiente"/>
        <w:spacing w:line="360" w:lineRule="auto"/>
        <w:ind w:firstLine="0"/>
        <w:jc w:val="both"/>
        <w:rPr>
          <w:rFonts w:ascii="Arial" w:hAnsi="Arial" w:cs="Arial"/>
        </w:rPr>
      </w:pP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B450FE"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6pt;height:57pt">
            <v:imagedata r:id="rId59"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624D0E" w:rsidRDefault="00F47A04" w:rsidP="009638AE">
      <w:pPr>
        <w:pStyle w:val="Textoindependiente"/>
        <w:keepNext/>
        <w:spacing w:line="360" w:lineRule="auto"/>
        <w:ind w:firstLine="0"/>
      </w:pPr>
      <w:r w:rsidRPr="00F47A04">
        <w:rPr>
          <w:rFonts w:ascii="Arial" w:hAnsi="Arial" w:cs="Arial"/>
          <w:noProof/>
          <w:lang w:eastAsia="es-ES"/>
        </w:rPr>
        <w:drawing>
          <wp:inline distT="0" distB="0" distL="0" distR="0" wp14:anchorId="4CAF422C" wp14:editId="7A8A8299">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bookmarkStart w:id="56" w:name="_Toc183055412"/>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2C257F">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Dot Product</w:t>
      </w:r>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Kammoun et al., 2022)</w:t>
      </w:r>
      <w:r w:rsidR="00BB2992">
        <w:rPr>
          <w:rFonts w:cs="Arial"/>
          <w:sz w:val="22"/>
          <w:szCs w:val="22"/>
        </w:rPr>
        <w:fldChar w:fldCharType="end"/>
      </w:r>
      <w:r>
        <w:rPr>
          <w:rFonts w:cs="Arial"/>
          <w:sz w:val="22"/>
          <w:szCs w:val="22"/>
        </w:rPr>
        <w:t>.</w:t>
      </w:r>
      <w:bookmarkEnd w:id="56"/>
    </w:p>
    <w:p w:rsidR="00265829" w:rsidRDefault="00265829" w:rsidP="00AB73B5">
      <w:pPr>
        <w:pStyle w:val="Textoindependiente"/>
        <w:spacing w:line="360" w:lineRule="auto"/>
        <w:ind w:firstLine="0"/>
        <w:jc w:val="both"/>
        <w:rPr>
          <w:rFonts w:ascii="Arial" w:hAnsi="Arial" w:cs="Arial"/>
        </w:rPr>
      </w:pPr>
    </w:p>
    <w:p w:rsidR="00CA70DF" w:rsidRPr="00EB188E" w:rsidRDefault="00CA70DF" w:rsidP="00C25BDC">
      <w:pPr>
        <w:pStyle w:val="Textoindependiente"/>
        <w:spacing w:line="360" w:lineRule="auto"/>
        <w:ind w:firstLine="0"/>
        <w:rPr>
          <w:rFonts w:ascii="Arial" w:hAnsi="Arial" w:cs="Arial"/>
        </w:rPr>
      </w:pPr>
    </w:p>
    <w:p w:rsidR="00292C04" w:rsidRDefault="00DE5110" w:rsidP="00DE5110">
      <w:pPr>
        <w:pStyle w:val="Textoindependiente"/>
        <w:keepNext/>
        <w:spacing w:line="360" w:lineRule="auto"/>
        <w:jc w:val="center"/>
      </w:pPr>
      <w:r>
        <w:rPr>
          <w:noProof/>
          <w:lang w:eastAsia="es-ES"/>
        </w:rPr>
        <w:lastRenderedPageBreak/>
        <w:drawing>
          <wp:inline distT="0" distB="0" distL="0" distR="0" wp14:anchorId="2EC12803" wp14:editId="4328BB74">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7" w:name="_Toc183055413"/>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2C257F">
        <w:rPr>
          <w:rFonts w:cs="Arial"/>
          <w:noProof/>
          <w:sz w:val="22"/>
          <w:szCs w:val="22"/>
        </w:rPr>
        <w:t>14</w:t>
      </w:r>
      <w:r w:rsidRPr="00292C04">
        <w:rPr>
          <w:rFonts w:cs="Arial"/>
          <w:sz w:val="22"/>
          <w:szCs w:val="22"/>
        </w:rPr>
        <w:fldChar w:fldCharType="end"/>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Kammoun et al., 2022)</w:t>
      </w:r>
      <w:r w:rsidR="000007E2">
        <w:rPr>
          <w:rFonts w:cs="Arial"/>
          <w:sz w:val="22"/>
          <w:szCs w:val="22"/>
        </w:rPr>
        <w:fldChar w:fldCharType="end"/>
      </w:r>
      <w:r w:rsidR="002C5CB3">
        <w:rPr>
          <w:rFonts w:cs="Arial"/>
          <w:sz w:val="22"/>
          <w:szCs w:val="22"/>
        </w:rPr>
        <w:t>.</w:t>
      </w:r>
      <w:bookmarkEnd w:id="57"/>
    </w:p>
    <w:p w:rsidR="00CA70DF" w:rsidRDefault="00CA70DF" w:rsidP="00CA70DF">
      <w:pPr>
        <w:spacing w:line="360" w:lineRule="auto"/>
        <w:jc w:val="both"/>
        <w:rPr>
          <w:rFonts w:cs="Arial"/>
        </w:rPr>
      </w:pPr>
      <w:r w:rsidRPr="00DB377C">
        <w:rPr>
          <w:rFonts w:cs="Arial"/>
        </w:rPr>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Kammoun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de consulta que calcula la representación de la consulta (normalmente un vector de incorporación de dimensionalidad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Se utiliza una capa de salida con función de activación Softmax</w:t>
      </w:r>
      <w:r w:rsidR="00CE585B">
        <w:rPr>
          <w:rFonts w:cs="Arial"/>
        </w:rPr>
        <w:t xml:space="preserve"> (figura 15)</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343D98" w:rsidRDefault="00343D98" w:rsidP="00343D98">
      <w:pPr>
        <w:keepNext/>
        <w:spacing w:line="360" w:lineRule="auto"/>
        <w:ind w:firstLine="708"/>
        <w:jc w:val="center"/>
      </w:pPr>
    </w:p>
    <w:p w:rsidR="00B026C9" w:rsidRDefault="00B450FE" w:rsidP="00B026C9">
      <w:pPr>
        <w:jc w:val="center"/>
      </w:pPr>
      <w:r>
        <w:pict>
          <v:shape id="_x0000_i1028" type="#_x0000_t75" style="width:142pt;height:55pt">
            <v:imagedata r:id="rId62" o:title="Captura de pantalla 2024-10-16 022645"/>
          </v:shape>
        </w:pict>
      </w:r>
    </w:p>
    <w:p w:rsidR="00B026C9" w:rsidRDefault="00B026C9" w:rsidP="00B026C9">
      <w:pPr>
        <w:pStyle w:val="Descripcin"/>
        <w:spacing w:line="360" w:lineRule="auto"/>
        <w:jc w:val="center"/>
        <w:rPr>
          <w:rFonts w:cs="Arial"/>
          <w:sz w:val="22"/>
          <w:szCs w:val="22"/>
        </w:rPr>
      </w:pPr>
      <w:bookmarkStart w:id="58" w:name="_Toc183055414"/>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5</w:t>
      </w:r>
      <w:r w:rsidRPr="002C5CB3">
        <w:rPr>
          <w:rFonts w:cs="Arial"/>
          <w:sz w:val="22"/>
          <w:szCs w:val="22"/>
        </w:rPr>
        <w:fldChar w:fldCharType="end"/>
      </w:r>
      <w:r w:rsidR="00CE585B">
        <w:rPr>
          <w:rFonts w:cs="Arial"/>
          <w:sz w:val="22"/>
          <w:szCs w:val="22"/>
        </w:rPr>
        <w:t xml:space="preserve"> Función de activación S</w:t>
      </w:r>
      <w:r w:rsidRPr="002C5CB3">
        <w:rPr>
          <w:rFonts w:cs="Arial"/>
          <w:sz w:val="22"/>
          <w:szCs w:val="22"/>
        </w:rPr>
        <w:t>oftmax</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8"/>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r w:rsidRPr="00B026C9">
        <w:rPr>
          <w:rFonts w:cs="Arial"/>
        </w:rPr>
        <w:t>P(k) es la probabilidad de que la entrada pertenezca a la categoría "k".</w:t>
      </w:r>
    </w:p>
    <w:p w:rsidR="00B026C9" w:rsidRPr="00B026C9" w:rsidRDefault="00B026C9" w:rsidP="00B026C9">
      <w:pPr>
        <w:spacing w:line="360" w:lineRule="auto"/>
        <w:ind w:left="708"/>
        <w:jc w:val="both"/>
        <w:rPr>
          <w:rFonts w:cs="Arial"/>
        </w:rPr>
      </w:pPr>
      <w:r w:rsidRPr="00B026C9">
        <w:rPr>
          <w:rFonts w:cs="Arial"/>
        </w:rPr>
        <w:t>s</w:t>
      </w:r>
      <w:r w:rsidRPr="001F6174">
        <w:rPr>
          <w:rFonts w:cs="Arial"/>
          <w:vertAlign w:val="subscript"/>
        </w:rPr>
        <w:t>k</w:t>
      </w:r>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Pr="00DB377C">
        <w:rPr>
          <w:rFonts w:cs="Arial"/>
          <w:b/>
          <w:color w:val="202124"/>
          <w:shd w:val="clear" w:color="auto" w:fill="FFFFFF"/>
        </w:rPr>
        <w:t>FactorizedTopK</w:t>
      </w:r>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lastRenderedPageBreak/>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La figura 16 a continuación muestra gráficamente la arquitectura d</w:t>
      </w:r>
      <w:r w:rsidR="00CA1824">
        <w:rPr>
          <w:rFonts w:cs="Arial"/>
        </w:rPr>
        <w:t>e un modelo de recuperación de Deep D</w:t>
      </w:r>
      <w:r>
        <w:rPr>
          <w:rFonts w:cs="Arial"/>
        </w:rPr>
        <w:t>earning</w:t>
      </w:r>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drawing>
          <wp:inline distT="0" distB="0" distL="0" distR="0" wp14:anchorId="0CAC2C1B" wp14:editId="4424CEEA">
            <wp:extent cx="3327132" cy="2362111"/>
            <wp:effectExtent l="0" t="0" r="6985" b="635"/>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332791" cy="2366129"/>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9" w:name="_Toc183055415"/>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2C257F">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r w:rsidR="0089667E">
        <w:rPr>
          <w:rFonts w:cs="Arial"/>
          <w:sz w:val="22"/>
          <w:szCs w:val="24"/>
        </w:rPr>
        <w:t>.</w:t>
      </w:r>
      <w:bookmarkEnd w:id="59"/>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Picta o </w:t>
      </w:r>
      <w:r w:rsidRPr="008623A5">
        <w:t>de aplicaciones en Apklis.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w:t>
      </w:r>
      <w:r w:rsidR="002F3ACA">
        <w:rPr>
          <w:rFonts w:cs="Arial"/>
          <w:shd w:val="clear" w:color="auto" w:fill="FFFFFF"/>
        </w:rPr>
        <w:lastRenderedPageBreak/>
        <w:t xml:space="preserve">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figura 17)</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Picta son</w:t>
      </w:r>
      <w:r w:rsidR="004B552A">
        <w:rPr>
          <w:rFonts w:cs="Arial"/>
        </w:rPr>
        <w:t>:</w:t>
      </w:r>
      <w:r w:rsidR="005A7638">
        <w:rPr>
          <w:rFonts w:cs="Arial"/>
        </w:rPr>
        <w:t xml:space="preserve"> </w:t>
      </w:r>
      <w:r w:rsidR="002A50D9">
        <w:rPr>
          <w:rFonts w:cs="Arial"/>
        </w:rPr>
        <w:t>un like (1) o un dislik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Kyurkchiev &amp; Markov, 2015)</w:t>
      </w:r>
      <w:r w:rsidR="00E24A30">
        <w:rPr>
          <w:rFonts w:cs="Arial"/>
        </w:rPr>
        <w:fldChar w:fldCharType="end"/>
      </w:r>
      <w:r w:rsidR="003D36CC">
        <w:rPr>
          <w:rFonts w:cs="Arial"/>
        </w:rPr>
        <w:t>.</w:t>
      </w:r>
    </w:p>
    <w:p w:rsidR="00FF6AD4" w:rsidRPr="00FF6AD4" w:rsidRDefault="00FF6AD4" w:rsidP="00FF6AD4">
      <w:pPr>
        <w:spacing w:line="360" w:lineRule="auto"/>
        <w:jc w:val="both"/>
        <w:rPr>
          <w:rFonts w:cs="Arial"/>
        </w:rPr>
      </w:pPr>
    </w:p>
    <w:p w:rsidR="00AD106D" w:rsidRDefault="00B450FE" w:rsidP="00AD106D">
      <w:pPr>
        <w:jc w:val="center"/>
      </w:pPr>
      <w:r>
        <w:pict>
          <v:shape id="_x0000_i1029" type="#_x0000_t75" style="width:117pt;height:47.5pt">
            <v:imagedata r:id="rId64" o:title="Captura de pantalla 2024-11-04 182303"/>
          </v:shape>
        </w:pict>
      </w:r>
    </w:p>
    <w:p w:rsidR="00AD106D" w:rsidRDefault="00AD106D" w:rsidP="00A247A3">
      <w:pPr>
        <w:pStyle w:val="Descripcin"/>
        <w:spacing w:line="360" w:lineRule="auto"/>
        <w:jc w:val="right"/>
        <w:rPr>
          <w:rFonts w:cs="Arial"/>
          <w:sz w:val="22"/>
          <w:szCs w:val="22"/>
        </w:rPr>
      </w:pPr>
      <w:bookmarkStart w:id="60" w:name="_Toc183055416"/>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2C257F">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Pr>
          <w:rFonts w:cs="Arial"/>
          <w:sz w:val="22"/>
          <w:szCs w:val="22"/>
        </w:rPr>
        <w:t>.</w:t>
      </w:r>
      <w:bookmarkEnd w:id="60"/>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r>
        <w:rPr>
          <w:rStyle w:val="mord"/>
          <w:b/>
          <w:bCs/>
        </w:rPr>
        <w:t>σ</w:t>
      </w:r>
      <w:r>
        <w:rPr>
          <w:rStyle w:val="mopen"/>
          <w:b/>
          <w:bCs/>
        </w:rPr>
        <w:t>(</w:t>
      </w:r>
      <w:r w:rsidR="00E32660">
        <w:rPr>
          <w:rStyle w:val="mord"/>
          <w:b/>
          <w:bCs/>
        </w:rPr>
        <w:t>z</w:t>
      </w:r>
      <w:r>
        <w:rPr>
          <w:rStyle w:val="mclose"/>
          <w:b/>
          <w:bCs/>
        </w:rPr>
        <w:t>)</w:t>
      </w:r>
      <w:r>
        <w:t>: Es el</w:t>
      </w:r>
      <w:r w:rsidR="00FF6AD4">
        <w:t xml:space="preserve"> valor de salida de la función S</w:t>
      </w:r>
      <w:r>
        <w:t>igmoide</w:t>
      </w:r>
      <w:r w:rsidR="00B412E4">
        <w:t>.</w:t>
      </w:r>
    </w:p>
    <w:p w:rsidR="005C541A" w:rsidRDefault="00E32660" w:rsidP="00B412E4">
      <w:pPr>
        <w:spacing w:line="360" w:lineRule="auto"/>
        <w:ind w:left="708"/>
        <w:jc w:val="both"/>
      </w:pPr>
      <w:r>
        <w:rPr>
          <w:rStyle w:val="mord"/>
          <w:b/>
          <w:bCs/>
        </w:rPr>
        <w:t>z</w:t>
      </w:r>
      <w:r w:rsidR="005C541A">
        <w:t>: Es el</w:t>
      </w:r>
      <w:r w:rsidR="00FF6AD4">
        <w:t xml:space="preserve"> valor de entrada a la función S</w:t>
      </w:r>
      <w:r w:rsidR="005C541A">
        <w:t>igmoide</w:t>
      </w:r>
      <w:r w:rsidR="00B412E4">
        <w:t>.</w:t>
      </w:r>
    </w:p>
    <w:p w:rsidR="00AD106D" w:rsidRPr="00B412E4" w:rsidRDefault="00B412E4" w:rsidP="00B412E4">
      <w:pPr>
        <w:spacing w:line="360" w:lineRule="auto"/>
        <w:ind w:left="708"/>
        <w:jc w:val="both"/>
        <w:rPr>
          <w:rFonts w:cs="Arial"/>
        </w:rPr>
      </w:pPr>
      <w:r>
        <w:rPr>
          <w:rStyle w:val="mord"/>
          <w:b/>
          <w:bCs/>
        </w:rPr>
        <w:t>e</w:t>
      </w:r>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00431980">
        <w:rPr>
          <w:rFonts w:cs="Arial"/>
          <w:b/>
          <w:color w:val="202124"/>
          <w:shd w:val="clear" w:color="auto" w:fill="FFFFFF"/>
        </w:rPr>
        <w:t xml:space="preserve">Binary Accuracy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likes y dislikes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t>La figura 17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D</w:t>
      </w:r>
      <w:r>
        <w:rPr>
          <w:rFonts w:cs="Arial"/>
        </w:rPr>
        <w:t>eep</w:t>
      </w:r>
      <w:r w:rsidR="006230D1">
        <w:rPr>
          <w:rFonts w:cs="Arial"/>
        </w:rPr>
        <w:t xml:space="preserve"> L</w:t>
      </w:r>
      <w:r>
        <w:rPr>
          <w:rFonts w:cs="Arial"/>
        </w:rPr>
        <w:t xml:space="preserve">earning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lastRenderedPageBreak/>
        <w:drawing>
          <wp:inline distT="0" distB="0" distL="0" distR="0" wp14:anchorId="5322CF4F" wp14:editId="7977DD8A">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61" w:name="_Toc183055417"/>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2C257F">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61"/>
      <w:r>
        <w:rPr>
          <w:rFonts w:cs="Arial"/>
          <w:sz w:val="22"/>
          <w:szCs w:val="22"/>
        </w:rPr>
        <w:fldChar w:fldCharType="end"/>
      </w:r>
    </w:p>
    <w:p w:rsidR="00D1305A" w:rsidRDefault="00D1305A" w:rsidP="00D1305A"/>
    <w:p w:rsidR="00623073"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r w:rsidR="004F5B9E">
        <w:t>likes y dislikes</w:t>
      </w:r>
      <w:r w:rsidRPr="008623A5">
        <w:t xml:space="preserve"> en videos</w:t>
      </w:r>
      <w:r w:rsidR="00746D56">
        <w:t xml:space="preserve"> de plataformas como Picta</w:t>
      </w:r>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8E19EC" w:rsidRDefault="008E19EC" w:rsidP="00623073">
      <w:pPr>
        <w:spacing w:line="360" w:lineRule="auto"/>
        <w:jc w:val="both"/>
      </w:pPr>
    </w:p>
    <w:p w:rsidR="008E19EC" w:rsidRPr="00704826" w:rsidRDefault="008E19EC" w:rsidP="00623073">
      <w:pPr>
        <w:spacing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623073" w:rsidRDefault="00623073" w:rsidP="00D1305A"/>
    <w:p w:rsidR="00D1305A" w:rsidRDefault="00D1305A" w:rsidP="00D1305A">
      <w:pPr>
        <w:pStyle w:val="Ttulo2"/>
      </w:pPr>
      <w:bookmarkStart w:id="62" w:name="_Toc183055346"/>
      <w:r>
        <w:t>2.2 Modelo Conceptual</w:t>
      </w:r>
      <w:r w:rsidR="00166FE8">
        <w:t>.</w:t>
      </w:r>
      <w:bookmarkEnd w:id="62"/>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B450FE" w:rsidP="00685434">
      <w:pPr>
        <w:pStyle w:val="Textoindependiente"/>
        <w:keepNext/>
        <w:spacing w:line="360" w:lineRule="auto"/>
        <w:ind w:firstLine="0"/>
        <w:jc w:val="center"/>
      </w:pPr>
      <w:r>
        <w:rPr>
          <w:rFonts w:ascii="Arial" w:hAnsi="Arial" w:cs="Arial"/>
        </w:rPr>
        <w:lastRenderedPageBreak/>
        <w:pict>
          <v:shape id="_x0000_i1030" type="#_x0000_t75" style="width:424.5pt;height:206pt">
            <v:imagedata r:id="rId66" o:title="Captura de pantalla 2024-11-20 030023"/>
          </v:shape>
        </w:pict>
      </w:r>
    </w:p>
    <w:p w:rsidR="00611D67" w:rsidRDefault="009C3AE7" w:rsidP="00E02AAE">
      <w:pPr>
        <w:pStyle w:val="Descripcin"/>
        <w:spacing w:after="0" w:line="360" w:lineRule="auto"/>
        <w:jc w:val="center"/>
        <w:rPr>
          <w:rFonts w:cs="Arial"/>
          <w:sz w:val="22"/>
          <w:szCs w:val="22"/>
        </w:rPr>
      </w:pPr>
      <w:bookmarkStart w:id="63" w:name="_Toc183055418"/>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2C257F">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r w:rsidR="00611D67">
        <w:rPr>
          <w:rFonts w:cs="Arial"/>
          <w:sz w:val="22"/>
          <w:szCs w:val="22"/>
        </w:rPr>
        <w:t xml:space="preserve"> del contexto de la investigación</w:t>
      </w:r>
      <w:bookmarkEnd w:id="63"/>
      <w:r w:rsidR="00611D67">
        <w:rPr>
          <w:rFonts w:cs="Arial"/>
          <w:sz w:val="22"/>
          <w:szCs w:val="22"/>
        </w:rPr>
        <w:t xml:space="preserve"> </w:t>
      </w:r>
    </w:p>
    <w:p w:rsidR="009C3AE7" w:rsidRDefault="00611D67"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166FE8" w:rsidRPr="00166FE8" w:rsidRDefault="00166FE8" w:rsidP="00166FE8"/>
    <w:p w:rsidR="00617660" w:rsidRDefault="00617660" w:rsidP="00617660">
      <w:pPr>
        <w:pStyle w:val="Ttulo2"/>
      </w:pPr>
      <w:bookmarkStart w:id="64" w:name="_Toc183055347"/>
      <w:r>
        <w:t>2.3 Diagrama de caso de uso del sistema.</w:t>
      </w:r>
      <w:bookmarkEnd w:id="64"/>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2B0D" w:rsidP="007502F9">
      <w:pPr>
        <w:pStyle w:val="Textoindependiente"/>
        <w:spacing w:line="360" w:lineRule="auto"/>
        <w:ind w:firstLine="0"/>
        <w:jc w:val="center"/>
        <w:rPr>
          <w:rFonts w:ascii="Arial" w:hAnsi="Arial" w:cs="Arial"/>
        </w:rPr>
      </w:pPr>
      <w:r w:rsidRPr="00FB2B0D">
        <w:rPr>
          <w:rFonts w:ascii="Arial" w:hAnsi="Arial" w:cs="Arial"/>
          <w:noProof/>
          <w:lang w:eastAsia="es-ES"/>
        </w:rPr>
        <w:drawing>
          <wp:inline distT="0" distB="0" distL="0" distR="0" wp14:anchorId="067B0128" wp14:editId="37E7FF1F">
            <wp:extent cx="3045349" cy="3166388"/>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50931" cy="3172192"/>
                    </a:xfrm>
                    <a:prstGeom prst="rect">
                      <a:avLst/>
                    </a:prstGeom>
                  </pic:spPr>
                </pic:pic>
              </a:graphicData>
            </a:graphic>
          </wp:inline>
        </w:drawing>
      </w:r>
    </w:p>
    <w:p w:rsidR="00D43BE2" w:rsidRDefault="00D0374A" w:rsidP="00E02AAE">
      <w:pPr>
        <w:pStyle w:val="Descripcin"/>
        <w:spacing w:after="0" w:line="360" w:lineRule="auto"/>
        <w:jc w:val="center"/>
        <w:rPr>
          <w:rFonts w:cs="Arial"/>
          <w:sz w:val="22"/>
          <w:szCs w:val="22"/>
        </w:rPr>
      </w:pPr>
      <w:bookmarkStart w:id="65" w:name="_Toc183055419"/>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bookmarkEnd w:id="65"/>
      <w:r w:rsidR="00D43BE2">
        <w:rPr>
          <w:rFonts w:cs="Arial"/>
          <w:sz w:val="22"/>
          <w:szCs w:val="22"/>
        </w:rPr>
        <w:t xml:space="preserve"> </w:t>
      </w:r>
    </w:p>
    <w:p w:rsidR="00D43BE2" w:rsidRPr="00D43BE2" w:rsidRDefault="00D43BE2" w:rsidP="00E02AAE">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D43BE2" w:rsidRDefault="005B5580" w:rsidP="00725136">
      <w:pPr>
        <w:spacing w:line="360" w:lineRule="auto"/>
        <w:jc w:val="both"/>
      </w:pPr>
      <w:r>
        <w:lastRenderedPageBreak/>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r w:rsidR="00717B11">
        <w:t>configura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lama motor a cada instancia de i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puede autenticarse y registrar nuevos administradores</w:t>
      </w:r>
      <w:r w:rsidR="00D23DC7">
        <w:t>.</w:t>
      </w:r>
      <w:r w:rsidR="00725136">
        <w:t xml:space="preserve"> Estas son las funcionalidades que tendrá el sistema a desarrollar.</w:t>
      </w:r>
    </w:p>
    <w:p w:rsidR="00177722" w:rsidRDefault="00177722" w:rsidP="00725136">
      <w:pPr>
        <w:spacing w:line="360" w:lineRule="auto"/>
        <w:jc w:val="both"/>
      </w:pPr>
    </w:p>
    <w:p w:rsidR="00177722" w:rsidRDefault="00177722" w:rsidP="00725136">
      <w:pPr>
        <w:spacing w:line="360" w:lineRule="auto"/>
        <w:jc w:val="both"/>
      </w:pPr>
      <w:r>
        <w:t xml:space="preserve">Los casos de usos gestionar están compuestos de 4 métodos fundamentalmente, </w:t>
      </w:r>
      <w:r w:rsidR="00F21BE0">
        <w:t xml:space="preserve"> c</w:t>
      </w:r>
      <w:r>
        <w:t xml:space="preserve">rear, </w:t>
      </w:r>
      <w:r w:rsidR="00F21BE0">
        <w:t xml:space="preserve">leer, </w:t>
      </w:r>
      <w:r>
        <w:t>actualizar y eliminar</w:t>
      </w:r>
      <w:r w:rsidR="00F21BE0">
        <w:t xml:space="preserve"> </w:t>
      </w:r>
      <w:r w:rsidR="00F21BE0" w:rsidRPr="00F21BE0">
        <w:t>(</w:t>
      </w:r>
      <w:r w:rsidR="00F21BE0">
        <w:t>CRUD: Create, Read, Update</w:t>
      </w:r>
      <w:r w:rsidR="000220E6">
        <w:t xml:space="preserve"> y</w:t>
      </w:r>
      <w:r w:rsidR="00F21BE0">
        <w:t xml:space="preserve"> </w:t>
      </w:r>
      <w:r w:rsidR="000220E6">
        <w:t>Delete</w:t>
      </w:r>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5B5580" w:rsidRPr="00D43BE2" w:rsidRDefault="005B5580" w:rsidP="00D43BE2"/>
    <w:p w:rsidR="00617660" w:rsidRDefault="00617660" w:rsidP="00617660">
      <w:pPr>
        <w:pStyle w:val="Ttulo2"/>
      </w:pPr>
      <w:bookmarkStart w:id="66" w:name="_Toc183055348"/>
      <w:r>
        <w:t>2.4 Diagrama de clases de diseño.</w:t>
      </w:r>
      <w:bookmarkEnd w:id="66"/>
    </w:p>
    <w:p w:rsidR="007A3EBC"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B450FE" w:rsidP="007A3EBC">
      <w:pPr>
        <w:pStyle w:val="Textoindependiente"/>
        <w:keepNext/>
        <w:spacing w:line="360" w:lineRule="auto"/>
        <w:ind w:firstLine="0"/>
        <w:jc w:val="center"/>
      </w:pPr>
      <w:r>
        <w:rPr>
          <w:rFonts w:ascii="Arial" w:hAnsi="Arial" w:cs="Arial"/>
        </w:rPr>
        <w:lastRenderedPageBreak/>
        <w:pict>
          <v:shape id="_x0000_i1031" type="#_x0000_t75" style="width:474.5pt;height:237.5pt">
            <v:imagedata r:id="rId68" o:title="Captura de pantalla 2024-11-05 013518"/>
          </v:shape>
        </w:pict>
      </w:r>
    </w:p>
    <w:p w:rsidR="00E86CB7" w:rsidRDefault="00D0374A" w:rsidP="00D0374A">
      <w:pPr>
        <w:pStyle w:val="Descripcin"/>
        <w:jc w:val="center"/>
        <w:rPr>
          <w:rFonts w:cs="Arial"/>
          <w:sz w:val="22"/>
          <w:szCs w:val="22"/>
        </w:rPr>
      </w:pPr>
      <w:bookmarkStart w:id="67" w:name="_Toc183055420"/>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Pr="00D0374A">
        <w:rPr>
          <w:rFonts w:cs="Arial"/>
          <w:sz w:val="22"/>
          <w:szCs w:val="22"/>
        </w:rPr>
        <w:t>.</w:t>
      </w:r>
      <w:bookmarkEnd w:id="67"/>
    </w:p>
    <w:p w:rsidR="00B103DB" w:rsidRDefault="00D13B4F" w:rsidP="00D13B4F">
      <w:pPr>
        <w:spacing w:line="360" w:lineRule="auto"/>
        <w:jc w:val="both"/>
      </w:pPr>
      <w:r>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ya que </w:t>
      </w:r>
      <w:r w:rsidR="0016102D">
        <w:t xml:space="preserve">todos los modelos utilizados </w:t>
      </w:r>
      <w:r w:rsidR="00E91AE9">
        <w:t>trabaja</w:t>
      </w:r>
      <w:r w:rsidR="0016102D">
        <w:t>n</w:t>
      </w:r>
      <w:r w:rsidR="00E91AE9">
        <w:t xml:space="preserve"> en base a las configura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w:t>
      </w:r>
      <w:r w:rsidR="00C513FF">
        <w:t xml:space="preserve"> de </w:t>
      </w:r>
      <w:r w:rsidR="00166FE8">
        <w:t>cómo</w:t>
      </w:r>
      <w:r w:rsidR="00C513FF">
        <w:t xml:space="preserve"> funciona el</w:t>
      </w:r>
      <w:r w:rsidR="00AA3AF2">
        <w:t xml:space="preserve"> sistema y del funcionamiento de las configuraciones en particular.</w:t>
      </w:r>
    </w:p>
    <w:p w:rsidR="00D13B4F" w:rsidRPr="00EA3B18" w:rsidRDefault="00D13B4F" w:rsidP="00D13B4F">
      <w:pPr>
        <w:spacing w:line="360" w:lineRule="auto"/>
        <w:jc w:val="both"/>
      </w:pPr>
    </w:p>
    <w:p w:rsidR="00D0374A" w:rsidRDefault="00D0374A" w:rsidP="00D0374A">
      <w:pPr>
        <w:pStyle w:val="Ttulo2"/>
      </w:pPr>
      <w:bookmarkStart w:id="68" w:name="_Toc183055349"/>
      <w:r>
        <w:t>2.5 Diagrama de secuencia.</w:t>
      </w:r>
      <w:bookmarkEnd w:id="68"/>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B450FE" w:rsidP="00D0374A">
      <w:pPr>
        <w:pStyle w:val="Textoindependiente"/>
        <w:keepNext/>
        <w:spacing w:line="360" w:lineRule="auto"/>
        <w:ind w:firstLine="0"/>
        <w:jc w:val="both"/>
      </w:pPr>
      <w:r>
        <w:rPr>
          <w:rFonts w:ascii="Arial" w:hAnsi="Arial" w:cs="Arial"/>
        </w:rPr>
        <w:lastRenderedPageBreak/>
        <w:pict>
          <v:shape id="_x0000_i1032" type="#_x0000_t75" style="width:465.5pt;height:250.5pt">
            <v:imagedata r:id="rId69" o:title="Captura de pantalla 2024-11-05 014056"/>
          </v:shape>
        </w:pict>
      </w:r>
    </w:p>
    <w:p w:rsidR="00D0374A" w:rsidRPr="00D0374A" w:rsidRDefault="00D0374A" w:rsidP="00D0374A">
      <w:pPr>
        <w:pStyle w:val="Descripcin"/>
        <w:jc w:val="center"/>
        <w:rPr>
          <w:rFonts w:cs="Arial"/>
          <w:sz w:val="22"/>
          <w:szCs w:val="22"/>
        </w:rPr>
      </w:pPr>
      <w:bookmarkStart w:id="69" w:name="_Toc183055421"/>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2C257F">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Pr="00D0374A">
        <w:rPr>
          <w:rFonts w:cs="Arial"/>
          <w:sz w:val="22"/>
          <w:szCs w:val="22"/>
        </w:rPr>
        <w:t>.</w:t>
      </w:r>
      <w:bookmarkEnd w:id="69"/>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La página cliente intermediaria hace la solicitud a la server_page (página controladora/servidora). La página controladora construye la client_page (página clie</w:t>
      </w:r>
      <w:r w:rsidR="00B31215">
        <w:rPr>
          <w:rFonts w:ascii="Arial" w:hAnsi="Arial" w:cs="Arial"/>
        </w:rPr>
        <w:t xml:space="preserve">nte/vista) que permite añadir la </w:t>
      </w:r>
      <w:r w:rsidR="00C35D6C">
        <w:rPr>
          <w:rFonts w:ascii="Arial" w:hAnsi="Arial" w:cs="Arial"/>
        </w:rPr>
        <w:t>configuració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9352C6" w:rsidRDefault="009352C6" w:rsidP="00367E92">
      <w:pPr>
        <w:pStyle w:val="Textoindependiente"/>
        <w:spacing w:line="360" w:lineRule="auto"/>
        <w:ind w:firstLine="0"/>
        <w:jc w:val="both"/>
        <w:rPr>
          <w:rFonts w:ascii="Arial" w:hAnsi="Arial" w:cs="Arial"/>
        </w:rPr>
      </w:pP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El actor introduce los datos que se envían a la server_pag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70" w:name="_Toc183055350"/>
      <w:r>
        <w:t>2</w:t>
      </w:r>
      <w:r w:rsidR="00E65279">
        <w:t>.6</w:t>
      </w:r>
      <w:r w:rsidR="00D1305A">
        <w:t xml:space="preserve"> Modelo de datos</w:t>
      </w:r>
      <w:r w:rsidR="00A16428">
        <w:t>.</w:t>
      </w:r>
      <w:bookmarkEnd w:id="70"/>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B450FE" w:rsidP="00DE1C3D">
      <w:pPr>
        <w:pStyle w:val="Textoindependiente"/>
        <w:keepNext/>
        <w:spacing w:line="360" w:lineRule="auto"/>
        <w:jc w:val="center"/>
      </w:pPr>
      <w:r>
        <w:rPr>
          <w:rFonts w:ascii="Arial" w:hAnsi="Arial" w:cs="Arial"/>
          <w:noProof/>
          <w:lang w:eastAsia="es-ES"/>
        </w:rPr>
        <w:lastRenderedPageBreak/>
        <w:pict>
          <v:shape id="_x0000_i1033" type="#_x0000_t75" style="width:305.5pt;height:219.5pt">
            <v:imagedata r:id="rId70" o:title="Captura de pantalla 2024-11-05 020448"/>
          </v:shape>
        </w:pict>
      </w:r>
    </w:p>
    <w:p w:rsidR="00D1305A" w:rsidRDefault="00DE1C3D" w:rsidP="00B42AAA">
      <w:pPr>
        <w:pStyle w:val="Descripcin"/>
        <w:jc w:val="center"/>
        <w:rPr>
          <w:rFonts w:cs="Arial"/>
          <w:sz w:val="22"/>
          <w:szCs w:val="22"/>
        </w:rPr>
      </w:pPr>
      <w:bookmarkStart w:id="71" w:name="_Toc183055422"/>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2C257F">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Pr="00DE1C3D">
        <w:rPr>
          <w:rFonts w:cs="Arial"/>
          <w:sz w:val="22"/>
          <w:szCs w:val="22"/>
        </w:rPr>
        <w:t>.</w:t>
      </w:r>
      <w:bookmarkEnd w:id="71"/>
    </w:p>
    <w:p w:rsidR="004F73E7" w:rsidRDefault="00D21D39" w:rsidP="009A4904">
      <w:pPr>
        <w:spacing w:line="360" w:lineRule="auto"/>
        <w:jc w:val="both"/>
      </w:pPr>
      <w:r>
        <w:t xml:space="preserve">Este diagrama (Figura 23)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1248CB">
        <w:t xml:space="preserve"> como es MongoDB(ver epigrafe 1.4.3)</w:t>
      </w:r>
      <w:r w:rsidR="009A4904">
        <w:t>. Este diagrama facilita la comprensión y el análisis de la lógica del sistem</w:t>
      </w:r>
      <w:r w:rsidR="009228AC">
        <w:t>a a partir de los datos que se manejan.</w:t>
      </w:r>
    </w:p>
    <w:p w:rsidR="004F73E7" w:rsidRPr="004F73E7" w:rsidRDefault="004F73E7" w:rsidP="004F73E7"/>
    <w:p w:rsidR="002A52B2" w:rsidRPr="00AA62C6" w:rsidRDefault="00E65279" w:rsidP="002A52B2">
      <w:pPr>
        <w:pStyle w:val="Ttulo2"/>
      </w:pPr>
      <w:bookmarkStart w:id="72" w:name="_Toc183055351"/>
      <w:r>
        <w:t>2.7</w:t>
      </w:r>
      <w:r w:rsidR="00D1305A">
        <w:t xml:space="preserve"> Requisitos de la propuesta de solución</w:t>
      </w:r>
      <w:r w:rsidR="00A16428">
        <w:t>.</w:t>
      </w:r>
      <w:bookmarkEnd w:id="72"/>
    </w:p>
    <w:p w:rsidR="00D1305A" w:rsidRDefault="00E65279" w:rsidP="00D1305A">
      <w:pPr>
        <w:pStyle w:val="Ttulo3"/>
      </w:pPr>
      <w:bookmarkStart w:id="73" w:name="_Toc183055352"/>
      <w:r>
        <w:t>2.7</w:t>
      </w:r>
      <w:r w:rsidR="006D404D">
        <w:t xml:space="preserve">.1 </w:t>
      </w:r>
      <w:r w:rsidR="00D1305A">
        <w:t>Requisitos Funcionales</w:t>
      </w:r>
      <w:r w:rsidR="00A16428">
        <w:t>.</w:t>
      </w:r>
      <w:bookmarkEnd w:id="73"/>
    </w:p>
    <w:p w:rsidR="000B1332" w:rsidRDefault="00D1305A" w:rsidP="00D1305A">
      <w:pPr>
        <w:spacing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Pressman, 2005)</w:t>
      </w:r>
      <w:r w:rsidR="00526A6A">
        <w:rPr>
          <w:rFonts w:cs="Arial"/>
        </w:rPr>
        <w:fldChar w:fldCharType="end"/>
      </w:r>
      <w:r w:rsidRPr="0002786B">
        <w:rPr>
          <w:rFonts w:cs="Arial"/>
        </w:rPr>
        <w:t>.</w:t>
      </w:r>
    </w:p>
    <w:p w:rsidR="00526A6A" w:rsidRPr="0002786B" w:rsidRDefault="00526A6A"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4" w:name="_Toc183055384"/>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4"/>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F949CC" w:rsidP="008A5659">
            <w:pPr>
              <w:jc w:val="both"/>
              <w:rPr>
                <w:rFonts w:cs="Arial"/>
              </w:rPr>
            </w:pPr>
            <w:r>
              <w:rPr>
                <w:rFonts w:cs="Arial"/>
              </w:rPr>
              <w:t>Alta</w:t>
            </w:r>
          </w:p>
        </w:tc>
      </w:tr>
      <w:tr w:rsidR="00D1305A" w:rsidTr="008A5659">
        <w:tc>
          <w:tcPr>
            <w:tcW w:w="2123" w:type="dxa"/>
          </w:tcPr>
          <w:p w:rsidR="00D1305A" w:rsidRPr="00C6258C" w:rsidRDefault="00C44F43" w:rsidP="008A5659">
            <w:pPr>
              <w:jc w:val="both"/>
              <w:rPr>
                <w:rFonts w:cs="Arial"/>
              </w:rPr>
            </w:pPr>
            <w:r>
              <w:rPr>
                <w:rFonts w:cs="Arial"/>
              </w:rPr>
              <w:lastRenderedPageBreak/>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Los requisitos del sistema fueron recopilados mediante el método de entrevista, realizada al MSc. Yadier Perdomo Cuevas, uno de los tutores de esta investigación y miembro del equipo del proyecto Z17, encargado de las plataformas Picta, ToDus y Apklis. Durante la entrevista, el tutor detalló todas las funcionalidades necesarias para el sistema en desarrollo.</w:t>
      </w:r>
    </w:p>
    <w:p w:rsidR="00EC0631" w:rsidRPr="00FE7D00" w:rsidRDefault="00C61E5D" w:rsidP="00FE7D00">
      <w:pPr>
        <w:spacing w:before="100" w:beforeAutospacing="1" w:after="100" w:afterAutospacing="1"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D1305A">
      <w:pPr>
        <w:pStyle w:val="Ttulo3"/>
      </w:pPr>
      <w:bookmarkStart w:id="75" w:name="_Toc183055353"/>
      <w:r>
        <w:t>2.7</w:t>
      </w:r>
      <w:r w:rsidR="006D404D">
        <w:t xml:space="preserve">.2 </w:t>
      </w:r>
      <w:r w:rsidR="00D1305A">
        <w:t>Requisitos no funcionales</w:t>
      </w:r>
      <w:r w:rsidR="00A16428">
        <w:t>.</w:t>
      </w:r>
      <w:bookmarkEnd w:id="75"/>
    </w:p>
    <w:p w:rsidR="00D1305A" w:rsidRDefault="00D1305A" w:rsidP="00D1305A">
      <w:pPr>
        <w:spacing w:line="360" w:lineRule="auto"/>
        <w:jc w:val="both"/>
        <w:rPr>
          <w:rFonts w:cs="Arial"/>
        </w:rPr>
      </w:pPr>
      <w:r w:rsidRPr="0002786B">
        <w:rPr>
          <w:rFonts w:cs="Arial"/>
        </w:rPr>
        <w:t>Los requisitos no funcionales (RnF) hacen referencia a las propiedades emergentes del sistema: fiabilidad, el tiempo de respuesta y la capacidad de 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Pr>
          <w:rFonts w:cs="Arial"/>
        </w:rPr>
        <w:t>.</w:t>
      </w:r>
    </w:p>
    <w:p w:rsidR="00275359" w:rsidRPr="0002786B" w:rsidRDefault="00275359"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6" w:name="_Toc183055385"/>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6"/>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lastRenderedPageBreak/>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F4740" w:rsidP="008A5659">
            <w:pPr>
              <w:spacing w:line="360" w:lineRule="auto"/>
              <w:jc w:val="both"/>
              <w:rPr>
                <w:rFonts w:cs="Arial"/>
              </w:rPr>
            </w:pPr>
            <w:r>
              <w:rPr>
                <w:rFonts w:cs="Arial"/>
              </w:rPr>
              <w:t>RN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F939F1" w:rsidP="008A5659">
            <w:pPr>
              <w:spacing w:line="360" w:lineRule="auto"/>
              <w:jc w:val="both"/>
              <w:rPr>
                <w:rFonts w:cs="Arial"/>
              </w:rPr>
            </w:pPr>
            <w:r>
              <w:rPr>
                <w:rFonts w:cs="Arial"/>
              </w:rPr>
              <w:t>RN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r w:rsidR="0081014D">
              <w:rPr>
                <w:rStyle w:val="Comentario"/>
                <w:rFonts w:cs="Arial"/>
                <w:bCs/>
                <w:i w:val="0"/>
                <w:iCs w:val="0"/>
                <w:color w:val="auto"/>
              </w:rPr>
              <w:t>FastAPI</w:t>
            </w:r>
            <w:r w:rsidR="0086397B" w:rsidRPr="0086397B">
              <w:rPr>
                <w:rStyle w:val="Comentario"/>
                <w:rFonts w:cs="Arial"/>
                <w:bCs/>
                <w:i w:val="0"/>
                <w:iCs w:val="0"/>
                <w:color w:val="auto"/>
              </w:rPr>
              <w:t>.</w:t>
            </w:r>
          </w:p>
        </w:tc>
      </w:tr>
      <w:tr w:rsidR="00E402ED" w:rsidTr="008A5659">
        <w:tc>
          <w:tcPr>
            <w:tcW w:w="1555" w:type="dxa"/>
          </w:tcPr>
          <w:p w:rsidR="00E402ED" w:rsidRDefault="00F939F1" w:rsidP="008A5659">
            <w:pPr>
              <w:spacing w:line="360" w:lineRule="auto"/>
              <w:jc w:val="both"/>
              <w:rPr>
                <w:rFonts w:cs="Arial"/>
              </w:rPr>
            </w:pPr>
            <w:r>
              <w:rPr>
                <w:rFonts w:cs="Arial"/>
              </w:rPr>
              <w:t>RN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r w:rsidR="00A04F5A">
              <w:rPr>
                <w:rStyle w:val="Comentario"/>
                <w:rFonts w:cs="Arial"/>
                <w:bCs/>
                <w:i w:val="0"/>
                <w:iCs w:val="0"/>
                <w:color w:val="auto"/>
              </w:rPr>
              <w:t>MongoDB v6.0.3</w:t>
            </w:r>
          </w:p>
        </w:tc>
      </w:tr>
      <w:tr w:rsidR="00A872BC" w:rsidTr="008A5659">
        <w:tc>
          <w:tcPr>
            <w:tcW w:w="1555" w:type="dxa"/>
          </w:tcPr>
          <w:p w:rsidR="00A872BC" w:rsidRDefault="00F939F1" w:rsidP="008A5659">
            <w:pPr>
              <w:spacing w:line="360" w:lineRule="auto"/>
              <w:jc w:val="both"/>
              <w:rPr>
                <w:rFonts w:cs="Arial"/>
              </w:rPr>
            </w:pPr>
            <w:r>
              <w:rPr>
                <w:rFonts w:cs="Arial"/>
              </w:rPr>
              <w:lastRenderedPageBreak/>
              <w:t>RN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Python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rPr>
                <w:rFonts w:cs="Arial"/>
              </w:rPr>
            </w:pPr>
            <w:r>
              <w:rPr>
                <w:rFonts w:cs="Arial"/>
              </w:rPr>
              <w:t>RN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Se requiere un mínimo de 80gb de disco duro, una tarjeta de red de 100MB, un procesador Cor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166FE8" w:rsidRDefault="00166FE8" w:rsidP="00E8051A">
      <w:pPr>
        <w:pStyle w:val="Textoindependiente"/>
        <w:spacing w:line="360" w:lineRule="auto"/>
        <w:ind w:firstLine="0"/>
        <w:jc w:val="both"/>
        <w:rPr>
          <w:rFonts w:ascii="Arial" w:hAnsi="Arial" w:cs="Arial"/>
        </w:rPr>
      </w:pPr>
    </w:p>
    <w:p w:rsidR="00D1305A" w:rsidRDefault="00E65279" w:rsidP="00D1305A">
      <w:pPr>
        <w:pStyle w:val="Ttulo2"/>
      </w:pPr>
      <w:bookmarkStart w:id="77" w:name="_Toc183055354"/>
      <w:r>
        <w:t>2.8</w:t>
      </w:r>
      <w:r w:rsidR="006D404D">
        <w:t xml:space="preserve"> </w:t>
      </w:r>
      <w:r w:rsidR="00D1305A" w:rsidRPr="00824BEE">
        <w:t>Arquitectura de software</w:t>
      </w:r>
      <w:r w:rsidR="00A16428">
        <w:t>.</w:t>
      </w:r>
      <w:bookmarkEnd w:id="77"/>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Etapas</w:t>
      </w:r>
    </w:p>
    <w:p w:rsidR="00D1305A" w:rsidRPr="003D1467"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os Modelos</w:t>
      </w:r>
    </w:p>
    <w:p w:rsidR="00D1305A" w:rsidRDefault="00D1305A" w:rsidP="007A01CD">
      <w:pPr>
        <w:pStyle w:val="Textoindependiente"/>
        <w:numPr>
          <w:ilvl w:val="0"/>
          <w:numId w:val="15"/>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lastRenderedPageBreak/>
        <w:t xml:space="preserve">Donde esta última es la capa de </w:t>
      </w:r>
      <w:r w:rsidR="00841A54">
        <w:rPr>
          <w:rFonts w:ascii="Arial" w:hAnsi="Arial" w:cs="Arial"/>
        </w:rPr>
        <w:t>comunicación o API (</w:t>
      </w:r>
      <w:r w:rsidR="00841A54" w:rsidRPr="00491D24">
        <w:rPr>
          <w:rFonts w:ascii="Arial" w:hAnsi="Arial" w:cs="Arial"/>
          <w:color w:val="000000" w:themeColor="text1"/>
        </w:rPr>
        <w:t>Application Programming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6A441A" w:rsidP="00D309DE">
      <w:pPr>
        <w:pStyle w:val="Textoindependiente"/>
        <w:spacing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backend el </w:t>
      </w:r>
      <w:r w:rsidR="006E6C40">
        <w:rPr>
          <w:rFonts w:ascii="Arial" w:hAnsi="Arial" w:cs="Arial"/>
        </w:rPr>
        <w:t>cual se encarga de crear las API</w:t>
      </w:r>
      <w:r w:rsidR="00D1305A" w:rsidRPr="00C00861">
        <w:rPr>
          <w:rFonts w:ascii="Arial" w:hAnsi="Arial" w:cs="Arial"/>
        </w:rPr>
        <w:t xml:space="preserve">s que permiten al sistema comunicarse con otros y viceversa para realizar las integraciones. Este envoltorio </w:t>
      </w:r>
      <w:r>
        <w:rPr>
          <w:rFonts w:ascii="Arial" w:hAnsi="Arial" w:cs="Arial"/>
        </w:rPr>
        <w:t>backend se llevó a cabo por el F</w:t>
      </w:r>
      <w:r w:rsidR="00D1305A" w:rsidRPr="00C00861">
        <w:rPr>
          <w:rFonts w:ascii="Arial" w:hAnsi="Arial" w:cs="Arial"/>
        </w:rPr>
        <w:t xml:space="preserve">ramerwork </w:t>
      </w:r>
      <w:r w:rsidR="00C151A6">
        <w:rPr>
          <w:rFonts w:ascii="Arial" w:hAnsi="Arial" w:cs="Arial"/>
        </w:rPr>
        <w:t xml:space="preserve">web </w:t>
      </w:r>
      <w:r w:rsidR="0081014D">
        <w:rPr>
          <w:rFonts w:ascii="Arial" w:hAnsi="Arial" w:cs="Arial"/>
        </w:rPr>
        <w:t>FastAPI</w:t>
      </w:r>
      <w:r w:rsidR="00C151A6">
        <w:rPr>
          <w:rFonts w:ascii="Arial" w:hAnsi="Arial" w:cs="Arial"/>
        </w:rPr>
        <w:t>,</w:t>
      </w:r>
      <w:r>
        <w:rPr>
          <w:rFonts w:ascii="Arial" w:hAnsi="Arial" w:cs="Arial"/>
        </w:rPr>
        <w:t xml:space="preserve"> desarrollado en P</w:t>
      </w:r>
      <w:r w:rsidR="00D1305A" w:rsidRPr="00C00861">
        <w:rPr>
          <w:rFonts w:ascii="Arial" w:hAnsi="Arial" w:cs="Arial"/>
        </w:rPr>
        <w:t>ython</w:t>
      </w:r>
      <w:r w:rsidR="00C151A6">
        <w:rPr>
          <w:rFonts w:ascii="Arial" w:hAnsi="Arial" w:cs="Arial"/>
        </w:rPr>
        <w:t>,</w:t>
      </w:r>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7A01CD">
      <w:pPr>
        <w:pStyle w:val="Textoindependiente"/>
        <w:numPr>
          <w:ilvl w:val="0"/>
          <w:numId w:val="13"/>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core</w:t>
      </w:r>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omo controlador se utiliza el F</w:t>
      </w:r>
      <w:r w:rsidR="00B737EE">
        <w:t xml:space="preserve">ramerwork web </w:t>
      </w:r>
      <w:r w:rsidR="0081014D">
        <w:t>FastAPI</w:t>
      </w:r>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w:t>
      </w:r>
      <w:r w:rsidR="0056656A">
        <w:lastRenderedPageBreak/>
        <w:t xml:space="preserve">una mejor estructura de la aplicación </w:t>
      </w:r>
      <w:r>
        <w:t>facilita</w:t>
      </w:r>
      <w:r w:rsidR="0056656A">
        <w:t>do</w:t>
      </w:r>
      <w:r>
        <w:t xml:space="preserve"> la organización y separación d</w:t>
      </w:r>
      <w:r w:rsidR="0072452F">
        <w:t>e la misma</w:t>
      </w:r>
      <w:r>
        <w:t>.</w:t>
      </w:r>
    </w:p>
    <w:p w:rsidR="00FB2920" w:rsidRDefault="00FB2920" w:rsidP="00EC6ABE">
      <w:pPr>
        <w:spacing w:line="360" w:lineRule="auto"/>
        <w:jc w:val="both"/>
      </w:pPr>
    </w:p>
    <w:p w:rsidR="00CA70DF" w:rsidRPr="0051069C" w:rsidRDefault="00E65279" w:rsidP="00CA70DF">
      <w:pPr>
        <w:pStyle w:val="Ttulo2"/>
        <w:rPr>
          <w:szCs w:val="24"/>
        </w:rPr>
      </w:pPr>
      <w:bookmarkStart w:id="78" w:name="_Toc183055355"/>
      <w:r>
        <w:rPr>
          <w:szCs w:val="24"/>
        </w:rPr>
        <w:t>2.9</w:t>
      </w:r>
      <w:r w:rsidR="00CA70DF" w:rsidRPr="0051069C">
        <w:rPr>
          <w:szCs w:val="24"/>
        </w:rPr>
        <w:t xml:space="preserve"> Patrones de Diseño</w:t>
      </w:r>
      <w:r w:rsidR="00A16428">
        <w:rPr>
          <w:szCs w:val="24"/>
        </w:rPr>
        <w:t>.</w:t>
      </w:r>
      <w:bookmarkEnd w:id="78"/>
    </w:p>
    <w:p w:rsidR="00CA70DF" w:rsidRPr="00672A85" w:rsidRDefault="00CA70DF" w:rsidP="00672A85">
      <w:pPr>
        <w:pStyle w:val="NormalWeb"/>
        <w:spacing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71"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Pressman, 2005)</w:t>
      </w:r>
      <w:r w:rsidR="00A65DC7">
        <w:rPr>
          <w:rFonts w:cs="Arial"/>
          <w:color w:val="202122"/>
        </w:rPr>
        <w:fldChar w:fldCharType="end"/>
      </w:r>
      <w:r w:rsidRPr="007D6035">
        <w:rPr>
          <w:rFonts w:cs="Arial"/>
          <w:color w:val="202122"/>
        </w:rPr>
        <w:t>.</w:t>
      </w:r>
    </w:p>
    <w:p w:rsidR="00CA70DF" w:rsidRPr="0051069C" w:rsidRDefault="00E65279" w:rsidP="00CA70DF">
      <w:pPr>
        <w:pStyle w:val="Ttulo3"/>
        <w:spacing w:line="360" w:lineRule="auto"/>
        <w:jc w:val="both"/>
        <w:rPr>
          <w:rFonts w:cs="Arial"/>
        </w:rPr>
      </w:pPr>
      <w:bookmarkStart w:id="79" w:name="_Toc183055356"/>
      <w:r>
        <w:rPr>
          <w:rFonts w:cs="Arial"/>
        </w:rPr>
        <w:t>2.9</w:t>
      </w:r>
      <w:r w:rsidR="00CA70DF" w:rsidRPr="0051069C">
        <w:rPr>
          <w:rFonts w:cs="Arial"/>
        </w:rPr>
        <w:t>.1 Patrones GRASP</w:t>
      </w:r>
      <w:r w:rsidR="00A16428">
        <w:rPr>
          <w:rFonts w:cs="Arial"/>
        </w:rPr>
        <w:t>.</w:t>
      </w:r>
      <w:bookmarkEnd w:id="79"/>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72"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General Responsibilit</w:t>
      </w:r>
      <w:r w:rsidR="00AD26F7">
        <w:rPr>
          <w:rFonts w:cs="Arial"/>
          <w:shd w:val="clear" w:color="auto" w:fill="FFFFFF"/>
        </w:rPr>
        <w:t xml:space="preserve">y Assignment Software Patterns)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3"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7A01CD">
      <w:pPr>
        <w:pStyle w:val="Ttulo4"/>
        <w:numPr>
          <w:ilvl w:val="0"/>
          <w:numId w:val="38"/>
        </w:numPr>
        <w:spacing w:line="360" w:lineRule="auto"/>
        <w:jc w:val="both"/>
        <w:rPr>
          <w:rFonts w:cs="Arial"/>
          <w:b w:val="0"/>
        </w:rPr>
      </w:pPr>
      <w:bookmarkStart w:id="80" w:name="_Toc183055357"/>
      <w:r w:rsidRPr="0051069C">
        <w:rPr>
          <w:rFonts w:cs="Arial"/>
        </w:rPr>
        <w:t>Experto</w:t>
      </w:r>
      <w:r w:rsidR="00A16428">
        <w:rPr>
          <w:rFonts w:cs="Arial"/>
        </w:rPr>
        <w:t>.</w:t>
      </w:r>
      <w:bookmarkEnd w:id="80"/>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w:t>
      </w:r>
      <w:r w:rsidR="00312A3D">
        <w:rPr>
          <w:rFonts w:cs="Arial"/>
        </w:rPr>
        <w:t>4</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5A332CD0" wp14:editId="784B1E9F">
            <wp:extent cx="3471819" cy="2949934"/>
            <wp:effectExtent l="0" t="0" r="0" b="317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474273" cy="2952019"/>
                    </a:xfrm>
                    <a:prstGeom prst="rect">
                      <a:avLst/>
                    </a:prstGeom>
                    <a:noFill/>
                    <a:ln>
                      <a:noFill/>
                    </a:ln>
                  </pic:spPr>
                </pic:pic>
              </a:graphicData>
            </a:graphic>
          </wp:inline>
        </w:drawing>
      </w:r>
    </w:p>
    <w:p w:rsidR="00CA70DF" w:rsidRPr="001208B7" w:rsidRDefault="001208B7" w:rsidP="00DF457E">
      <w:pPr>
        <w:pStyle w:val="Descripcin"/>
        <w:spacing w:line="360" w:lineRule="auto"/>
        <w:jc w:val="center"/>
        <w:rPr>
          <w:rFonts w:cs="Arial"/>
          <w:sz w:val="22"/>
          <w:szCs w:val="22"/>
        </w:rPr>
      </w:pPr>
      <w:bookmarkStart w:id="81" w:name="_Toc183055423"/>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2C257F">
        <w:rPr>
          <w:rFonts w:cs="Arial"/>
          <w:noProof/>
          <w:sz w:val="22"/>
          <w:szCs w:val="22"/>
        </w:rPr>
        <w:t>24</w:t>
      </w:r>
      <w:r w:rsidRPr="001208B7">
        <w:rPr>
          <w:rFonts w:cs="Arial"/>
          <w:sz w:val="22"/>
          <w:szCs w:val="22"/>
        </w:rPr>
        <w:fldChar w:fldCharType="end"/>
      </w:r>
      <w:r w:rsidRPr="001208B7">
        <w:rPr>
          <w:rFonts w:cs="Arial"/>
          <w:sz w:val="22"/>
          <w:szCs w:val="22"/>
        </w:rPr>
        <w:t xml:space="preserve"> Clase</w:t>
      </w:r>
      <w:r w:rsidR="00456578">
        <w:rPr>
          <w:rFonts w:cs="Arial"/>
          <w:sz w:val="22"/>
          <w:szCs w:val="22"/>
        </w:rPr>
        <w:t xml:space="preserve"> </w:t>
      </w:r>
      <w:r w:rsidR="004C0307">
        <w:rPr>
          <w:rFonts w:cs="Arial"/>
          <w:sz w:val="22"/>
          <w:szCs w:val="22"/>
        </w:rPr>
        <w:t>“</w:t>
      </w:r>
      <w:r w:rsidR="00456578">
        <w:rPr>
          <w:rFonts w:cs="Arial"/>
          <w:sz w:val="22"/>
          <w:szCs w:val="22"/>
        </w:rPr>
        <w:t>RetrievalModel</w:t>
      </w:r>
      <w:r w:rsidR="004C0307">
        <w:rPr>
          <w:rFonts w:cs="Arial"/>
          <w:sz w:val="22"/>
          <w:szCs w:val="22"/>
        </w:rPr>
        <w:t>”</w:t>
      </w:r>
      <w:r w:rsidRPr="001208B7">
        <w:rPr>
          <w:rFonts w:cs="Arial"/>
          <w:sz w:val="22"/>
          <w:szCs w:val="22"/>
        </w:rPr>
        <w:t xml:space="preserve"> </w:t>
      </w:r>
      <w:r w:rsidR="004C0307">
        <w:rPr>
          <w:rFonts w:cs="Arial"/>
          <w:sz w:val="22"/>
          <w:szCs w:val="22"/>
        </w:rPr>
        <w:t>la cual representa el</w:t>
      </w:r>
      <w:r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1"/>
    </w:p>
    <w:p w:rsidR="00CA70DF" w:rsidRPr="0051069C" w:rsidRDefault="00CA70DF" w:rsidP="007A01CD">
      <w:pPr>
        <w:pStyle w:val="Ttulo4"/>
        <w:numPr>
          <w:ilvl w:val="0"/>
          <w:numId w:val="40"/>
        </w:numPr>
        <w:spacing w:line="360" w:lineRule="auto"/>
        <w:jc w:val="both"/>
        <w:rPr>
          <w:rFonts w:cs="Arial"/>
        </w:rPr>
      </w:pPr>
      <w:bookmarkStart w:id="82" w:name="_Toc183055358"/>
      <w:r w:rsidRPr="0051069C">
        <w:rPr>
          <w:rFonts w:cs="Arial"/>
        </w:rPr>
        <w:t>Creador</w:t>
      </w:r>
      <w:r w:rsidR="00A16428">
        <w:rPr>
          <w:rFonts w:cs="Arial"/>
        </w:rPr>
        <w:t>.</w:t>
      </w:r>
      <w:bookmarkEnd w:id="82"/>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r w:rsidR="00364008">
        <w:t>instanciado</w:t>
      </w:r>
      <w:r w:rsidRPr="00614FEA">
        <w:rPr>
          <w:rFonts w:cs="Arial"/>
        </w:rPr>
        <w:t>) de nuevos </w:t>
      </w:r>
      <w:hyperlink r:id="rId75" w:tooltip="Objetos (programación orientada a objetos)" w:history="1">
        <w:r w:rsidRPr="00614FEA">
          <w:rPr>
            <w:rStyle w:val="Hipervnculo"/>
            <w:rFonts w:cs="Arial"/>
            <w:color w:val="auto"/>
            <w:u w:val="none"/>
          </w:rPr>
          <w:t>objetos</w:t>
        </w:r>
      </w:hyperlink>
      <w:r w:rsidRPr="00614FEA">
        <w:rPr>
          <w:rFonts w:cs="Arial"/>
        </w:rPr>
        <w:t> o </w:t>
      </w:r>
      <w:hyperlink r:id="rId76"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 xml:space="preserve">Para implementar este patrón se han utilizado “acciones”, estas “acciones” no son más que funciones que permiten </w:t>
      </w:r>
      <w:r w:rsidR="004F5A82">
        <w:rPr>
          <w:rFonts w:cs="Arial"/>
        </w:rPr>
        <w:t>ejecutar el</w:t>
      </w:r>
      <w:r w:rsidRPr="0051069C">
        <w:rPr>
          <w:rFonts w:cs="Arial"/>
        </w:rPr>
        <w:t xml:space="preserve"> sistema</w:t>
      </w:r>
      <w:r w:rsidR="00C37408">
        <w:rPr>
          <w:rFonts w:cs="Arial"/>
        </w:rPr>
        <w:t xml:space="preserve">. Estas funciones </w:t>
      </w:r>
      <w:r w:rsidRPr="0051069C">
        <w:rPr>
          <w:rFonts w:cs="Arial"/>
        </w:rPr>
        <w:t xml:space="preserve">son train (permite entrenar el sistema), fine_tunning (permite actualizar el sistema ya entrenado con nuevos datos) y use_engin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4F5A82">
        <w:rPr>
          <w:rFonts w:cs="Arial"/>
        </w:rPr>
        <w:t xml:space="preserve"> (ver figura 25</w:t>
      </w:r>
      <w:r w:rsidR="00E27964">
        <w:rPr>
          <w:rFonts w:cs="Arial"/>
        </w:rPr>
        <w:t>)</w:t>
      </w:r>
      <w:r w:rsidRPr="00765B36">
        <w:rPr>
          <w:rFonts w:cs="Arial"/>
        </w:rPr>
        <w:t>.</w:t>
      </w:r>
    </w:p>
    <w:p w:rsidR="00C64A20" w:rsidRDefault="00B450FE" w:rsidP="00C64A20">
      <w:pPr>
        <w:keepNext/>
        <w:spacing w:before="100" w:beforeAutospacing="1" w:afterAutospacing="1" w:line="360" w:lineRule="auto"/>
        <w:jc w:val="center"/>
      </w:pPr>
      <w:r>
        <w:rPr>
          <w:rFonts w:cs="Arial"/>
        </w:rPr>
        <w:lastRenderedPageBreak/>
        <w:pict>
          <v:shape id="_x0000_i1034" type="#_x0000_t75" style="width:281.5pt;height:638pt">
            <v:imagedata r:id="rId77" o:title="cSy9RZmtc5"/>
          </v:shape>
        </w:pict>
      </w:r>
    </w:p>
    <w:p w:rsidR="00EF6560" w:rsidRDefault="00C64A20" w:rsidP="0030474A">
      <w:pPr>
        <w:pStyle w:val="Descripcin"/>
        <w:spacing w:line="360" w:lineRule="auto"/>
        <w:jc w:val="center"/>
        <w:rPr>
          <w:rFonts w:cs="Arial"/>
          <w:sz w:val="22"/>
          <w:szCs w:val="22"/>
        </w:rPr>
      </w:pPr>
      <w:bookmarkStart w:id="83" w:name="_Toc183055424"/>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2C257F">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3"/>
    </w:p>
    <w:p w:rsidR="00307AD0" w:rsidRDefault="00307AD0" w:rsidP="007A01CD">
      <w:pPr>
        <w:pStyle w:val="Ttulo4"/>
        <w:numPr>
          <w:ilvl w:val="0"/>
          <w:numId w:val="39"/>
        </w:numPr>
        <w:spacing w:line="360" w:lineRule="auto"/>
        <w:jc w:val="both"/>
        <w:rPr>
          <w:rFonts w:cs="Arial"/>
        </w:rPr>
      </w:pPr>
      <w:bookmarkStart w:id="84" w:name="_Toc183055359"/>
      <w:r>
        <w:rPr>
          <w:rFonts w:cs="Arial"/>
        </w:rPr>
        <w:lastRenderedPageBreak/>
        <w:t>Controlador</w:t>
      </w:r>
      <w:r w:rsidR="00A16428">
        <w:rPr>
          <w:rFonts w:cs="Arial"/>
        </w:rPr>
        <w:t>.</w:t>
      </w:r>
      <w:bookmarkEnd w:id="84"/>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B450FE" w:rsidP="00D354DB">
      <w:pPr>
        <w:keepNext/>
        <w:spacing w:line="360" w:lineRule="auto"/>
        <w:jc w:val="center"/>
      </w:pPr>
      <w:r>
        <w:pict>
          <v:shape id="_x0000_i1035" type="#_x0000_t75" style="width:292pt;height:186pt">
            <v:imagedata r:id="rId78" o:title="Captura de pantalla 2024-11-05 044141"/>
          </v:shape>
        </w:pict>
      </w:r>
    </w:p>
    <w:p w:rsidR="00E7604F" w:rsidRPr="00FE4D64" w:rsidRDefault="00D354DB" w:rsidP="00B33C40">
      <w:pPr>
        <w:pStyle w:val="Descripcin"/>
        <w:spacing w:line="360" w:lineRule="auto"/>
        <w:jc w:val="center"/>
        <w:rPr>
          <w:sz w:val="22"/>
          <w:szCs w:val="22"/>
        </w:rPr>
      </w:pPr>
      <w:bookmarkStart w:id="85" w:name="_Toc183055425"/>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2C257F">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w:t>
      </w:r>
      <w:r w:rsidR="00996726">
        <w:rPr>
          <w:sz w:val="22"/>
          <w:szCs w:val="22"/>
        </w:rPr>
        <w:t>“</w:t>
      </w:r>
      <w:r w:rsidRPr="00FE4D64">
        <w:rPr>
          <w:sz w:val="22"/>
          <w:szCs w:val="22"/>
        </w:rPr>
        <w:t>crear motor</w:t>
      </w:r>
      <w:r w:rsidR="00996726">
        <w:rPr>
          <w:sz w:val="22"/>
          <w:szCs w:val="22"/>
        </w:rPr>
        <w:t>”</w:t>
      </w:r>
      <w:r w:rsidRPr="00FE4D64">
        <w:rPr>
          <w:sz w:val="22"/>
          <w:szCs w:val="22"/>
        </w:rPr>
        <w:t xml:space="preserve"> donde se refleja el </w:t>
      </w:r>
      <w:r w:rsidR="003953D6" w:rsidRPr="00FE4D64">
        <w:rPr>
          <w:sz w:val="22"/>
          <w:szCs w:val="22"/>
        </w:rPr>
        <w:t>patrón</w:t>
      </w:r>
      <w:r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5"/>
    </w:p>
    <w:p w:rsidR="003953D6" w:rsidRDefault="003953D6" w:rsidP="002725F1">
      <w:pPr>
        <w:spacing w:line="360" w:lineRule="auto"/>
        <w:jc w:val="both"/>
      </w:pPr>
      <w:r>
        <w:t xml:space="preserve">Este </w:t>
      </w:r>
      <w:r w:rsidR="00B33C40">
        <w:t>patrón</w:t>
      </w:r>
      <w:r>
        <w:t xml:space="preserve"> ha sido utilizado en la capa “controlador” del sistema donde están todas las </w:t>
      </w:r>
      <w:r w:rsidR="000D0CA3">
        <w:t>API</w:t>
      </w:r>
      <w:r>
        <w:t>s (</w:t>
      </w:r>
      <w:r w:rsidR="00491D24" w:rsidRPr="00491D24">
        <w:rPr>
          <w:rFonts w:cs="Arial"/>
          <w:color w:val="000000" w:themeColor="text1"/>
        </w:rPr>
        <w:t>Application Programming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6" w:name="_Toc183055360"/>
      <w:bookmarkEnd w:id="51"/>
      <w:r>
        <w:t>2.9</w:t>
      </w:r>
      <w:r w:rsidR="00CA70DF" w:rsidRPr="00765B36">
        <w:t>.2 Patrones GOF</w:t>
      </w:r>
      <w:r w:rsidR="00A16428">
        <w:t>.</w:t>
      </w:r>
      <w:bookmarkEnd w:id="86"/>
    </w:p>
    <w:p w:rsidR="00E972BB" w:rsidRDefault="00E972BB" w:rsidP="009E2FC5">
      <w:pPr>
        <w:pStyle w:val="Ttulo4"/>
        <w:numPr>
          <w:ilvl w:val="0"/>
          <w:numId w:val="39"/>
        </w:numPr>
        <w:spacing w:line="360" w:lineRule="auto"/>
        <w:rPr>
          <w:shd w:val="clear" w:color="auto" w:fill="FFFFFF"/>
        </w:rPr>
      </w:pPr>
      <w:bookmarkStart w:id="87" w:name="_Toc183055361"/>
      <w:r>
        <w:rPr>
          <w:shd w:val="clear" w:color="auto" w:fill="FFFFFF"/>
        </w:rPr>
        <w:t>Singleton</w:t>
      </w:r>
      <w:r w:rsidR="00A16428">
        <w:rPr>
          <w:shd w:val="clear" w:color="auto" w:fill="FFFFFF"/>
        </w:rPr>
        <w:t>.</w:t>
      </w:r>
      <w:bookmarkEnd w:id="87"/>
    </w:p>
    <w:p w:rsidR="00A83EC0" w:rsidRPr="007C247C"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3F6591">
        <w:rPr>
          <w:rFonts w:cs="Arial"/>
          <w:color w:val="000000" w:themeColor="text1"/>
          <w:shd w:val="clear" w:color="auto" w:fill="FFFFFF"/>
        </w:rPr>
        <w:t xml:space="preserve"> (ver figura 27)</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p>
    <w:p w:rsidR="002C257F" w:rsidRDefault="00B450FE" w:rsidP="002C257F">
      <w:pPr>
        <w:keepNext/>
        <w:spacing w:line="360" w:lineRule="auto"/>
        <w:jc w:val="center"/>
      </w:pPr>
      <w:r>
        <w:rPr>
          <w:color w:val="000000" w:themeColor="text1"/>
        </w:rPr>
        <w:lastRenderedPageBreak/>
        <w:pict>
          <v:shape id="_x0000_i1036" type="#_x0000_t75" style="width:317.5pt;height:161pt">
            <v:imagedata r:id="rId79" o:title="Captura de pantalla 2024-11-20 040140"/>
          </v:shape>
        </w:pict>
      </w:r>
    </w:p>
    <w:p w:rsidR="00A83EC0" w:rsidRPr="002C257F" w:rsidRDefault="002C257F" w:rsidP="002C257F">
      <w:pPr>
        <w:pStyle w:val="Descripcin"/>
        <w:spacing w:line="360" w:lineRule="auto"/>
        <w:jc w:val="center"/>
        <w:rPr>
          <w:color w:val="000000" w:themeColor="text1"/>
          <w:sz w:val="22"/>
          <w:szCs w:val="22"/>
        </w:rPr>
      </w:pPr>
      <w:bookmarkStart w:id="88" w:name="_Toc183055426"/>
      <w:r w:rsidRPr="002C257F">
        <w:rPr>
          <w:sz w:val="22"/>
          <w:szCs w:val="22"/>
        </w:rPr>
        <w:t xml:space="preserve">Figura </w:t>
      </w:r>
      <w:r w:rsidRPr="002C257F">
        <w:rPr>
          <w:sz w:val="22"/>
          <w:szCs w:val="22"/>
        </w:rPr>
        <w:fldChar w:fldCharType="begin"/>
      </w:r>
      <w:r w:rsidRPr="002C257F">
        <w:rPr>
          <w:sz w:val="22"/>
          <w:szCs w:val="22"/>
        </w:rPr>
        <w:instrText xml:space="preserve"> SEQ Figura \* ARABIC </w:instrText>
      </w:r>
      <w:r w:rsidRPr="002C257F">
        <w:rPr>
          <w:sz w:val="22"/>
          <w:szCs w:val="22"/>
        </w:rPr>
        <w:fldChar w:fldCharType="separate"/>
      </w:r>
      <w:r>
        <w:rPr>
          <w:noProof/>
          <w:sz w:val="22"/>
          <w:szCs w:val="22"/>
        </w:rPr>
        <w:t>27</w:t>
      </w:r>
      <w:r w:rsidRPr="002C257F">
        <w:rPr>
          <w:sz w:val="22"/>
          <w:szCs w:val="22"/>
        </w:rPr>
        <w:fldChar w:fldCharType="end"/>
      </w:r>
      <w:r w:rsidRPr="002C257F">
        <w:rPr>
          <w:sz w:val="22"/>
          <w:szCs w:val="22"/>
        </w:rPr>
        <w:t xml:space="preserve"> Clase RetrievalStage donde se pone de manifiesto el </w:t>
      </w:r>
      <w:r w:rsidR="00556174" w:rsidRPr="002C257F">
        <w:rPr>
          <w:sz w:val="22"/>
          <w:szCs w:val="22"/>
        </w:rPr>
        <w:t>patrón</w:t>
      </w:r>
      <w:r w:rsidRPr="002C257F">
        <w:rPr>
          <w:sz w:val="22"/>
          <w:szCs w:val="22"/>
        </w:rPr>
        <w:t xml:space="preserve"> Singleton (Fuente: </w:t>
      </w:r>
      <w:r w:rsidR="00556174" w:rsidRPr="002C257F">
        <w:rPr>
          <w:sz w:val="22"/>
          <w:szCs w:val="22"/>
        </w:rPr>
        <w:t>Elaboración</w:t>
      </w:r>
      <w:r w:rsidRPr="002C257F">
        <w:rPr>
          <w:sz w:val="22"/>
          <w:szCs w:val="22"/>
        </w:rPr>
        <w:t xml:space="preserve"> Propia).</w:t>
      </w:r>
      <w:bookmarkEnd w:id="88"/>
    </w:p>
    <w:p w:rsidR="002C257F" w:rsidRDefault="00B450FE" w:rsidP="002C257F">
      <w:pPr>
        <w:keepNext/>
        <w:spacing w:line="360" w:lineRule="auto"/>
        <w:jc w:val="center"/>
      </w:pPr>
      <w:r>
        <w:rPr>
          <w:color w:val="000000" w:themeColor="text1"/>
        </w:rPr>
        <w:pict>
          <v:shape id="_x0000_i1037" type="#_x0000_t75" style="width:316pt;height:154pt">
            <v:imagedata r:id="rId80" o:title="Captura de pantalla 2024-11-20 040129"/>
          </v:shape>
        </w:pict>
      </w:r>
    </w:p>
    <w:p w:rsidR="00210605" w:rsidRPr="00556174" w:rsidRDefault="002C257F" w:rsidP="00556174">
      <w:pPr>
        <w:pStyle w:val="Descripcin"/>
        <w:spacing w:line="360" w:lineRule="auto"/>
        <w:jc w:val="center"/>
        <w:rPr>
          <w:rFonts w:cs="Arial"/>
          <w:color w:val="000000" w:themeColor="text1"/>
          <w:sz w:val="22"/>
          <w:szCs w:val="22"/>
          <w:shd w:val="clear" w:color="auto" w:fill="FFFFFF"/>
        </w:rPr>
      </w:pPr>
      <w:bookmarkStart w:id="89" w:name="_Toc183055427"/>
      <w:r w:rsidRPr="00556174">
        <w:rPr>
          <w:sz w:val="22"/>
          <w:szCs w:val="22"/>
        </w:rPr>
        <w:t xml:space="preserve">Figura </w:t>
      </w:r>
      <w:r w:rsidRPr="00556174">
        <w:rPr>
          <w:sz w:val="22"/>
          <w:szCs w:val="22"/>
        </w:rPr>
        <w:fldChar w:fldCharType="begin"/>
      </w:r>
      <w:r w:rsidRPr="00556174">
        <w:rPr>
          <w:sz w:val="22"/>
          <w:szCs w:val="22"/>
        </w:rPr>
        <w:instrText xml:space="preserve"> SEQ Figura \* ARABIC </w:instrText>
      </w:r>
      <w:r w:rsidRPr="00556174">
        <w:rPr>
          <w:sz w:val="22"/>
          <w:szCs w:val="22"/>
        </w:rPr>
        <w:fldChar w:fldCharType="separate"/>
      </w:r>
      <w:r w:rsidRPr="00556174">
        <w:rPr>
          <w:noProof/>
          <w:sz w:val="22"/>
          <w:szCs w:val="22"/>
        </w:rPr>
        <w:t>28</w:t>
      </w:r>
      <w:r w:rsidRPr="00556174">
        <w:rPr>
          <w:sz w:val="22"/>
          <w:szCs w:val="22"/>
        </w:rPr>
        <w:fldChar w:fldCharType="end"/>
      </w:r>
      <w:r w:rsidRPr="00556174">
        <w:rPr>
          <w:sz w:val="22"/>
          <w:szCs w:val="22"/>
        </w:rPr>
        <w:t xml:space="preserve"> Clase RankingStage donde se pone de manifiesto el </w:t>
      </w:r>
      <w:r w:rsidR="00556174" w:rsidRPr="00556174">
        <w:rPr>
          <w:sz w:val="22"/>
          <w:szCs w:val="22"/>
        </w:rPr>
        <w:t>patrón</w:t>
      </w:r>
      <w:r w:rsidRPr="00556174">
        <w:rPr>
          <w:sz w:val="22"/>
          <w:szCs w:val="22"/>
        </w:rPr>
        <w:t xml:space="preserve"> Singleton</w:t>
      </w:r>
      <w:r w:rsidR="00556174" w:rsidRPr="00556174">
        <w:rPr>
          <w:sz w:val="22"/>
          <w:szCs w:val="22"/>
        </w:rPr>
        <w:t xml:space="preserve"> (Fuente: Elaboración Propia).</w:t>
      </w:r>
      <w:bookmarkEnd w:id="89"/>
    </w:p>
    <w:p w:rsidR="005263F2" w:rsidRDefault="00CA70DF" w:rsidP="005263F2">
      <w:pPr>
        <w:keepNext/>
        <w:spacing w:line="360" w:lineRule="auto"/>
        <w:jc w:val="center"/>
      </w:pPr>
      <w:r>
        <w:rPr>
          <w:rFonts w:cs="Arial"/>
          <w:noProof/>
          <w:color w:val="001133"/>
          <w:shd w:val="clear" w:color="auto" w:fill="FFFFFF"/>
        </w:rPr>
        <w:drawing>
          <wp:inline distT="0" distB="0" distL="0" distR="0" wp14:anchorId="74E2ABA6" wp14:editId="36E0031B">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5263F2" w:rsidP="00D62C3B">
      <w:pPr>
        <w:pStyle w:val="Descripcin"/>
        <w:spacing w:line="360" w:lineRule="auto"/>
        <w:jc w:val="center"/>
        <w:rPr>
          <w:rFonts w:cs="Arial"/>
          <w:sz w:val="22"/>
          <w:szCs w:val="22"/>
        </w:rPr>
      </w:pPr>
      <w:bookmarkStart w:id="90" w:name="_Toc183055428"/>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2C257F">
        <w:rPr>
          <w:rFonts w:cs="Arial"/>
          <w:noProof/>
          <w:sz w:val="22"/>
          <w:szCs w:val="22"/>
        </w:rPr>
        <w:t>29</w:t>
      </w:r>
      <w:r w:rsidRPr="005263F2">
        <w:rPr>
          <w:rFonts w:cs="Arial"/>
          <w:sz w:val="22"/>
          <w:szCs w:val="22"/>
        </w:rPr>
        <w:fldChar w:fldCharType="end"/>
      </w:r>
      <w:r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90"/>
    </w:p>
    <w:p w:rsidR="00A33790" w:rsidRPr="00A33790" w:rsidRDefault="00A33790" w:rsidP="00A33790">
      <w:pPr>
        <w:spacing w:line="360" w:lineRule="auto"/>
        <w:jc w:val="both"/>
        <w:rPr>
          <w:rFonts w:cs="Arial"/>
        </w:rPr>
      </w:pPr>
      <w:r w:rsidRPr="00A33790">
        <w:rPr>
          <w:rFonts w:cs="Arial"/>
        </w:rPr>
        <w:t xml:space="preserve">En las clases </w:t>
      </w:r>
      <w:r w:rsidRPr="00A33790">
        <w:rPr>
          <w:rStyle w:val="CdigoHTML"/>
          <w:rFonts w:ascii="Arial" w:hAnsi="Arial" w:cs="Arial"/>
          <w:b/>
          <w:sz w:val="24"/>
          <w:szCs w:val="24"/>
        </w:rPr>
        <w:t>RetrievalStage</w:t>
      </w:r>
      <w:r>
        <w:rPr>
          <w:rStyle w:val="CdigoHTML"/>
          <w:rFonts w:ascii="Arial" w:hAnsi="Arial" w:cs="Arial"/>
          <w:b/>
          <w:sz w:val="24"/>
          <w:szCs w:val="24"/>
        </w:rPr>
        <w:t xml:space="preserve"> </w:t>
      </w:r>
      <w:r>
        <w:rPr>
          <w:rStyle w:val="CdigoHTML"/>
          <w:rFonts w:ascii="Arial" w:hAnsi="Arial" w:cs="Arial"/>
          <w:sz w:val="24"/>
          <w:szCs w:val="24"/>
        </w:rPr>
        <w:t>(figura 27)</w:t>
      </w:r>
      <w:r w:rsidRPr="00A33790">
        <w:rPr>
          <w:rFonts w:cs="Arial"/>
        </w:rPr>
        <w:t xml:space="preserve"> y </w:t>
      </w:r>
      <w:r w:rsidRPr="00A33790">
        <w:rPr>
          <w:rStyle w:val="CdigoHTML"/>
          <w:rFonts w:ascii="Arial" w:hAnsi="Arial" w:cs="Arial"/>
          <w:b/>
          <w:sz w:val="24"/>
          <w:szCs w:val="24"/>
        </w:rPr>
        <w:t>RankingStage</w:t>
      </w:r>
      <w:r>
        <w:rPr>
          <w:rStyle w:val="CdigoHTML"/>
          <w:rFonts w:ascii="Arial" w:hAnsi="Arial" w:cs="Arial"/>
          <w:b/>
          <w:sz w:val="24"/>
          <w:szCs w:val="24"/>
        </w:rPr>
        <w:t xml:space="preserve"> (</w:t>
      </w:r>
      <w:r>
        <w:rPr>
          <w:rStyle w:val="CdigoHTML"/>
          <w:rFonts w:ascii="Arial" w:hAnsi="Arial" w:cs="Arial"/>
          <w:sz w:val="24"/>
          <w:szCs w:val="24"/>
        </w:rPr>
        <w:t>figura 28)</w:t>
      </w:r>
      <w:r w:rsidRPr="00A33790">
        <w:rPr>
          <w:rFonts w:cs="Arial"/>
        </w:rPr>
        <w:t xml:space="preserve"> se implementa una lógica que asegura que cada función tenga una única instancia en toda la aplicación, sin importar cuántas veces se intente crear. Como se ilustra en la figura 29, se generan dos instancias que permiten acceder a estas clases desde cualquier parte de la aplicación.</w:t>
      </w:r>
    </w:p>
    <w:p w:rsidR="00CA70DF" w:rsidRPr="00A33790" w:rsidRDefault="005263F2" w:rsidP="00A33790">
      <w:pPr>
        <w:pStyle w:val="Ttulo4"/>
        <w:numPr>
          <w:ilvl w:val="0"/>
          <w:numId w:val="39"/>
        </w:numPr>
        <w:spacing w:line="360" w:lineRule="auto"/>
        <w:jc w:val="both"/>
        <w:rPr>
          <w:rFonts w:cs="Arial"/>
        </w:rPr>
      </w:pPr>
      <w:bookmarkStart w:id="91" w:name="_Toc183055362"/>
      <w:r w:rsidRPr="00A33790">
        <w:rPr>
          <w:rFonts w:cs="Arial"/>
        </w:rPr>
        <w:lastRenderedPageBreak/>
        <w:t>Template Method</w:t>
      </w:r>
      <w:r w:rsidR="00166FE8">
        <w:rPr>
          <w:rFonts w:cs="Arial"/>
        </w:rPr>
        <w:t>.</w:t>
      </w:r>
      <w:bookmarkEnd w:id="91"/>
    </w:p>
    <w:p w:rsidR="00CA70DF" w:rsidRDefault="00CA70DF" w:rsidP="00CA70DF">
      <w:pPr>
        <w:spacing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5C11F7" w:rsidRPr="00765B36" w:rsidRDefault="005C11F7" w:rsidP="00CA70DF">
      <w:pPr>
        <w:spacing w:line="360" w:lineRule="auto"/>
        <w:jc w:val="both"/>
        <w:rPr>
          <w:rFonts w:cs="Arial"/>
        </w:rPr>
      </w:pP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4AE3E9C4" wp14:editId="248BDE92">
            <wp:extent cx="3035119" cy="6082748"/>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044622" cy="6101794"/>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1C5966" w:rsidRDefault="00B12CC6" w:rsidP="001B2CB4">
      <w:pPr>
        <w:pStyle w:val="Descripcin"/>
        <w:spacing w:line="360" w:lineRule="auto"/>
        <w:jc w:val="center"/>
        <w:rPr>
          <w:rFonts w:cs="Arial"/>
          <w:sz w:val="22"/>
          <w:szCs w:val="22"/>
        </w:rPr>
      </w:pPr>
      <w:bookmarkStart w:id="92" w:name="_Toc183055429"/>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2C257F">
        <w:rPr>
          <w:rFonts w:cs="Arial"/>
          <w:noProof/>
          <w:sz w:val="22"/>
          <w:szCs w:val="22"/>
        </w:rPr>
        <w:t>30</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tilla para la clase DataPipeline</w:t>
      </w:r>
      <w:r w:rsidR="005C11F7">
        <w:rPr>
          <w:rFonts w:cs="Arial"/>
          <w:sz w:val="22"/>
          <w:szCs w:val="22"/>
        </w:rPr>
        <w:t xml:space="preserve"> (Fuente: Elaboración propia)</w:t>
      </w:r>
      <w:r w:rsidR="00816118">
        <w:rPr>
          <w:rFonts w:cs="Arial"/>
          <w:sz w:val="22"/>
          <w:szCs w:val="22"/>
        </w:rPr>
        <w:t>.</w:t>
      </w:r>
      <w:bookmarkEnd w:id="92"/>
    </w:p>
    <w:p w:rsidR="007C6ABC" w:rsidRDefault="004A0306" w:rsidP="007C6ABC">
      <w:pPr>
        <w:spacing w:before="100" w:beforeAutospacing="1"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mantenible. El patrón Experto permitió delegar </w:t>
      </w:r>
      <w:r w:rsidRPr="004A0306">
        <w:rPr>
          <w:rFonts w:cs="Arial"/>
        </w:rPr>
        <w:lastRenderedPageBreak/>
        <w:t>responsabilidades de forma adecuada, mejorando la cohesión; mientras que el Creador garantizó una construcción consistente de objetos complejos. El Controlador organizó eficazmente la interacción entre el usuario y el sistema, separando la lógica de negocio de la interfaz. El Singleton aseguró la existencia de instancias únicas para componentes globales, optimizando recursos y datos compartidos. Por último, el Template Method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7C6ABC" w:rsidRPr="004A0306" w:rsidRDefault="007C6ABC" w:rsidP="007C6ABC">
      <w:pPr>
        <w:spacing w:before="100" w:beforeAutospacing="1" w:line="360" w:lineRule="auto"/>
        <w:jc w:val="both"/>
        <w:rPr>
          <w:rFonts w:cs="Arial"/>
        </w:rPr>
      </w:pPr>
    </w:p>
    <w:p w:rsidR="008E7E9E" w:rsidRDefault="00E65279" w:rsidP="008E7E9E">
      <w:pPr>
        <w:pStyle w:val="Ttulo2"/>
      </w:pPr>
      <w:bookmarkStart w:id="93" w:name="_Toc183055363"/>
      <w:r>
        <w:t>2.10</w:t>
      </w:r>
      <w:r w:rsidR="008E7E9E">
        <w:t xml:space="preserve"> Conclusiones del capítulo</w:t>
      </w:r>
      <w:r w:rsidR="00166FE8">
        <w:t>.</w:t>
      </w:r>
      <w:bookmarkEnd w:id="93"/>
    </w:p>
    <w:p w:rsidR="008E7E9E"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1C5966" w:rsidRPr="00FB0268" w:rsidRDefault="001C5966" w:rsidP="008E7E9E">
      <w:pPr>
        <w:pStyle w:val="Textoindependiente"/>
        <w:spacing w:line="360" w:lineRule="auto"/>
        <w:ind w:firstLine="0"/>
        <w:jc w:val="both"/>
        <w:rPr>
          <w:rFonts w:ascii="Arial" w:hAnsi="Arial" w:cs="Arial"/>
        </w:rPr>
      </w:pPr>
    </w:p>
    <w:p w:rsidR="008E7E9E" w:rsidRDefault="008E7E9E" w:rsidP="007A01CD">
      <w:pPr>
        <w:pStyle w:val="Prrafodelista"/>
        <w:numPr>
          <w:ilvl w:val="0"/>
          <w:numId w:val="14"/>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7A01CD">
      <w:pPr>
        <w:pStyle w:val="Prrafodelista"/>
        <w:numPr>
          <w:ilvl w:val="0"/>
          <w:numId w:val="14"/>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7A01CD">
      <w:pPr>
        <w:pStyle w:val="Prrafodelista"/>
        <w:numPr>
          <w:ilvl w:val="0"/>
          <w:numId w:val="14"/>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0E06EC" w:rsidRDefault="00ED0E29" w:rsidP="00ED0E29">
      <w:pPr>
        <w:pStyle w:val="Ttulo1"/>
        <w:numPr>
          <w:ilvl w:val="0"/>
          <w:numId w:val="0"/>
        </w:numPr>
        <w:rPr>
          <w:rFonts w:cs="Arial"/>
          <w:caps w:val="0"/>
          <w:sz w:val="32"/>
        </w:rPr>
      </w:pPr>
      <w:bookmarkStart w:id="94" w:name="_Toc183055364"/>
      <w:r w:rsidRPr="000E06EC">
        <w:rPr>
          <w:rFonts w:cs="Arial"/>
          <w:sz w:val="32"/>
        </w:rPr>
        <w:lastRenderedPageBreak/>
        <w:t xml:space="preserve">Capítulo 3: </w:t>
      </w:r>
      <w:r w:rsidRPr="000E06EC">
        <w:rPr>
          <w:rFonts w:cs="Arial"/>
          <w:caps w:val="0"/>
          <w:sz w:val="32"/>
        </w:rPr>
        <w:t>Validación</w:t>
      </w:r>
      <w:r w:rsidR="00EF6518">
        <w:rPr>
          <w:rFonts w:cs="Arial"/>
          <w:caps w:val="0"/>
          <w:sz w:val="32"/>
        </w:rPr>
        <w:t xml:space="preserve"> y prueba</w:t>
      </w:r>
      <w:r w:rsidRPr="000E06EC">
        <w:rPr>
          <w:rFonts w:cs="Arial"/>
          <w:caps w:val="0"/>
          <w:sz w:val="32"/>
        </w:rPr>
        <w:t xml:space="preserve"> del Sistema de recomendación basado en Deep Learning para las plataformas del proyecto Z17.</w:t>
      </w:r>
      <w:bookmarkEnd w:id="94"/>
    </w:p>
    <w:p w:rsidR="00B06651" w:rsidRDefault="004B4BA6" w:rsidP="001B5C29">
      <w:pPr>
        <w:pStyle w:val="Textoindependiente"/>
        <w:spacing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B06651">
        <w:rPr>
          <w:rFonts w:ascii="Arial" w:hAnsi="Arial" w:cs="Arial"/>
        </w:rPr>
        <w:t xml:space="preserve"> resultados sean los esperados.</w:t>
      </w:r>
    </w:p>
    <w:p w:rsidR="001B5C29" w:rsidRDefault="001B5C29" w:rsidP="001B5C29">
      <w:pPr>
        <w:pStyle w:val="Textoindependiente"/>
        <w:spacing w:line="360" w:lineRule="auto"/>
        <w:ind w:firstLine="0"/>
        <w:jc w:val="both"/>
        <w:rPr>
          <w:rFonts w:ascii="Arial" w:hAnsi="Arial" w:cs="Arial"/>
        </w:rPr>
      </w:pPr>
    </w:p>
    <w:p w:rsidR="005E2C96" w:rsidRDefault="005E2C96" w:rsidP="004D6647">
      <w:pPr>
        <w:pStyle w:val="Ttulo2"/>
        <w:spacing w:after="240"/>
      </w:pPr>
      <w:bookmarkStart w:id="95" w:name="_Toc183055365"/>
      <w:r>
        <w:t>3.1 Diagrama de despliegue</w:t>
      </w:r>
      <w:r w:rsidR="00166FE8">
        <w:t>.</w:t>
      </w:r>
      <w:bookmarkEnd w:id="95"/>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B450FE" w:rsidP="008C6C33">
      <w:pPr>
        <w:pStyle w:val="Textoindependiente"/>
        <w:keepNext/>
        <w:spacing w:line="360" w:lineRule="auto"/>
        <w:ind w:firstLine="0"/>
        <w:jc w:val="center"/>
      </w:pPr>
      <w:r>
        <w:rPr>
          <w:rFonts w:ascii="Arial" w:hAnsi="Arial" w:cs="Arial"/>
        </w:rPr>
        <w:pict>
          <v:shape id="_x0000_i1038" type="#_x0000_t75" style="width:425pt;height:213pt">
            <v:imagedata r:id="rId83" o:title="Captura de pantalla 2024-11-24 052920"/>
          </v:shape>
        </w:pict>
      </w:r>
    </w:p>
    <w:p w:rsidR="007A5AAB" w:rsidRDefault="008C6C33" w:rsidP="00494DC2">
      <w:pPr>
        <w:pStyle w:val="Descripcin"/>
        <w:jc w:val="center"/>
        <w:rPr>
          <w:sz w:val="22"/>
          <w:szCs w:val="22"/>
        </w:rPr>
      </w:pPr>
      <w:bookmarkStart w:id="96" w:name="_Toc183055430"/>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002C257F">
        <w:rPr>
          <w:noProof/>
          <w:sz w:val="22"/>
          <w:szCs w:val="22"/>
        </w:rPr>
        <w:t>31</w:t>
      </w:r>
      <w:r w:rsidRPr="008C6C33">
        <w:rPr>
          <w:sz w:val="22"/>
          <w:szCs w:val="22"/>
        </w:rPr>
        <w:fldChar w:fldCharType="end"/>
      </w:r>
      <w:r w:rsidRPr="008C6C33">
        <w:rPr>
          <w:sz w:val="22"/>
          <w:szCs w:val="22"/>
        </w:rPr>
        <w:t xml:space="preserve"> Diagrama de despliegue (Fuente: </w:t>
      </w:r>
      <w:r w:rsidR="00DF457E">
        <w:rPr>
          <w:sz w:val="22"/>
          <w:szCs w:val="22"/>
        </w:rPr>
        <w:t>Elaboración propia</w:t>
      </w:r>
      <w:r w:rsidRPr="008C6C33">
        <w:rPr>
          <w:sz w:val="22"/>
          <w:szCs w:val="22"/>
        </w:rPr>
        <w:t>).</w:t>
      </w:r>
      <w:bookmarkEnd w:id="96"/>
    </w:p>
    <w:p w:rsidR="00494DC2" w:rsidRDefault="00494DC2" w:rsidP="00494DC2"/>
    <w:p w:rsidR="00CE5CE7" w:rsidRPr="000C1DB0" w:rsidRDefault="000C1DB0" w:rsidP="007A5AAB">
      <w:pPr>
        <w:pStyle w:val="Textoindependiente"/>
        <w:spacing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distribuyen físicamente en la infraestructura tecnológica. Su realización aporta </w:t>
      </w:r>
      <w:r w:rsidRPr="000C1DB0">
        <w:rPr>
          <w:rFonts w:ascii="Arial" w:hAnsi="Arial" w:cs="Arial"/>
        </w:rPr>
        <w:lastRenderedPageBreak/>
        <w:t>claridad en la arquitectura física, optimiza recursos, mejora la comunicación 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Default="00CE5CE7" w:rsidP="007A5AAB">
      <w:pPr>
        <w:pStyle w:val="Textoindependiente"/>
        <w:spacing w:line="360" w:lineRule="auto"/>
        <w:ind w:firstLine="0"/>
        <w:jc w:val="both"/>
        <w:rPr>
          <w:rFonts w:ascii="Arial" w:hAnsi="Arial" w:cs="Arial"/>
          <w:b/>
        </w:rPr>
      </w:pPr>
    </w:p>
    <w:p w:rsidR="00CE5CE7" w:rsidRPr="00CE5CE7" w:rsidRDefault="00CE5CE7" w:rsidP="004D6647">
      <w:pPr>
        <w:pStyle w:val="Ttulo3"/>
        <w:spacing w:after="240" w:line="360" w:lineRule="auto"/>
      </w:pPr>
      <w:bookmarkStart w:id="97" w:name="_Toc183055366"/>
      <w:r>
        <w:t xml:space="preserve">3.1.1 </w:t>
      </w:r>
      <w:r w:rsidR="004B6BB3" w:rsidRPr="007A5AAB">
        <w:t>Descripción de elementos e interfaces de comunicación</w:t>
      </w:r>
      <w:r w:rsidR="00166FE8">
        <w:t>.</w:t>
      </w:r>
      <w:bookmarkEnd w:id="97"/>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t>Dispositivo PC_Cliente:</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Transmission Control Protocol/Internet Protocol). </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r w:rsidRPr="007A5AAB">
        <w:rPr>
          <w:rFonts w:ascii="Arial" w:hAnsi="Arial" w:cs="Arial"/>
          <w:b/>
        </w:rPr>
        <w:t>MongoDB):</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7A5AAB"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Apklis, Picta y ToDus)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r w:rsidR="00776774">
        <w:rPr>
          <w:rFonts w:ascii="Arial" w:hAnsi="Arial" w:cs="Arial"/>
        </w:rPr>
        <w:t>.</w:t>
      </w:r>
    </w:p>
    <w:p w:rsidR="00CE5CE7" w:rsidRPr="007A5AAB" w:rsidRDefault="00CE5CE7" w:rsidP="007A5AAB">
      <w:pPr>
        <w:pStyle w:val="Textoindependiente"/>
        <w:spacing w:line="360" w:lineRule="auto"/>
        <w:ind w:firstLine="0"/>
        <w:jc w:val="both"/>
        <w:rPr>
          <w:rFonts w:ascii="Arial" w:hAnsi="Arial" w:cs="Arial"/>
        </w:rPr>
      </w:pPr>
    </w:p>
    <w:p w:rsidR="00D7172F" w:rsidRDefault="00CE5CE7" w:rsidP="00BC22EF">
      <w:pPr>
        <w:pStyle w:val="Ttulo2"/>
      </w:pPr>
      <w:bookmarkStart w:id="98" w:name="_Toc183055367"/>
      <w:r>
        <w:t>3.2</w:t>
      </w:r>
      <w:r w:rsidR="00CE013A">
        <w:t xml:space="preserve"> </w:t>
      </w:r>
      <w:r w:rsidR="00D7172F">
        <w:t>Estándares de codificación</w:t>
      </w:r>
      <w:r w:rsidR="00166FE8">
        <w:t>.</w:t>
      </w:r>
      <w:bookmarkEnd w:id="98"/>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w:t>
      </w:r>
      <w:r w:rsidRPr="00D7172F">
        <w:rPr>
          <w:rFonts w:ascii="Arial" w:hAnsi="Arial" w:cs="Arial"/>
        </w:rPr>
        <w:lastRenderedPageBreak/>
        <w:t>mismo, a continuación se muestran algunos estándares de codificación utilizados en la implementación.</w:t>
      </w:r>
    </w:p>
    <w:p w:rsidR="00915776" w:rsidRDefault="00915776" w:rsidP="004B4BA6">
      <w:pPr>
        <w:pStyle w:val="Textoindependiente"/>
        <w:spacing w:line="360" w:lineRule="auto"/>
        <w:ind w:firstLine="0"/>
        <w:jc w:val="both"/>
        <w:rPr>
          <w:rFonts w:ascii="Arial" w:hAnsi="Arial" w:cs="Arial"/>
        </w:rPr>
      </w:pP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Indentación</w:t>
      </w:r>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pacios por nivel de indentación en cada linea</w:t>
      </w:r>
      <w:r w:rsidRPr="00311622">
        <w:rPr>
          <w:rFonts w:ascii="Arial" w:hAnsi="Arial" w:cs="Arial"/>
        </w:rPr>
        <w:t>.</w:t>
      </w:r>
    </w:p>
    <w:p w:rsidR="00D7172F" w:rsidRPr="00311622" w:rsidRDefault="00D7172F" w:rsidP="007A01CD">
      <w:pPr>
        <w:pStyle w:val="Prrafodelista"/>
        <w:numPr>
          <w:ilvl w:val="0"/>
          <w:numId w:val="36"/>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Variables y funciones: </w:t>
      </w:r>
      <w:r w:rsidRPr="00267FB9">
        <w:rPr>
          <w:rFonts w:cs="Arial"/>
        </w:rPr>
        <w:t>snake_case</w:t>
      </w:r>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lases: </w:t>
      </w:r>
      <w:r w:rsidRPr="00267FB9">
        <w:rPr>
          <w:rFonts w:cs="Arial"/>
        </w:rPr>
        <w:t>PascalCase</w:t>
      </w:r>
      <w:r w:rsidRPr="00D7172F">
        <w:rPr>
          <w:rFonts w:cs="Arial"/>
        </w:rPr>
        <w:t>.</w:t>
      </w:r>
    </w:p>
    <w:p w:rsidR="00D7172F" w:rsidRPr="00D7172F" w:rsidRDefault="00D7172F" w:rsidP="007A01CD">
      <w:pPr>
        <w:numPr>
          <w:ilvl w:val="1"/>
          <w:numId w:val="36"/>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311622" w:rsidRPr="00311622" w:rsidRDefault="00311622" w:rsidP="007A01CD">
      <w:pPr>
        <w:pStyle w:val="Textoindependiente"/>
        <w:numPr>
          <w:ilvl w:val="0"/>
          <w:numId w:val="36"/>
        </w:numPr>
        <w:spacing w:line="360" w:lineRule="auto"/>
        <w:jc w:val="both"/>
        <w:rPr>
          <w:rFonts w:ascii="Arial" w:hAnsi="Arial" w:cs="Arial"/>
        </w:rPr>
      </w:pPr>
      <w:r w:rsidRPr="00311622">
        <w:rPr>
          <w:rStyle w:val="Textoennegrita"/>
          <w:rFonts w:ascii="Arial" w:hAnsi="Arial" w:cs="Arial"/>
        </w:rPr>
        <w:t>Modularización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46143" w:rsidRDefault="00C46143" w:rsidP="004B4BA6">
      <w:pPr>
        <w:pStyle w:val="Textoindependiente"/>
        <w:spacing w:line="360" w:lineRule="auto"/>
        <w:ind w:firstLine="0"/>
        <w:jc w:val="both"/>
        <w:rPr>
          <w:rFonts w:ascii="Arial" w:hAnsi="Arial" w:cs="Arial"/>
        </w:rPr>
      </w:pPr>
    </w:p>
    <w:p w:rsidR="00CF1AC2" w:rsidRPr="007E7075" w:rsidRDefault="00CF1AC2" w:rsidP="004B4BA6">
      <w:pPr>
        <w:pStyle w:val="Textoindependiente"/>
        <w:spacing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uipo y la robustez del sistema.</w:t>
      </w:r>
    </w:p>
    <w:p w:rsidR="00CF1AC2" w:rsidRDefault="00CF1AC2" w:rsidP="004B4BA6">
      <w:pPr>
        <w:pStyle w:val="Textoindependiente"/>
        <w:spacing w:line="360" w:lineRule="auto"/>
        <w:ind w:firstLine="0"/>
        <w:jc w:val="both"/>
        <w:rPr>
          <w:rFonts w:ascii="Arial" w:hAnsi="Arial" w:cs="Arial"/>
        </w:rPr>
      </w:pPr>
    </w:p>
    <w:p w:rsidR="008A2E35" w:rsidRDefault="005A0F0B" w:rsidP="004D6647">
      <w:pPr>
        <w:pStyle w:val="Ttulo2"/>
      </w:pPr>
      <w:bookmarkStart w:id="99" w:name="_Toc183055368"/>
      <w:r>
        <w:t>3.3</w:t>
      </w:r>
      <w:r w:rsidR="00CE013A">
        <w:t xml:space="preserve"> </w:t>
      </w:r>
      <w:r w:rsidR="008A2E35" w:rsidRPr="008A2E35">
        <w:t>Estrategia de prueba</w:t>
      </w:r>
      <w:r w:rsidR="00166FE8">
        <w:t>.</w:t>
      </w:r>
      <w:bookmarkEnd w:id="99"/>
    </w:p>
    <w:p w:rsidR="006D14F6"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864F44" w:rsidRDefault="00AE5E5F" w:rsidP="004B4BA6">
      <w:pPr>
        <w:pStyle w:val="Textoindependiente"/>
        <w:spacing w:line="360" w:lineRule="auto"/>
        <w:ind w:firstLine="0"/>
        <w:jc w:val="both"/>
        <w:rPr>
          <w:rFonts w:ascii="Arial" w:hAnsi="Arial" w:cs="Arial"/>
        </w:rPr>
      </w:pPr>
      <w:r>
        <w:rPr>
          <w:rFonts w:ascii="Arial" w:hAnsi="Arial" w:cs="Arial"/>
        </w:rPr>
        <w:lastRenderedPageBreak/>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Picta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Picta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BF40DA" w:rsidP="004D6647">
      <w:pPr>
        <w:pStyle w:val="Ttulo3"/>
        <w:spacing w:after="240" w:line="360" w:lineRule="auto"/>
      </w:pPr>
      <w:bookmarkStart w:id="100" w:name="_Toc183055369"/>
      <w:r>
        <w:t xml:space="preserve">3.3.1 </w:t>
      </w:r>
      <w:r w:rsidR="00E23A47" w:rsidRPr="00E23A47">
        <w:t>Datos de entrenamiento</w:t>
      </w:r>
      <w:r w:rsidR="00166FE8">
        <w:t>.</w:t>
      </w:r>
      <w:bookmarkEnd w:id="100"/>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7A01CD">
      <w:pPr>
        <w:pStyle w:val="Textoindependiente"/>
        <w:numPr>
          <w:ilvl w:val="0"/>
          <w:numId w:val="34"/>
        </w:numPr>
        <w:spacing w:line="360" w:lineRule="auto"/>
        <w:jc w:val="both"/>
        <w:rPr>
          <w:rFonts w:ascii="Arial" w:hAnsi="Arial" w:cs="Arial"/>
        </w:rPr>
      </w:pPr>
      <w:r w:rsidRPr="001B681F">
        <w:rPr>
          <w:rFonts w:ascii="Arial" w:hAnsi="Arial" w:cs="Arial"/>
          <w:b/>
        </w:rPr>
        <w:t>Datasets:</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7A01CD">
      <w:pPr>
        <w:pStyle w:val="Textoindependiente"/>
        <w:numPr>
          <w:ilvl w:val="0"/>
          <w:numId w:val="34"/>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7A01CD">
      <w:pPr>
        <w:pStyle w:val="Textoindependiente"/>
        <w:numPr>
          <w:ilvl w:val="0"/>
          <w:numId w:val="34"/>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Dataset</w:t>
      </w:r>
      <w:r w:rsidR="009869AE">
        <w:rPr>
          <w:rFonts w:ascii="Arial" w:hAnsi="Arial" w:cs="Arial"/>
        </w:rPr>
        <w:t>.</w:t>
      </w:r>
    </w:p>
    <w:p w:rsidR="00854440" w:rsidRDefault="00854440" w:rsidP="007A01CD">
      <w:pPr>
        <w:pStyle w:val="Textoindependiente"/>
        <w:numPr>
          <w:ilvl w:val="0"/>
          <w:numId w:val="34"/>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dataset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bookmarkStart w:id="101" w:name="_Toc183055386"/>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35110">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1"/>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0968BC">
            <w:pPr>
              <w:pStyle w:val="Textoindependiente"/>
              <w:spacing w:before="240" w:after="240" w:line="360" w:lineRule="auto"/>
              <w:ind w:firstLine="0"/>
              <w:jc w:val="center"/>
              <w:rPr>
                <w:rFonts w:ascii="Arial" w:hAnsi="Arial" w:cs="Arial"/>
                <w:b/>
              </w:rPr>
            </w:pPr>
            <w:r w:rsidRPr="000968BC">
              <w:rPr>
                <w:rFonts w:ascii="Arial" w:hAnsi="Arial" w:cs="Arial"/>
                <w:b/>
              </w:rPr>
              <w:t>Dataset</w:t>
            </w:r>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Picta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nombre,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especto a la retroalimentación implícita (ver epígrafe 1.1.2) se utilizaron las vistas o lo que es lo mismo los clicks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Lik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likes y los dislikes</w:t>
            </w:r>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Este dataset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r>
              <w:rPr>
                <w:rFonts w:ascii="Arial" w:hAnsi="Arial" w:cs="Arial"/>
              </w:rPr>
              <w:t>username y fecha_nacimiento</w:t>
            </w:r>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lastRenderedPageBreak/>
        <w:t xml:space="preserve">En el dataset de likes,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r w:rsidR="00132D71" w:rsidRPr="005959AE">
        <w:rPr>
          <w:rStyle w:val="nfasis"/>
          <w:rFonts w:ascii="Arial" w:hAnsi="Arial" w:cs="Arial"/>
          <w:i w:val="0"/>
        </w:rPr>
        <w:t>class imbalance</w:t>
      </w:r>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o que provoca que un modelo de Deep L</w:t>
      </w:r>
      <w:r w:rsidR="00132D71" w:rsidRPr="00132D71">
        <w:rPr>
          <w:rFonts w:ascii="Arial" w:hAnsi="Arial" w:cs="Arial"/>
        </w:rPr>
        <w:t>earning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dislikes,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o cada cantidadato.</w:t>
      </w:r>
    </w:p>
    <w:p w:rsidR="000B6A64" w:rsidRDefault="000B6A64" w:rsidP="004B4BA6">
      <w:pPr>
        <w:pStyle w:val="Textoindependiente"/>
        <w:spacing w:line="360" w:lineRule="auto"/>
        <w:ind w:firstLine="0"/>
        <w:jc w:val="both"/>
        <w:rPr>
          <w:rFonts w:ascii="Arial" w:hAnsi="Arial" w:cs="Arial"/>
        </w:rPr>
      </w:pPr>
    </w:p>
    <w:p w:rsidR="00872E69"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r w:rsidR="00E754C6" w:rsidRPr="00DF71E3">
        <w:rPr>
          <w:rStyle w:val="Textoennegrita"/>
          <w:rFonts w:ascii="Arial" w:hAnsi="Arial" w:cs="Arial"/>
          <w:b w:val="0"/>
        </w:rPr>
        <w:t>submuestreo</w:t>
      </w:r>
      <w:r w:rsidR="00E754C6" w:rsidRPr="00DF71E3">
        <w:rPr>
          <w:rFonts w:ascii="Arial" w:hAnsi="Arial" w:cs="Arial"/>
          <w:b/>
        </w:rPr>
        <w:t xml:space="preserve"> </w:t>
      </w:r>
      <w:r w:rsidR="00E754C6" w:rsidRPr="00DF71E3">
        <w:rPr>
          <w:rFonts w:ascii="Arial" w:hAnsi="Arial" w:cs="Arial"/>
        </w:rPr>
        <w:t xml:space="preserve">o </w:t>
      </w:r>
      <w:r w:rsidR="00E754C6" w:rsidRPr="00DF71E3">
        <w:rPr>
          <w:rStyle w:val="Textoennegrita"/>
          <w:rFonts w:ascii="Arial" w:hAnsi="Arial" w:cs="Arial"/>
          <w:b w:val="0"/>
        </w:rPr>
        <w:t xml:space="preserve">undersampling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dis</w:t>
      </w:r>
      <w:r w:rsidR="00E754C6" w:rsidRPr="00DF71E3">
        <w:rPr>
          <w:rFonts w:ascii="Arial" w:hAnsi="Arial" w:cs="Arial"/>
        </w:rPr>
        <w:t>likes</w:t>
      </w:r>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dataset</w:t>
      </w:r>
      <w:r w:rsidR="00734BC5" w:rsidRPr="00DF71E3">
        <w:rPr>
          <w:rFonts w:ascii="Arial" w:hAnsi="Arial" w:cs="Arial"/>
        </w:rPr>
        <w:t xml:space="preserve"> quedando </w:t>
      </w:r>
      <w:r w:rsidR="00DB598D" w:rsidRPr="00DF71E3">
        <w:rPr>
          <w:rFonts w:ascii="Arial" w:hAnsi="Arial" w:cs="Arial"/>
        </w:rPr>
        <w:t>un 49% de likes y un 51% de dislikes lo cual es un buen balance para entrenar un mode</w:t>
      </w:r>
      <w:r w:rsidR="00446661">
        <w:rPr>
          <w:rFonts w:ascii="Arial" w:hAnsi="Arial" w:cs="Arial"/>
        </w:rPr>
        <w:t>lo de clasificación binaria de Deep L</w:t>
      </w:r>
      <w:r w:rsidR="00DB598D" w:rsidRPr="00DF71E3">
        <w:rPr>
          <w:rFonts w:ascii="Arial" w:hAnsi="Arial" w:cs="Arial"/>
        </w:rPr>
        <w:t>earning.</w:t>
      </w:r>
    </w:p>
    <w:p w:rsidR="0080271B" w:rsidRDefault="0080271B" w:rsidP="00872E69">
      <w:pPr>
        <w:pStyle w:val="Textoindependiente"/>
        <w:spacing w:line="360" w:lineRule="auto"/>
        <w:ind w:firstLine="0"/>
        <w:jc w:val="both"/>
        <w:rPr>
          <w:rFonts w:ascii="Arial" w:hAnsi="Arial" w:cs="Arial"/>
        </w:rPr>
      </w:pPr>
    </w:p>
    <w:p w:rsidR="005A2A97" w:rsidRPr="00E23A47" w:rsidRDefault="005A2A97" w:rsidP="005A2A97">
      <w:pPr>
        <w:pStyle w:val="Ttulo3"/>
        <w:spacing w:after="240" w:line="360" w:lineRule="auto"/>
      </w:pPr>
      <w:bookmarkStart w:id="102" w:name="_Toc183055370"/>
      <w:r>
        <w:t xml:space="preserve">3.3.2 </w:t>
      </w:r>
      <w:r w:rsidR="001A0FCE">
        <w:t>Configuraciones del sistema</w:t>
      </w:r>
      <w:r w:rsidR="00166FE8">
        <w:t>.</w:t>
      </w:r>
      <w:bookmarkEnd w:id="102"/>
    </w:p>
    <w:p w:rsidR="005A2A97" w:rsidRDefault="00D8004F" w:rsidP="00872E69">
      <w:pPr>
        <w:pStyle w:val="Textoindependiente"/>
        <w:spacing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figuraciones utilizadas para el entrenamiento de cada modelo</w:t>
      </w:r>
      <w:r w:rsidR="00D76865">
        <w:rPr>
          <w:rFonts w:ascii="Arial" w:hAnsi="Arial" w:cs="Arial"/>
        </w:rPr>
        <w:t xml:space="preserve"> (ver modelos en el epígrafe 2.1.2).</w:t>
      </w:r>
      <w:r w:rsidR="00681EFA">
        <w:rPr>
          <w:rFonts w:ascii="Arial" w:hAnsi="Arial" w:cs="Arial"/>
        </w:rPr>
        <w:t xml:space="preserve"> A continuación una descripción de cada configura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Gao et al., 2023)</w:t>
      </w:r>
      <w:r w:rsidR="00B21AEC">
        <w:rPr>
          <w:rFonts w:ascii="Arial" w:hAnsi="Arial" w:cs="Arial"/>
        </w:rPr>
        <w:fldChar w:fldCharType="end"/>
      </w:r>
      <w:r w:rsidR="00681EFA">
        <w:rPr>
          <w:rFonts w:ascii="Arial" w:hAnsi="Arial" w:cs="Arial"/>
        </w:rPr>
        <w:t>:</w:t>
      </w:r>
    </w:p>
    <w:p w:rsidR="00681EFA" w:rsidRDefault="00681EFA" w:rsidP="00872E69">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r w:rsidRPr="00693042">
        <w:rPr>
          <w:rFonts w:ascii="Arial" w:hAnsi="Arial" w:cs="Arial"/>
          <w:b/>
        </w:rPr>
        <w:t>Learning Rate:</w:t>
      </w:r>
      <w:r w:rsidRPr="00693042">
        <w:rPr>
          <w:rFonts w:ascii="Arial" w:hAnsi="Arial" w:cs="Arial"/>
        </w:rPr>
        <w:t xml:space="preserve"> Representa la tasa de aprendizaje del modelo, es decir, cuánto se ajustan los pesos en cada paso de optimización.</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r w:rsidRPr="00693042">
        <w:rPr>
          <w:rFonts w:ascii="Arial" w:hAnsi="Arial" w:cs="Arial"/>
          <w:b/>
        </w:rPr>
        <w:t>Number of Epochs:</w:t>
      </w:r>
      <w:r w:rsidRPr="00693042">
        <w:rPr>
          <w:rFonts w:ascii="Arial" w:hAnsi="Arial" w:cs="Arial"/>
        </w:rPr>
        <w:t xml:space="preserve"> Indica cuántas veces el modelo recorrerá el conjunto completo de datos de entrenamiento.</w:t>
      </w:r>
    </w:p>
    <w:p w:rsidR="00681EFA" w:rsidRPr="00693042" w:rsidRDefault="00681EFA" w:rsidP="00693042">
      <w:pPr>
        <w:pStyle w:val="Textoindependiente"/>
        <w:spacing w:line="360" w:lineRule="auto"/>
        <w:ind w:firstLine="0"/>
        <w:jc w:val="both"/>
        <w:rPr>
          <w:rFonts w:ascii="Arial" w:hAnsi="Arial" w:cs="Arial"/>
        </w:rPr>
      </w:pPr>
    </w:p>
    <w:p w:rsidR="00681EFA" w:rsidRPr="00693042" w:rsidRDefault="00681EFA"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Train Length</w:t>
      </w:r>
      <w:r w:rsidRPr="00693042">
        <w:rPr>
          <w:rFonts w:ascii="Arial" w:hAnsi="Arial" w:cs="Arial"/>
        </w:rPr>
        <w:t xml:space="preserve"> y </w:t>
      </w:r>
      <w:r w:rsidRPr="00693042">
        <w:rPr>
          <w:rStyle w:val="Textoennegrita"/>
          <w:rFonts w:ascii="Arial" w:hAnsi="Arial" w:cs="Arial"/>
        </w:rPr>
        <w:t xml:space="preserve">Test Length: </w:t>
      </w:r>
      <w:r w:rsidRPr="00693042">
        <w:rPr>
          <w:rFonts w:ascii="Arial" w:hAnsi="Arial" w:cs="Arial"/>
        </w:rPr>
        <w:t>Reflejan la proporción del conjunto de datos asignada al entrenamiento y prueba, respectivamente.</w:t>
      </w:r>
    </w:p>
    <w:p w:rsidR="00693042" w:rsidRPr="00693042" w:rsidRDefault="00693042" w:rsidP="00693042">
      <w:pPr>
        <w:pStyle w:val="Textoindependiente"/>
        <w:spacing w:line="360" w:lineRule="auto"/>
        <w:ind w:firstLine="0"/>
        <w:jc w:val="both"/>
        <w:rPr>
          <w:rFonts w:ascii="Arial" w:hAnsi="Arial" w:cs="Arial"/>
        </w:rPr>
      </w:pPr>
    </w:p>
    <w:p w:rsidR="00F446AB" w:rsidRPr="00F446AB" w:rsidRDefault="00693042" w:rsidP="00E8164F">
      <w:pPr>
        <w:pStyle w:val="Textoindependiente"/>
        <w:numPr>
          <w:ilvl w:val="0"/>
          <w:numId w:val="49"/>
        </w:numPr>
        <w:spacing w:line="360" w:lineRule="auto"/>
        <w:ind w:left="360"/>
        <w:jc w:val="both"/>
        <w:rPr>
          <w:rFonts w:ascii="Arial" w:hAnsi="Arial" w:cs="Arial"/>
        </w:rPr>
      </w:pPr>
      <w:r w:rsidRPr="00693042">
        <w:rPr>
          <w:rStyle w:val="Textoennegrita"/>
          <w:rFonts w:ascii="Arial" w:hAnsi="Arial" w:cs="Arial"/>
        </w:rPr>
        <w:t>Train Batch</w:t>
      </w:r>
      <w:r w:rsidRPr="00693042">
        <w:rPr>
          <w:rFonts w:ascii="Arial" w:hAnsi="Arial" w:cs="Arial"/>
        </w:rPr>
        <w:t xml:space="preserve"> y </w:t>
      </w:r>
      <w:r w:rsidRPr="00693042">
        <w:rPr>
          <w:rStyle w:val="Textoennegrita"/>
          <w:rFonts w:ascii="Arial" w:hAnsi="Arial" w:cs="Arial"/>
        </w:rPr>
        <w:t xml:space="preserve">Test Batch: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w:t>
      </w:r>
      <w:r w:rsidR="000C01B0">
        <w:rPr>
          <w:rFonts w:ascii="Arial" w:hAnsi="Arial" w:cs="Arial"/>
        </w:rPr>
        <w:lastRenderedPageBreak/>
        <w:t>que estos datos son divididos en pequeños lotes pasando uno a uno por el modelo.</w:t>
      </w:r>
    </w:p>
    <w:p w:rsidR="00F446AB" w:rsidRPr="00F446AB" w:rsidRDefault="00F446AB" w:rsidP="00F446AB">
      <w:pPr>
        <w:pStyle w:val="Textoindependiente"/>
        <w:spacing w:line="360" w:lineRule="auto"/>
        <w:jc w:val="both"/>
        <w:rPr>
          <w:rFonts w:ascii="Arial" w:hAnsi="Arial" w:cs="Arial"/>
        </w:rPr>
      </w:pPr>
    </w:p>
    <w:p w:rsidR="00461BB6" w:rsidRPr="00461BB6" w:rsidRDefault="00461BB6" w:rsidP="00461BB6">
      <w:pPr>
        <w:pStyle w:val="Descripcin"/>
        <w:keepNext/>
        <w:spacing w:line="360" w:lineRule="auto"/>
        <w:jc w:val="center"/>
        <w:rPr>
          <w:sz w:val="22"/>
          <w:szCs w:val="22"/>
        </w:rPr>
      </w:pPr>
      <w:bookmarkStart w:id="103" w:name="_Toc183055387"/>
      <w:r w:rsidRPr="00461BB6">
        <w:rPr>
          <w:sz w:val="22"/>
          <w:szCs w:val="22"/>
        </w:rPr>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35110">
        <w:rPr>
          <w:noProof/>
          <w:sz w:val="22"/>
          <w:szCs w:val="22"/>
        </w:rPr>
        <w:t>6</w:t>
      </w:r>
      <w:r w:rsidRPr="00461BB6">
        <w:rPr>
          <w:sz w:val="22"/>
          <w:szCs w:val="22"/>
        </w:rPr>
        <w:fldChar w:fldCharType="end"/>
      </w:r>
      <w:r w:rsidRPr="00461BB6">
        <w:rPr>
          <w:sz w:val="22"/>
          <w:szCs w:val="22"/>
        </w:rPr>
        <w:t xml:space="preserve">: Configuraciones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3"/>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Learning Rate</w:t>
            </w:r>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Number of Epochs</w:t>
            </w:r>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Train Length</w:t>
            </w:r>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Length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Train Batch</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Test Batch</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250508" w:rsidRDefault="00250508" w:rsidP="00872E69">
      <w:pPr>
        <w:pStyle w:val="Textoindependiente"/>
        <w:spacing w:line="360" w:lineRule="auto"/>
        <w:ind w:firstLine="0"/>
        <w:jc w:val="both"/>
        <w:rPr>
          <w:rFonts w:ascii="Arial" w:hAnsi="Arial" w:cs="Arial"/>
        </w:rPr>
      </w:pPr>
    </w:p>
    <w:p w:rsidR="00250508" w:rsidRDefault="002F5A54" w:rsidP="00872E69">
      <w:pPr>
        <w:pStyle w:val="Textoindependiente"/>
        <w:spacing w:line="360" w:lineRule="auto"/>
        <w:ind w:firstLine="0"/>
        <w:jc w:val="both"/>
        <w:rPr>
          <w:rFonts w:ascii="Arial" w:hAnsi="Arial" w:cs="Arial"/>
        </w:rPr>
      </w:pPr>
      <w:r>
        <w:rPr>
          <w:rFonts w:ascii="Arial" w:hAnsi="Arial" w:cs="Arial"/>
        </w:rPr>
        <w:t>Estas configura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7B781B">
        <w:rPr>
          <w:rFonts w:ascii="Arial" w:hAnsi="Arial" w:cs="Arial"/>
        </w:rPr>
        <w:t>(ver e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652FB1" w:rsidRPr="00872E69" w:rsidRDefault="00652FB1" w:rsidP="00872E69">
      <w:pPr>
        <w:pStyle w:val="Textoindependiente"/>
        <w:spacing w:line="360" w:lineRule="auto"/>
        <w:ind w:firstLine="0"/>
        <w:jc w:val="both"/>
        <w:rPr>
          <w:rFonts w:ascii="Arial" w:hAnsi="Arial" w:cs="Arial"/>
        </w:rPr>
      </w:pPr>
    </w:p>
    <w:p w:rsidR="00862F6A" w:rsidRDefault="005A0F0B" w:rsidP="00864F44">
      <w:pPr>
        <w:pStyle w:val="Ttulo2"/>
      </w:pPr>
      <w:bookmarkStart w:id="104" w:name="_Toc183055371"/>
      <w:r>
        <w:t>3.4</w:t>
      </w:r>
      <w:r w:rsidR="00CE013A">
        <w:t xml:space="preserve"> </w:t>
      </w:r>
      <w:r w:rsidR="00862F6A" w:rsidRPr="00862F6A">
        <w:t>Pruebas realizadas al sistema</w:t>
      </w:r>
      <w:r w:rsidR="00842023">
        <w:t>.</w:t>
      </w:r>
      <w:bookmarkEnd w:id="104"/>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Pressman, 2005)</w:t>
      </w:r>
      <w:r w:rsidR="00842023">
        <w:rPr>
          <w:rFonts w:ascii="Arial" w:hAnsi="Arial" w:cs="Arial"/>
        </w:rPr>
        <w:fldChar w:fldCharType="end"/>
      </w:r>
      <w:r w:rsidRPr="00862F6A">
        <w:rPr>
          <w:rFonts w:ascii="Arial" w:hAnsi="Arial" w:cs="Arial"/>
        </w:rPr>
        <w:t>.</w:t>
      </w:r>
    </w:p>
    <w:p w:rsidR="00B1616C" w:rsidRDefault="00B1616C" w:rsidP="00862F6A">
      <w:pPr>
        <w:pStyle w:val="Textoindependiente"/>
        <w:spacing w:line="360" w:lineRule="auto"/>
        <w:ind w:firstLine="0"/>
        <w:jc w:val="both"/>
        <w:rPr>
          <w:rFonts w:ascii="Arial" w:hAnsi="Arial" w:cs="Arial"/>
        </w:rPr>
      </w:pPr>
    </w:p>
    <w:p w:rsidR="00B1616C" w:rsidRPr="00B1616C" w:rsidRDefault="005A0F0B" w:rsidP="004D6647">
      <w:pPr>
        <w:pStyle w:val="Ttulo3"/>
        <w:spacing w:after="240" w:line="360" w:lineRule="auto"/>
      </w:pPr>
      <w:bookmarkStart w:id="105" w:name="_Toc183055372"/>
      <w:r>
        <w:t>3.4</w:t>
      </w:r>
      <w:r w:rsidR="00CE013A">
        <w:t xml:space="preserve">.1 </w:t>
      </w:r>
      <w:r w:rsidR="00B1616C" w:rsidRPr="00B1616C">
        <w:t>Prueba de caja negra</w:t>
      </w:r>
      <w:r w:rsidR="00842023">
        <w:t>.</w:t>
      </w:r>
      <w:bookmarkEnd w:id="105"/>
    </w:p>
    <w:p w:rsidR="00B1616C" w:rsidRPr="00B1616C" w:rsidRDefault="00842023" w:rsidP="00B1616C">
      <w:pPr>
        <w:pStyle w:val="Textoindependiente"/>
        <w:spacing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Pressman,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B1616C"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4D6647">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6436E2">
      <w:pPr>
        <w:pStyle w:val="Textoindependiente"/>
        <w:spacing w:line="360" w:lineRule="auto"/>
        <w:ind w:firstLine="0"/>
      </w:pPr>
    </w:p>
    <w:p w:rsidR="009C1E3B" w:rsidRPr="009C1E3B" w:rsidRDefault="009C1E3B" w:rsidP="006436E2">
      <w:pPr>
        <w:pStyle w:val="Descripcin"/>
        <w:keepNext/>
        <w:spacing w:line="360" w:lineRule="auto"/>
        <w:jc w:val="center"/>
        <w:rPr>
          <w:rFonts w:cs="Arial"/>
          <w:sz w:val="22"/>
          <w:szCs w:val="22"/>
        </w:rPr>
      </w:pPr>
      <w:bookmarkStart w:id="106" w:name="_Toc183055388"/>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35110">
        <w:rPr>
          <w:rFonts w:cs="Arial"/>
          <w:noProof/>
          <w:sz w:val="22"/>
          <w:szCs w:val="22"/>
        </w:rPr>
        <w:t>7</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6"/>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4E63CC4" wp14:editId="2FB5E7BF">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241725" w:rsidRPr="002E595C" w:rsidRDefault="002E595C" w:rsidP="003208BB">
      <w:pPr>
        <w:pStyle w:val="Descripcin"/>
        <w:spacing w:line="360" w:lineRule="auto"/>
        <w:jc w:val="center"/>
        <w:rPr>
          <w:rFonts w:cs="Arial"/>
          <w:b/>
          <w:sz w:val="22"/>
          <w:szCs w:val="22"/>
        </w:rPr>
      </w:pPr>
      <w:bookmarkStart w:id="107" w:name="_Toc183055431"/>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2C257F">
        <w:rPr>
          <w:rFonts w:cs="Arial"/>
          <w:noProof/>
          <w:sz w:val="22"/>
          <w:szCs w:val="22"/>
        </w:rPr>
        <w:t>32</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7"/>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801717">
        <w:rPr>
          <w:rFonts w:ascii="Arial" w:hAnsi="Arial" w:cs="Arial"/>
        </w:rPr>
        <w:t>estra en la figura 32</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lastRenderedPageBreak/>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3C2F4D" w:rsidRDefault="001755D2" w:rsidP="00D00CD3">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3C2F4D" w:rsidRDefault="003C2F4D" w:rsidP="00D00CD3">
      <w:pPr>
        <w:pStyle w:val="Textoindependiente"/>
        <w:spacing w:line="360" w:lineRule="auto"/>
        <w:ind w:firstLine="0"/>
        <w:jc w:val="both"/>
        <w:rPr>
          <w:rFonts w:ascii="Arial" w:hAnsi="Arial" w:cs="Arial"/>
          <w:b/>
        </w:rPr>
      </w:pP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08" w:name="_Toc183055389"/>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08"/>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9" w:name="_Toc183055390"/>
      <w:r w:rsidRPr="00C07F29">
        <w:rPr>
          <w:rFonts w:cs="Arial"/>
          <w:i w:val="0"/>
          <w:sz w:val="22"/>
          <w:szCs w:val="22"/>
        </w:rPr>
        <w:lastRenderedPageBreak/>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9</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09"/>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Default="00E13707" w:rsidP="007A01CD">
            <w:pPr>
              <w:pStyle w:val="Textoindependiente"/>
              <w:numPr>
                <w:ilvl w:val="0"/>
                <w:numId w:val="41"/>
              </w:numPr>
              <w:spacing w:line="360" w:lineRule="auto"/>
              <w:rPr>
                <w:rFonts w:ascii="Arial" w:hAnsi="Arial" w:cs="Arial"/>
                <w:b/>
              </w:rPr>
            </w:pPr>
            <w:r>
              <w:rPr>
                <w:rFonts w:ascii="Arial" w:hAnsi="Arial" w:cs="Arial"/>
                <w:b/>
              </w:rPr>
              <w:t>usuario_id: 2000</w:t>
            </w:r>
          </w:p>
          <w:p w:rsidR="00E13707" w:rsidRPr="00E13707" w:rsidRDefault="00E13707" w:rsidP="007A01CD">
            <w:pPr>
              <w:pStyle w:val="Textoindependiente"/>
              <w:numPr>
                <w:ilvl w:val="0"/>
                <w:numId w:val="41"/>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10" w:name="_Toc183055391"/>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35110">
        <w:rPr>
          <w:rFonts w:cs="Arial"/>
          <w:noProof/>
          <w:sz w:val="22"/>
          <w:szCs w:val="22"/>
        </w:rPr>
        <w:t>10</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10"/>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lastRenderedPageBreak/>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F834BC" w:rsidTr="00240FC2">
        <w:tc>
          <w:tcPr>
            <w:tcW w:w="8642" w:type="dxa"/>
          </w:tcPr>
          <w:p w:rsidR="00F834BC" w:rsidRDefault="00F834BC" w:rsidP="00240FC2">
            <w:pPr>
              <w:pStyle w:val="Textoindependiente"/>
              <w:spacing w:before="240" w:after="240" w:line="360" w:lineRule="auto"/>
              <w:ind w:firstLine="0"/>
              <w:rPr>
                <w:rFonts w:ascii="Arial" w:hAnsi="Arial" w:cs="Arial"/>
                <w:b/>
              </w:rPr>
            </w:pPr>
            <w:r>
              <w:rPr>
                <w:rFonts w:ascii="Arial" w:hAnsi="Arial" w:cs="Arial"/>
                <w:b/>
              </w:rPr>
              <w:t>Datos:</w:t>
            </w:r>
          </w:p>
          <w:p w:rsidR="00F834BC" w:rsidRPr="007B0784" w:rsidRDefault="007B0784" w:rsidP="007B0784">
            <w:pPr>
              <w:pStyle w:val="Textoindependiente"/>
              <w:numPr>
                <w:ilvl w:val="0"/>
                <w:numId w:val="53"/>
              </w:numPr>
              <w:spacing w:line="360" w:lineRule="auto"/>
              <w:rPr>
                <w:rFonts w:ascii="Arial" w:hAnsi="Arial" w:cs="Arial"/>
              </w:rPr>
            </w:pPr>
            <w:r w:rsidRPr="007B0784">
              <w:rPr>
                <w:rFonts w:ascii="Arial" w:hAnsi="Arial" w:cs="Arial"/>
              </w:rPr>
              <w:t xml:space="preserve">1000 </w:t>
            </w:r>
            <w:r>
              <w:rPr>
                <w:rFonts w:ascii="Arial" w:hAnsi="Arial" w:cs="Arial"/>
              </w:rPr>
              <w:t>Vistas</w:t>
            </w:r>
          </w:p>
          <w:p w:rsidR="007B0784" w:rsidRPr="002B638E" w:rsidRDefault="007B0784" w:rsidP="007B0784">
            <w:pPr>
              <w:pStyle w:val="Textoindependiente"/>
              <w:numPr>
                <w:ilvl w:val="0"/>
                <w:numId w:val="53"/>
              </w:numPr>
              <w:spacing w:line="360" w:lineRule="auto"/>
              <w:rPr>
                <w:rFonts w:ascii="Arial" w:hAnsi="Arial" w:cs="Arial"/>
                <w:b/>
              </w:rPr>
            </w:pPr>
            <w:r w:rsidRPr="007B0784">
              <w:rPr>
                <w:rFonts w:ascii="Arial" w:hAnsi="Arial" w:cs="Arial"/>
              </w:rPr>
              <w:t>1000 Likes</w:t>
            </w:r>
            <w:r>
              <w:rPr>
                <w:rFonts w:ascii="Arial" w:hAnsi="Arial" w:cs="Arial"/>
              </w:rPr>
              <w:t xml:space="preserve"> y Dislikes</w:t>
            </w: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241725" w:rsidRPr="00981151" w:rsidRDefault="005A0F0B" w:rsidP="00EE56EA">
      <w:pPr>
        <w:pStyle w:val="Ttulo3"/>
        <w:spacing w:after="240" w:line="360" w:lineRule="auto"/>
      </w:pPr>
      <w:bookmarkStart w:id="111" w:name="_Toc183055373"/>
      <w:r>
        <w:t>3.4</w:t>
      </w:r>
      <w:r w:rsidR="00CE013A">
        <w:t xml:space="preserve">.2 </w:t>
      </w:r>
      <w:r w:rsidR="00981151" w:rsidRPr="00981151">
        <w:t>Prueba de caja blanca</w:t>
      </w:r>
      <w:r w:rsidR="008566DA">
        <w:t>.</w:t>
      </w:r>
      <w:bookmarkEnd w:id="111"/>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w:t>
      </w:r>
    </w:p>
    <w:p w:rsidR="00981151" w:rsidRDefault="00981151" w:rsidP="00981151">
      <w:pPr>
        <w:pStyle w:val="Textoindependiente"/>
        <w:spacing w:line="360" w:lineRule="auto"/>
        <w:ind w:firstLine="0"/>
        <w:jc w:val="both"/>
        <w:rPr>
          <w:rFonts w:ascii="Arial" w:hAnsi="Arial" w:cs="Arial"/>
        </w:rPr>
      </w:pPr>
    </w:p>
    <w:p w:rsidR="00981151" w:rsidRPr="00172D0D" w:rsidRDefault="008566DA" w:rsidP="007551A1">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Es una técnica de prueba de caja blanca propuesta inicialmente por Tom McCabe. El método del camino básico permite al diseñador de casos de prueba obtener una medida de la complejidad lógica de un diseño procedimental y usar </w:t>
      </w:r>
      <w:r w:rsidRPr="00981151">
        <w:rPr>
          <w:rFonts w:ascii="Arial" w:hAnsi="Arial" w:cs="Arial"/>
        </w:rPr>
        <w:lastRenderedPageBreak/>
        <w:t>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 xml:space="preserve">.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BE69F3" w:rsidP="007551A1">
      <w:pPr>
        <w:pStyle w:val="Textoindependiente"/>
        <w:spacing w:after="240" w:line="360" w:lineRule="auto"/>
        <w:ind w:firstLine="0"/>
        <w:jc w:val="both"/>
        <w:rPr>
          <w:rFonts w:ascii="Arial" w:hAnsi="Arial" w:cs="Arial"/>
          <w:b/>
          <w:u w:val="single"/>
        </w:rPr>
      </w:pPr>
      <w:r>
        <w:rPr>
          <w:rFonts w:ascii="Arial" w:hAnsi="Arial" w:cs="Arial"/>
          <w:b/>
          <w:u w:val="single"/>
        </w:rPr>
        <w:t>Complejidad C</w:t>
      </w:r>
      <w:r w:rsidR="00981151" w:rsidRPr="00172D0D">
        <w:rPr>
          <w:rFonts w:ascii="Arial" w:hAnsi="Arial" w:cs="Arial"/>
          <w:b/>
          <w:u w:val="single"/>
        </w:rPr>
        <w:t>iclomática</w:t>
      </w:r>
      <w:r w:rsidR="008566DA">
        <w:rPr>
          <w:rFonts w:ascii="Arial" w:hAnsi="Arial" w:cs="Arial"/>
          <w:b/>
          <w:u w:val="single"/>
        </w:rPr>
        <w:t>.</w:t>
      </w:r>
      <w:r w:rsidR="00981151" w:rsidRPr="00172D0D">
        <w:rPr>
          <w:rFonts w:ascii="Arial" w:hAnsi="Arial" w:cs="Arial"/>
          <w:b/>
          <w:u w:val="single"/>
        </w:rPr>
        <w:t xml:space="preserve">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La complejidad ciclomática es una métrica del software que proporciona una medición cuantitativa de la complejidad lógica de un programa. Cuando se usa en el contexto del método de prueba del camino básico, el valor calculado como complejidad ciclomática define el número de caminos independientes del conjunto básico de un programa y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DOl6mGO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w:t>
      </w:r>
    </w:p>
    <w:p w:rsidR="006F1ABF" w:rsidRDefault="006F1ABF" w:rsidP="00981151">
      <w:pPr>
        <w:pStyle w:val="Textoindependiente"/>
        <w:spacing w:line="360" w:lineRule="auto"/>
        <w:ind w:firstLine="0"/>
        <w:jc w:val="both"/>
        <w:rPr>
          <w:rFonts w:ascii="Arial" w:hAnsi="Arial" w:cs="Arial"/>
        </w:rPr>
      </w:pPr>
    </w:p>
    <w:p w:rsidR="00602A64" w:rsidRDefault="00B450FE" w:rsidP="00602A64">
      <w:pPr>
        <w:pStyle w:val="Textoindependiente"/>
        <w:keepNext/>
        <w:spacing w:line="360" w:lineRule="auto"/>
        <w:ind w:firstLine="0"/>
        <w:jc w:val="center"/>
      </w:pPr>
      <w:r>
        <w:rPr>
          <w:rFonts w:ascii="Arial" w:hAnsi="Arial" w:cs="Arial"/>
        </w:rPr>
        <w:pict>
          <v:shape id="_x0000_i1039" type="#_x0000_t75" style="width:228.5pt;height:260pt">
            <v:imagedata r:id="rId85" o:title="Captura de pantalla 2024-11-03 053126"/>
          </v:shape>
        </w:pict>
      </w:r>
    </w:p>
    <w:p w:rsidR="00241725" w:rsidRPr="00602A64" w:rsidRDefault="00602A64" w:rsidP="00602A64">
      <w:pPr>
        <w:pStyle w:val="Descripcin"/>
        <w:jc w:val="center"/>
        <w:rPr>
          <w:rFonts w:cs="Arial"/>
          <w:sz w:val="22"/>
          <w:szCs w:val="22"/>
        </w:rPr>
      </w:pPr>
      <w:bookmarkStart w:id="112" w:name="_Toc183055432"/>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2C257F">
        <w:rPr>
          <w:rFonts w:cs="Arial"/>
          <w:noProof/>
          <w:sz w:val="22"/>
          <w:szCs w:val="22"/>
        </w:rPr>
        <w:t>33</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12"/>
    </w:p>
    <w:p w:rsidR="00C87369" w:rsidRDefault="00C87369" w:rsidP="007732B5">
      <w:pPr>
        <w:pStyle w:val="Textoindependiente"/>
        <w:spacing w:line="360" w:lineRule="auto"/>
        <w:ind w:firstLine="0"/>
        <w:jc w:val="both"/>
        <w:rPr>
          <w:rFonts w:ascii="Arial" w:hAnsi="Arial" w:cs="Arial"/>
        </w:rPr>
      </w:pPr>
    </w:p>
    <w:p w:rsidR="00C87369" w:rsidRPr="007732B5" w:rsidRDefault="00C87369" w:rsidP="007732B5">
      <w:pPr>
        <w:pStyle w:val="Textoindependiente"/>
        <w:spacing w:line="360" w:lineRule="auto"/>
        <w:ind w:firstLine="0"/>
        <w:jc w:val="both"/>
        <w:rPr>
          <w:rFonts w:ascii="Arial" w:hAnsi="Arial" w:cs="Arial"/>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755488" w:rsidRDefault="00755488" w:rsidP="00C16CA8">
      <w:pPr>
        <w:pStyle w:val="Textoindependiente"/>
        <w:spacing w:line="360" w:lineRule="auto"/>
        <w:ind w:firstLine="0"/>
        <w:rPr>
          <w:rFonts w:ascii="Arial" w:hAnsi="Arial" w:cs="Arial"/>
          <w:b/>
        </w:rPr>
      </w:pP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w:lastRenderedPageBreak/>
        <mc:AlternateContent>
          <mc:Choice Requires="wps">
            <w:drawing>
              <wp:anchor distT="0" distB="0" distL="114300" distR="114300" simplePos="0" relativeHeight="251715584" behindDoc="0" locked="0" layoutInCell="1" allowOverlap="1" wp14:anchorId="70885B3B" wp14:editId="3A20E643">
                <wp:simplePos x="0" y="0"/>
                <wp:positionH relativeFrom="column">
                  <wp:posOffset>4008700</wp:posOffset>
                </wp:positionH>
                <wp:positionV relativeFrom="paragraph">
                  <wp:posOffset>195690</wp:posOffset>
                </wp:positionV>
                <wp:extent cx="532737" cy="492816"/>
                <wp:effectExtent l="0" t="0" r="20320" b="21590"/>
                <wp:wrapNone/>
                <wp:docPr id="55" name="Elipse 55"/>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0885B3B" id="Elipse 55" o:spid="_x0000_s1029" style="position:absolute;margin-left:315.65pt;margin-top:15.4pt;width:41.95pt;height:38.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eAfA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" fillcolor="#5b9bd5 [3204]" strokecolor="#1f4d78 [1604]" strokeweight="1pt">
                <v:stroke joinstyle="miter"/>
                <v:textbox>
                  <w:txbxContent>
                    <w:p w:rsidR="00B450FE" w:rsidRPr="00B81180" w:rsidRDefault="00B450FE"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1B2E6DB0" wp14:editId="5F32A824">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2E6DB0" id="Elipse 11" o:spid="_x0000_s1030"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qPew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" fillcolor="#5b9bd5 [3204]" strokecolor="#1f4d78 [1604]" strokeweight="1pt">
                <v:stroke joinstyle="miter"/>
                <v:textbox>
                  <w:txbxContent>
                    <w:p w:rsidR="00B450FE" w:rsidRPr="00B81180" w:rsidRDefault="00B450FE"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3569578D" wp14:editId="25509A56">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2E94DA9"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203D8E1D" wp14:editId="7481C334">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312A8579" wp14:editId="474F35DE">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44D2675B" wp14:editId="56D3E280">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19A53D8A" wp14:editId="7336A654">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1297E47F" wp14:editId="682598E7">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0567BBAD" wp14:editId="77978295">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567BBAD" id="Elipse 37" o:spid="_x0000_s1031"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DdfQ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" fillcolor="#5b9bd5 [3204]" strokecolor="#1f4d78 [1604]" strokeweight="1pt">
                <v:stroke joinstyle="miter"/>
                <v:textbox>
                  <w:txbxContent>
                    <w:p w:rsidR="00B450FE" w:rsidRPr="00B81180" w:rsidRDefault="00B450FE"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0A798AD0" wp14:editId="73CF0AA0">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798AD0" id="Elipse 36" o:spid="_x0000_s1032"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" fillcolor="#5b9bd5 [3204]" strokecolor="#1f4d78 [1604]" strokeweight="1pt">
                <v:stroke joinstyle="miter"/>
                <v:textbox>
                  <w:txbxContent>
                    <w:p w:rsidR="00B450FE" w:rsidRPr="00B81180" w:rsidRDefault="00B450FE"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68D79DC0" wp14:editId="32CBB1E2">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D79DC0" id="Elipse 33" o:spid="_x0000_s1033"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NYOvo9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B450FE" w:rsidRPr="00B81180" w:rsidRDefault="00B450FE"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4B73EA7E" wp14:editId="38F7B0E0">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73EA7E" id="Elipse 32" o:spid="_x0000_s1034"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APgxwl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B450FE" w:rsidRPr="00B81180" w:rsidRDefault="00B450FE"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114957B2" wp14:editId="45B604BB">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4957B2" id="Elipse 28" o:spid="_x0000_s1035"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77d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O3jvt1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B450FE" w:rsidRPr="00B81180" w:rsidRDefault="00B450FE" w:rsidP="00B81180">
                      <w:pPr>
                        <w:jc w:val="center"/>
                        <w:rPr>
                          <w:lang w:val="en-US"/>
                        </w:rPr>
                      </w:pPr>
                      <w:r>
                        <w:rPr>
                          <w:lang w:val="en-US"/>
                        </w:rPr>
                        <w:t>2</w:t>
                      </w:r>
                    </w:p>
                  </w:txbxContent>
                </v:textbox>
              </v:oval>
            </w:pict>
          </mc:Fallback>
        </mc:AlternateContent>
      </w:r>
    </w:p>
    <w:p w:rsidR="00241725" w:rsidRDefault="00B4288F"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72E05532" wp14:editId="23314225">
                <wp:simplePos x="0" y="0"/>
                <wp:positionH relativeFrom="column">
                  <wp:posOffset>2362780</wp:posOffset>
                </wp:positionH>
                <wp:positionV relativeFrom="paragraph">
                  <wp:posOffset>11817</wp:posOffset>
                </wp:positionV>
                <wp:extent cx="198782" cy="477078"/>
                <wp:effectExtent l="0" t="0" r="29845" b="18415"/>
                <wp:wrapNone/>
                <wp:docPr id="48" name="Conector recto 4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D4A07" id="Conector recto 48"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7392" behindDoc="0" locked="0" layoutInCell="1" allowOverlap="1" wp14:anchorId="33C35D55" wp14:editId="68E06230">
                <wp:simplePos x="0" y="0"/>
                <wp:positionH relativeFrom="column">
                  <wp:posOffset>3770161</wp:posOffset>
                </wp:positionH>
                <wp:positionV relativeFrom="paragraph">
                  <wp:posOffset>139036</wp:posOffset>
                </wp:positionV>
                <wp:extent cx="341906" cy="469100"/>
                <wp:effectExtent l="0" t="0" r="20320" b="26670"/>
                <wp:wrapNone/>
                <wp:docPr id="49" name="Conector recto 4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7B6E3"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3296" behindDoc="0" locked="0" layoutInCell="1" allowOverlap="1" wp14:anchorId="0323C340" wp14:editId="0E0632BD">
                <wp:simplePos x="0" y="0"/>
                <wp:positionH relativeFrom="column">
                  <wp:posOffset>1710773</wp:posOffset>
                </wp:positionH>
                <wp:positionV relativeFrom="paragraph">
                  <wp:posOffset>107231</wp:posOffset>
                </wp:positionV>
                <wp:extent cx="397565" cy="922351"/>
                <wp:effectExtent l="0" t="0" r="21590" b="30480"/>
                <wp:wrapNone/>
                <wp:docPr id="47" name="Conector recto 47"/>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1B3F5"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CCHh9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C21315" w:rsidRDefault="000D35B6" w:rsidP="00C21315">
      <w:pPr>
        <w:rPr>
          <w:rFonts w:cs="Arial"/>
        </w:rPr>
      </w:pPr>
      <w:r>
        <w:rPr>
          <w:rFonts w:cs="Arial"/>
          <w:b/>
          <w:noProof/>
        </w:rPr>
        <mc:AlternateContent>
          <mc:Choice Requires="wps">
            <w:drawing>
              <wp:anchor distT="0" distB="0" distL="114300" distR="114300" simplePos="0" relativeHeight="251689984" behindDoc="0" locked="0" layoutInCell="1" allowOverlap="1" wp14:anchorId="1ED530E4" wp14:editId="73C15618">
                <wp:simplePos x="0" y="0"/>
                <wp:positionH relativeFrom="column">
                  <wp:posOffset>2461453</wp:posOffset>
                </wp:positionH>
                <wp:positionV relativeFrom="paragraph">
                  <wp:posOffset>123659</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D530E4" id="Elipse 40" o:spid="_x0000_s1036" style="position:absolute;margin-left:193.8pt;margin-top:9.75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" fillcolor="#5b9bd5 [3204]" strokecolor="#1f4d78 [1604]" strokeweight="1pt">
                <v:stroke joinstyle="miter"/>
                <v:textbox>
                  <w:txbxContent>
                    <w:p w:rsidR="00B450FE" w:rsidRPr="00B81180" w:rsidRDefault="00B450FE" w:rsidP="004F0C96">
                      <w:pPr>
                        <w:jc w:val="center"/>
                        <w:rPr>
                          <w:lang w:val="en-US"/>
                        </w:rPr>
                      </w:pPr>
                      <w:r>
                        <w:rPr>
                          <w:lang w:val="en-US"/>
                        </w:rPr>
                        <w:t>6</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11488" behindDoc="0" locked="0" layoutInCell="1" allowOverlap="1" wp14:anchorId="5B10CA8E" wp14:editId="2E37A2E5">
                <wp:simplePos x="0" y="0"/>
                <wp:positionH relativeFrom="column">
                  <wp:posOffset>3440982</wp:posOffset>
                </wp:positionH>
                <wp:positionV relativeFrom="paragraph">
                  <wp:posOffset>100137</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10CA8E" id="Elipse 53" o:spid="_x0000_s1037" style="position:absolute;margin-left:270.95pt;margin-top:7.9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" fillcolor="#5b9bd5 [3204]" strokecolor="#1f4d78 [1604]" strokeweight="1pt">
                <v:stroke joinstyle="miter"/>
                <v:textbox>
                  <w:txbxContent>
                    <w:p w:rsidR="00B450FE" w:rsidRPr="00B81180" w:rsidRDefault="00B450FE" w:rsidP="00C02E7C">
                      <w:pPr>
                        <w:jc w:val="center"/>
                        <w:rPr>
                          <w:lang w:val="en-US"/>
                        </w:rPr>
                      </w:pPr>
                      <w:r>
                        <w:rPr>
                          <w:lang w:val="en-US"/>
                        </w:rPr>
                        <w:t>8</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09440" behindDoc="0" locked="0" layoutInCell="1" allowOverlap="1" wp14:anchorId="277107F4" wp14:editId="364AF089">
                <wp:simplePos x="0" y="0"/>
                <wp:positionH relativeFrom="column">
                  <wp:posOffset>2728539</wp:posOffset>
                </wp:positionH>
                <wp:positionV relativeFrom="paragraph">
                  <wp:posOffset>10656</wp:posOffset>
                </wp:positionV>
                <wp:extent cx="802667" cy="118579"/>
                <wp:effectExtent l="0" t="0" r="16510" b="34290"/>
                <wp:wrapNone/>
                <wp:docPr id="50" name="Conector recto 50"/>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FDD2A"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Dx4NUF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B4288F" w:rsidRDefault="00E4600A" w:rsidP="00C21315">
      <w:pPr>
        <w:rPr>
          <w:rFonts w:cs="Arial"/>
        </w:rPr>
      </w:pPr>
      <w:r>
        <w:rPr>
          <w:rFonts w:cs="Arial"/>
          <w:b/>
          <w:noProof/>
        </w:rPr>
        <mc:AlternateContent>
          <mc:Choice Requires="wps">
            <w:drawing>
              <wp:anchor distT="0" distB="0" distL="114300" distR="114300" simplePos="0" relativeHeight="251719680" behindDoc="0" locked="0" layoutInCell="1" allowOverlap="1" wp14:anchorId="73FA89E3" wp14:editId="6D88CCA9">
                <wp:simplePos x="0" y="0"/>
                <wp:positionH relativeFrom="column">
                  <wp:posOffset>2291217</wp:posOffset>
                </wp:positionH>
                <wp:positionV relativeFrom="paragraph">
                  <wp:posOffset>89839</wp:posOffset>
                </wp:positionV>
                <wp:extent cx="1239824" cy="238539"/>
                <wp:effectExtent l="0" t="0" r="17780" b="28575"/>
                <wp:wrapNone/>
                <wp:docPr id="4" name="Conector recto 4"/>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620EA" id="Conector recto 4"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687936" behindDoc="0" locked="0" layoutInCell="1" allowOverlap="1" wp14:anchorId="342071B2" wp14:editId="5BB68EB5">
                <wp:simplePos x="0" y="0"/>
                <wp:positionH relativeFrom="column">
                  <wp:posOffset>2014247</wp:posOffset>
                </wp:positionH>
                <wp:positionV relativeFrom="paragraph">
                  <wp:posOffset>105604</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50FE" w:rsidRPr="00B81180" w:rsidRDefault="00B450FE"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42071B2" id="Elipse 39" o:spid="_x0000_s1038" style="position:absolute;margin-left:158.6pt;margin-top:8.3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OvyIF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B450FE" w:rsidRPr="00B81180" w:rsidRDefault="00B450FE" w:rsidP="004F0C96">
                      <w:pPr>
                        <w:jc w:val="center"/>
                        <w:rPr>
                          <w:lang w:val="en-US"/>
                        </w:rPr>
                      </w:pPr>
                      <w:r>
                        <w:rPr>
                          <w:lang w:val="en-US"/>
                        </w:rPr>
                        <w:t>5</w:t>
                      </w:r>
                    </w:p>
                  </w:txbxContent>
                </v:textbox>
              </v:oval>
            </w:pict>
          </mc:Fallback>
        </mc:AlternateContent>
      </w:r>
    </w:p>
    <w:p w:rsidR="00B4288F" w:rsidRDefault="00B4288F" w:rsidP="00C21315">
      <w:pPr>
        <w:rPr>
          <w:rFonts w:cs="Arial"/>
        </w:rPr>
      </w:pPr>
    </w:p>
    <w:p w:rsidR="00B4288F" w:rsidRDefault="00B4288F" w:rsidP="00C21315">
      <w:pPr>
        <w:rPr>
          <w:rFonts w:cs="Arial"/>
        </w:rPr>
      </w:pPr>
    </w:p>
    <w:p w:rsidR="00B4288F" w:rsidRDefault="00B4288F"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058D95D1" wp14:editId="23B92129">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B450FE" w:rsidRPr="00602A64" w:rsidRDefault="00B450FE" w:rsidP="00602A64">
                            <w:pPr>
                              <w:pStyle w:val="Descripcin"/>
                              <w:rPr>
                                <w:rFonts w:cs="Arial"/>
                                <w:b/>
                                <w:noProof/>
                                <w:sz w:val="22"/>
                                <w:szCs w:val="22"/>
                              </w:rPr>
                            </w:pPr>
                            <w:bookmarkStart w:id="113" w:name="_Toc183055433"/>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D95D1"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B450FE" w:rsidRPr="00602A64" w:rsidRDefault="00B450FE" w:rsidP="00602A64">
                      <w:pPr>
                        <w:pStyle w:val="Descripcin"/>
                        <w:rPr>
                          <w:rFonts w:cs="Arial"/>
                          <w:b/>
                          <w:noProof/>
                          <w:sz w:val="22"/>
                          <w:szCs w:val="22"/>
                        </w:rPr>
                      </w:pPr>
                      <w:bookmarkStart w:id="114" w:name="_Toc183055433"/>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4</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4"/>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V (G) = Complejidad ciclomática</w:t>
      </w:r>
      <w:r w:rsidR="00F65F37">
        <w:rPr>
          <w:rFonts w:cs="Arial"/>
        </w:rPr>
        <w:t>.</w:t>
      </w:r>
    </w:p>
    <w:p w:rsidR="00213EB0" w:rsidRPr="00213EB0" w:rsidRDefault="00213EB0" w:rsidP="00213EB0">
      <w:pPr>
        <w:spacing w:line="360" w:lineRule="auto"/>
        <w:rPr>
          <w:rFonts w:cs="Arial"/>
        </w:rPr>
      </w:pPr>
      <w:r w:rsidRPr="00213EB0">
        <w:rPr>
          <w:rFonts w:cs="Arial"/>
        </w:rPr>
        <w:t>A = Cantidad de aristas del grafo</w:t>
      </w:r>
      <w:r w:rsidR="00F65F37">
        <w:rPr>
          <w:rFonts w:cs="Arial"/>
        </w:rPr>
        <w:t>.</w:t>
      </w:r>
    </w:p>
    <w:p w:rsidR="00213EB0" w:rsidRDefault="00213EB0" w:rsidP="00213EB0">
      <w:pPr>
        <w:spacing w:line="360" w:lineRule="auto"/>
        <w:rPr>
          <w:rFonts w:cs="Arial"/>
        </w:rPr>
      </w:pPr>
      <w:r w:rsidRPr="00213EB0">
        <w:rPr>
          <w:rFonts w:cs="Arial"/>
        </w:rPr>
        <w:t>N = Cantidad de nodos del grafo</w:t>
      </w:r>
      <w:r w:rsidR="00F65F37">
        <w:rPr>
          <w:rFonts w:cs="Arial"/>
        </w:rPr>
        <w:t>.</w:t>
      </w:r>
    </w:p>
    <w:p w:rsidR="00F65F37" w:rsidRPr="00213EB0" w:rsidRDefault="00F65F37" w:rsidP="00213EB0">
      <w:pPr>
        <w:spacing w:line="360" w:lineRule="auto"/>
        <w:rPr>
          <w:rFonts w:cs="Arial"/>
        </w:rPr>
      </w:pPr>
      <w:r>
        <w:rPr>
          <w:rFonts w:cs="Arial"/>
        </w:rPr>
        <w:t>R = Regiones en el grafo.</w:t>
      </w:r>
    </w:p>
    <w:p w:rsidR="005D38B4" w:rsidRDefault="00213EB0" w:rsidP="00C04E23">
      <w:pPr>
        <w:spacing w:line="360" w:lineRule="auto"/>
        <w:rPr>
          <w:rFonts w:cs="Arial"/>
        </w:rPr>
      </w:pPr>
      <w:r w:rsidRPr="00213EB0">
        <w:rPr>
          <w:rFonts w:cs="Arial"/>
        </w:rPr>
        <w:t>P</w:t>
      </w:r>
      <w:r w:rsidR="00F65F37">
        <w:rPr>
          <w:rFonts w:cs="Arial"/>
        </w:rPr>
        <w:t xml:space="preserve"> </w:t>
      </w:r>
      <w:r w:rsidRPr="00213EB0">
        <w:rPr>
          <w:rFonts w:cs="Arial"/>
        </w:rPr>
        <w:t xml:space="preserve">= Nodos predicados. Nodos que tienen </w:t>
      </w:r>
      <w:r w:rsidR="00B54736" w:rsidRPr="00213EB0">
        <w:rPr>
          <w:rFonts w:cs="Arial"/>
        </w:rPr>
        <w:t>más</w:t>
      </w:r>
      <w:r w:rsidRPr="00213EB0">
        <w:rPr>
          <w:rFonts w:cs="Arial"/>
        </w:rPr>
        <w:t xml:space="preserve"> de una arista de salida</w:t>
      </w:r>
      <w:r w:rsidR="00F65F37">
        <w:rPr>
          <w:rFonts w:cs="Arial"/>
        </w:rPr>
        <w:t>.</w:t>
      </w:r>
    </w:p>
    <w:p w:rsidR="00CA3125" w:rsidRDefault="00CA3125" w:rsidP="00CA3125">
      <w:pPr>
        <w:spacing w:line="360" w:lineRule="auto"/>
        <w:rPr>
          <w:rFonts w:cs="Arial"/>
        </w:rPr>
      </w:pPr>
    </w:p>
    <w:p w:rsidR="00C21315" w:rsidRPr="008E6158" w:rsidRDefault="00C21315" w:rsidP="00CA3125">
      <w:pPr>
        <w:spacing w:line="360" w:lineRule="auto"/>
        <w:rPr>
          <w:rFonts w:cs="Arial"/>
          <w:lang w:val="en-US"/>
        </w:rPr>
      </w:pPr>
      <w:r w:rsidRPr="008E6158">
        <w:rPr>
          <w:rFonts w:cs="Arial"/>
          <w:lang w:val="en-US"/>
        </w:rPr>
        <w:t xml:space="preserve">V (G) = </w:t>
      </w:r>
      <w:r w:rsidR="00D33710" w:rsidRPr="008E6158">
        <w:rPr>
          <w:rFonts w:cs="Arial"/>
          <w:lang w:val="en-US"/>
        </w:rPr>
        <w:t>A</w:t>
      </w:r>
      <w:r w:rsidR="001E514E" w:rsidRPr="008E6158">
        <w:rPr>
          <w:rFonts w:cs="Arial"/>
          <w:lang w:val="en-US"/>
        </w:rPr>
        <w:t xml:space="preserve"> – </w:t>
      </w:r>
      <w:r w:rsidRPr="008E6158">
        <w:rPr>
          <w:rFonts w:cs="Arial"/>
          <w:lang w:val="en-US"/>
        </w:rPr>
        <w:t>N</w:t>
      </w:r>
      <w:r w:rsidR="001E514E" w:rsidRPr="008E6158">
        <w:rPr>
          <w:rFonts w:cs="Arial"/>
          <w:lang w:val="en-US"/>
        </w:rPr>
        <w:t xml:space="preserve"> </w:t>
      </w:r>
      <w:r w:rsidRPr="008E6158">
        <w:rPr>
          <w:rFonts w:cs="Arial"/>
          <w:lang w:val="en-US"/>
        </w:rPr>
        <w:t>+</w:t>
      </w:r>
      <w:r w:rsidR="001E514E" w:rsidRPr="008E6158">
        <w:rPr>
          <w:rFonts w:cs="Arial"/>
          <w:lang w:val="en-US"/>
        </w:rPr>
        <w:t xml:space="preserve"> </w:t>
      </w:r>
      <w:r w:rsidR="00627BF6" w:rsidRPr="008E6158">
        <w:rPr>
          <w:rFonts w:cs="Arial"/>
          <w:lang w:val="en-US"/>
        </w:rPr>
        <w:t>2</w:t>
      </w:r>
    </w:p>
    <w:p w:rsidR="001E514E"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11 - 10</w:t>
      </w:r>
      <w:r w:rsidR="00627BF6" w:rsidRPr="008E6158">
        <w:rPr>
          <w:rFonts w:cs="Arial"/>
          <w:lang w:val="en-US"/>
        </w:rPr>
        <w:t xml:space="preserve"> + 2</w:t>
      </w:r>
    </w:p>
    <w:p w:rsidR="00604235"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3</w:t>
      </w:r>
    </w:p>
    <w:p w:rsidR="00627BF6" w:rsidRPr="008E6158" w:rsidRDefault="00627BF6" w:rsidP="00CA3125">
      <w:pPr>
        <w:spacing w:line="360" w:lineRule="auto"/>
        <w:rPr>
          <w:rFonts w:cs="Arial"/>
          <w:lang w:val="en-US"/>
        </w:rPr>
      </w:pPr>
    </w:p>
    <w:p w:rsidR="00627BF6" w:rsidRPr="008E6158" w:rsidRDefault="00627BF6" w:rsidP="00CA3125">
      <w:pPr>
        <w:spacing w:line="360" w:lineRule="auto"/>
        <w:rPr>
          <w:rFonts w:cs="Arial"/>
          <w:lang w:val="en-US"/>
        </w:rPr>
      </w:pPr>
      <w:r w:rsidRPr="008E6158">
        <w:rPr>
          <w:rFonts w:cs="Arial"/>
          <w:lang w:val="en-US"/>
        </w:rPr>
        <w:t>V (G) = P + 1</w:t>
      </w:r>
    </w:p>
    <w:p w:rsidR="00627BF6" w:rsidRDefault="00627BF6" w:rsidP="00CA3125">
      <w:pPr>
        <w:spacing w:line="360" w:lineRule="auto"/>
        <w:rPr>
          <w:rFonts w:cs="Arial"/>
        </w:rPr>
      </w:pPr>
      <w:r>
        <w:rPr>
          <w:rFonts w:cs="Arial"/>
        </w:rPr>
        <w:t xml:space="preserve">V (G) = </w:t>
      </w:r>
      <w:r w:rsidR="00F65F37">
        <w:rPr>
          <w:rFonts w:cs="Arial"/>
        </w:rPr>
        <w:t>2 + 1</w:t>
      </w:r>
    </w:p>
    <w:p w:rsidR="00F65F37" w:rsidRDefault="00F65F37" w:rsidP="00CA3125">
      <w:pPr>
        <w:spacing w:line="360" w:lineRule="auto"/>
        <w:rPr>
          <w:rFonts w:cs="Arial"/>
        </w:rPr>
      </w:pPr>
      <w:r>
        <w:rPr>
          <w:rFonts w:cs="Arial"/>
        </w:rPr>
        <w:t>V (G) = 3</w:t>
      </w:r>
    </w:p>
    <w:p w:rsidR="00F65F37" w:rsidRDefault="00F65F37" w:rsidP="00CA3125">
      <w:pPr>
        <w:spacing w:line="360" w:lineRule="auto"/>
        <w:rPr>
          <w:rFonts w:cs="Arial"/>
        </w:rPr>
      </w:pPr>
    </w:p>
    <w:p w:rsidR="00F65F37" w:rsidRDefault="00F65F37" w:rsidP="00CA3125">
      <w:pPr>
        <w:spacing w:line="360" w:lineRule="auto"/>
        <w:rPr>
          <w:rFonts w:cs="Arial"/>
        </w:rPr>
      </w:pPr>
      <w:r>
        <w:rPr>
          <w:rFonts w:cs="Arial"/>
        </w:rPr>
        <w:t>V (G) = Regiones (R)</w:t>
      </w:r>
    </w:p>
    <w:p w:rsidR="00F65F37" w:rsidRDefault="00F65F37" w:rsidP="00CA3125">
      <w:pPr>
        <w:spacing w:line="360" w:lineRule="auto"/>
        <w:rPr>
          <w:rFonts w:cs="Arial"/>
        </w:rPr>
      </w:pPr>
      <w:r>
        <w:rPr>
          <w:rFonts w:cs="Arial"/>
        </w:rPr>
        <w:t>V (G) = 3</w:t>
      </w:r>
    </w:p>
    <w:p w:rsidR="003C30F0" w:rsidRDefault="003C30F0" w:rsidP="001E514E">
      <w:pPr>
        <w:rPr>
          <w:rFonts w:cs="Arial"/>
        </w:rPr>
      </w:pPr>
    </w:p>
    <w:p w:rsidR="004F0EE7" w:rsidRPr="004F0EE7" w:rsidRDefault="004F0EE7" w:rsidP="004F0EE7">
      <w:pPr>
        <w:spacing w:line="360" w:lineRule="auto"/>
        <w:jc w:val="both"/>
        <w:rPr>
          <w:rFonts w:cs="Arial"/>
        </w:rPr>
      </w:pPr>
      <w:r w:rsidRPr="004F0EE7">
        <w:rPr>
          <w:rFonts w:cs="Arial"/>
        </w:rPr>
        <w:t>La complejidad ciclomática del có</w:t>
      </w:r>
      <w:r w:rsidR="00B71B40">
        <w:rPr>
          <w:rFonts w:cs="Arial"/>
        </w:rPr>
        <w:t>digo es 3, lo que indica que hay 3</w:t>
      </w:r>
      <w:r w:rsidRPr="004F0EE7">
        <w:rPr>
          <w:rFonts w:cs="Arial"/>
        </w:rPr>
        <w:t xml:space="preserve"> caminos independientes en el flujo del programa. Esto sugiere que el </w:t>
      </w:r>
      <w:r w:rsidRPr="004F0EE7">
        <w:rPr>
          <w:rFonts w:cs="Arial"/>
        </w:rPr>
        <w:lastRenderedPageBreak/>
        <w:t>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p w:rsidR="00CA3125" w:rsidRPr="00CA3125" w:rsidRDefault="00CA3125" w:rsidP="00CA3125">
      <w:pPr>
        <w:pStyle w:val="Descripcin"/>
        <w:keepNext/>
        <w:jc w:val="center"/>
        <w:rPr>
          <w:sz w:val="22"/>
          <w:szCs w:val="22"/>
        </w:rPr>
      </w:pPr>
      <w:bookmarkStart w:id="115" w:name="_Toc183055392"/>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35110">
        <w:rPr>
          <w:noProof/>
          <w:sz w:val="22"/>
          <w:szCs w:val="22"/>
        </w:rPr>
        <w:t>11</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5"/>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7A01CD">
            <w:pPr>
              <w:pStyle w:val="Textoindependiente"/>
              <w:numPr>
                <w:ilvl w:val="0"/>
                <w:numId w:val="42"/>
              </w:numPr>
              <w:spacing w:line="360" w:lineRule="auto"/>
              <w:rPr>
                <w:rFonts w:ascii="Arial" w:hAnsi="Arial" w:cs="Arial"/>
                <w:b/>
              </w:rPr>
            </w:pPr>
            <w:r>
              <w:rPr>
                <w:rFonts w:ascii="Arial" w:hAnsi="Arial" w:cs="Arial"/>
                <w:b/>
              </w:rPr>
              <w:t xml:space="preserve">username: </w:t>
            </w:r>
            <w:r w:rsidRPr="00FC2FBA">
              <w:rPr>
                <w:rFonts w:ascii="Arial" w:hAnsi="Arial" w:cs="Arial"/>
              </w:rPr>
              <w:t>alejandrofr</w:t>
            </w:r>
          </w:p>
          <w:p w:rsidR="00FC2FBA" w:rsidRPr="00FC2FBA" w:rsidRDefault="00F542E3" w:rsidP="007A01CD">
            <w:pPr>
              <w:pStyle w:val="Textoindependiente"/>
              <w:numPr>
                <w:ilvl w:val="0"/>
                <w:numId w:val="42"/>
              </w:numPr>
              <w:spacing w:line="360" w:lineRule="auto"/>
              <w:rPr>
                <w:rFonts w:ascii="Arial" w:hAnsi="Arial" w:cs="Arial"/>
              </w:rPr>
            </w:pPr>
            <w:r>
              <w:rPr>
                <w:rFonts w:ascii="Arial" w:hAnsi="Arial" w:cs="Arial"/>
                <w:b/>
              </w:rPr>
              <w:t xml:space="preserve">password: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2F7127" w:rsidP="000C6032">
      <w:pPr>
        <w:spacing w:after="240" w:line="360" w:lineRule="auto"/>
        <w:rPr>
          <w:rFonts w:cs="Arial"/>
          <w:b/>
        </w:rPr>
      </w:pPr>
      <w:r>
        <w:rPr>
          <w:rFonts w:cs="Arial"/>
          <w:b/>
        </w:rPr>
        <w:t>3.4.3 Prueba de Rendimiento</w:t>
      </w:r>
      <w:r w:rsidR="00C15730">
        <w:rPr>
          <w:rFonts w:cs="Arial"/>
          <w:b/>
        </w:rPr>
        <w:t>.</w:t>
      </w:r>
    </w:p>
    <w:p w:rsidR="001976A2" w:rsidRDefault="001976A2" w:rsidP="001C5EC5">
      <w:pPr>
        <w:spacing w:after="240" w:line="360" w:lineRule="auto"/>
        <w:jc w:val="both"/>
      </w:pPr>
      <w:r>
        <w:t xml:space="preserve">Las pruebas de rendimiento según </w:t>
      </w:r>
      <w:r w:rsidR="000C6032">
        <w:fldChar w:fldCharType="begin"/>
      </w:r>
      <w:r w:rsidR="00FD773E">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0C6032">
        <w:fldChar w:fldCharType="separate"/>
      </w:r>
      <w:r w:rsidR="00FD773E" w:rsidRPr="00FD773E">
        <w:rPr>
          <w:rFonts w:cs="Arial"/>
        </w:rPr>
        <w:t>(Pressman, 2005)</w:t>
      </w:r>
      <w:r w:rsidR="000C6032">
        <w:fldChar w:fldCharType="end"/>
      </w:r>
      <w:r w:rsidR="000C6032">
        <w:t xml:space="preserve"> </w:t>
      </w:r>
      <w:r>
        <w:t>son esenciales para validar que el software cumpla con los requisitos bajo distintas condiciones de carga y uso. Su propósito es medir tiempos de respuesta, uso de recursos y capacidad de manejo de usuarios o transacciones. Pressman resalta su importancia para identificar cuellos de botella, optimizar el sistema y garantizar una experiencia confiable antes del despliegue.</w:t>
      </w:r>
    </w:p>
    <w:p w:rsidR="00C53D7E" w:rsidRDefault="00761B37" w:rsidP="001C5EC5">
      <w:pPr>
        <w:spacing w:after="240" w:line="360" w:lineRule="auto"/>
        <w:jc w:val="both"/>
      </w:pPr>
      <w:r>
        <w:lastRenderedPageBreak/>
        <w:t>A la aplicación se le realizó una prueba de rendimiento de tipo carga y estrés. Se utilizó la herramienta Apache JMeter en su versión 5.6.3, diseñando pruebas de cargas de comportamientos funcionales y la medición del rendimiento. El ambiente de prueba está conformado por:</w:t>
      </w:r>
    </w:p>
    <w:p w:rsidR="00C53D7E" w:rsidRDefault="00433100" w:rsidP="001C5EC5">
      <w:pPr>
        <w:spacing w:after="240" w:line="360" w:lineRule="auto"/>
        <w:jc w:val="both"/>
      </w:pPr>
      <w:r>
        <w:t>Hardware de prueba:</w:t>
      </w:r>
    </w:p>
    <w:p w:rsidR="00C53D7E" w:rsidRPr="00790E81" w:rsidRDefault="00C53D7E" w:rsidP="00E8164F">
      <w:pPr>
        <w:pStyle w:val="Prrafodelista"/>
        <w:numPr>
          <w:ilvl w:val="0"/>
          <w:numId w:val="48"/>
        </w:numPr>
        <w:spacing w:line="360" w:lineRule="auto"/>
        <w:jc w:val="both"/>
        <w:rPr>
          <w:lang w:val="en-US"/>
        </w:rPr>
      </w:pPr>
      <w:r w:rsidRPr="00790E81">
        <w:rPr>
          <w:lang w:val="en-US"/>
        </w:rPr>
        <w:t xml:space="preserve">Sistema Operativo Windows 11 Pro 23h2 </w:t>
      </w:r>
    </w:p>
    <w:p w:rsidR="00C53D7E" w:rsidRPr="005F1338" w:rsidRDefault="00433100" w:rsidP="00E8164F">
      <w:pPr>
        <w:pStyle w:val="Prrafodelista"/>
        <w:numPr>
          <w:ilvl w:val="0"/>
          <w:numId w:val="48"/>
        </w:numPr>
        <w:spacing w:line="360" w:lineRule="auto"/>
        <w:jc w:val="both"/>
        <w:rPr>
          <w:lang w:val="en-US"/>
        </w:rPr>
      </w:pPr>
      <w:r w:rsidRPr="005F1338">
        <w:rPr>
          <w:lang w:val="en-US"/>
        </w:rPr>
        <w:t>Microprocesador: 4</w:t>
      </w:r>
      <w:r w:rsidR="00C53D7E" w:rsidRPr="005F1338">
        <w:rPr>
          <w:lang w:val="en-US"/>
        </w:rPr>
        <w:t>th Gen Intel(R)</w:t>
      </w:r>
      <w:r w:rsidRPr="005F1338">
        <w:rPr>
          <w:lang w:val="en-US"/>
        </w:rPr>
        <w:t xml:space="preserve"> Core (TM) i3-4170 @ 3.</w:t>
      </w:r>
      <w:r w:rsidR="00073303" w:rsidRPr="005F1338">
        <w:rPr>
          <w:lang w:val="en-US"/>
        </w:rPr>
        <w:t>70GHz</w:t>
      </w:r>
      <w:r w:rsidR="005F1338">
        <w:rPr>
          <w:lang w:val="en-US"/>
        </w:rPr>
        <w:t>.</w:t>
      </w:r>
    </w:p>
    <w:p w:rsidR="00C53D7E" w:rsidRDefault="00073303" w:rsidP="00E8164F">
      <w:pPr>
        <w:pStyle w:val="Prrafodelista"/>
        <w:numPr>
          <w:ilvl w:val="0"/>
          <w:numId w:val="48"/>
        </w:numPr>
        <w:spacing w:line="360" w:lineRule="auto"/>
        <w:jc w:val="both"/>
      </w:pPr>
      <w:r>
        <w:t>Memoria RAM: 16</w:t>
      </w:r>
      <w:r w:rsidR="005F1338">
        <w:t xml:space="preserve"> GB.</w:t>
      </w:r>
    </w:p>
    <w:p w:rsidR="00C53D7E" w:rsidRDefault="00C53D7E" w:rsidP="00E8164F">
      <w:pPr>
        <w:pStyle w:val="Prrafodelista"/>
        <w:numPr>
          <w:ilvl w:val="0"/>
          <w:numId w:val="48"/>
        </w:numPr>
        <w:spacing w:line="360" w:lineRule="auto"/>
        <w:jc w:val="both"/>
      </w:pPr>
      <w:r>
        <w:t xml:space="preserve">Disco Solido: </w:t>
      </w:r>
      <w:r w:rsidR="00073303">
        <w:t>120</w:t>
      </w:r>
      <w:r w:rsidR="005F1338">
        <w:t xml:space="preserve"> GB.</w:t>
      </w:r>
    </w:p>
    <w:p w:rsidR="005F1338" w:rsidRDefault="00C53D7E" w:rsidP="00E8164F">
      <w:pPr>
        <w:pStyle w:val="Prrafodelista"/>
        <w:numPr>
          <w:ilvl w:val="0"/>
          <w:numId w:val="48"/>
        </w:numPr>
        <w:spacing w:line="360" w:lineRule="auto"/>
        <w:jc w:val="both"/>
      </w:pPr>
      <w:r>
        <w:t xml:space="preserve">Tarjeta de video: </w:t>
      </w:r>
      <w:r w:rsidR="00073303">
        <w:t>Raedon RX</w:t>
      </w:r>
      <w:r w:rsidR="00520AAF">
        <w:t xml:space="preserve"> </w:t>
      </w:r>
      <w:r w:rsidR="00073303">
        <w:t>550 2Gigas</w:t>
      </w:r>
      <w:r w:rsidR="005F1338">
        <w:t>.</w:t>
      </w:r>
    </w:p>
    <w:p w:rsidR="005F1338" w:rsidRDefault="005F1338" w:rsidP="005F1338">
      <w:pPr>
        <w:spacing w:line="360" w:lineRule="auto"/>
        <w:ind w:left="360"/>
        <w:jc w:val="both"/>
      </w:pPr>
    </w:p>
    <w:p w:rsidR="00F46240" w:rsidRDefault="00F46240" w:rsidP="001C5EC5">
      <w:pPr>
        <w:spacing w:after="240" w:line="360" w:lineRule="auto"/>
        <w:jc w:val="both"/>
      </w:pPr>
      <w:r>
        <w:t xml:space="preserve">Luego de haber definido el hardware </w:t>
      </w:r>
      <w:r w:rsidR="00B0393C">
        <w:t>se configuran los parámetros de</w:t>
      </w:r>
      <w:r>
        <w:t xml:space="preserve"> Apache JMeter logrando un total</w:t>
      </w:r>
      <w:r w:rsidR="00B0393C">
        <w:t xml:space="preserve"> de</w:t>
      </w:r>
      <w:r>
        <w:t xml:space="preserve"> </w:t>
      </w:r>
      <w:r w:rsidR="00360442">
        <w:t>5</w:t>
      </w:r>
      <w:r>
        <w:t>00 usuarios conectados con</w:t>
      </w:r>
      <w:r w:rsidR="00B0393C">
        <w:t>currentemente. En la tabla 12</w:t>
      </w:r>
      <w:r>
        <w:t xml:space="preserve"> se puede observar los resultados obtenidos por el sistema.</w:t>
      </w:r>
    </w:p>
    <w:p w:rsidR="00360442" w:rsidRDefault="00360442" w:rsidP="001C5EC5">
      <w:pPr>
        <w:spacing w:after="240" w:line="360" w:lineRule="auto"/>
        <w:jc w:val="both"/>
      </w:pPr>
      <w:r>
        <w:t>Parámetros que componen la tabla para una mejor interpretación:</w:t>
      </w:r>
    </w:p>
    <w:p w:rsidR="00360442" w:rsidRDefault="00360442" w:rsidP="00E8164F">
      <w:pPr>
        <w:pStyle w:val="Prrafodelista"/>
        <w:numPr>
          <w:ilvl w:val="0"/>
          <w:numId w:val="47"/>
        </w:numPr>
        <w:spacing w:line="360" w:lineRule="auto"/>
        <w:jc w:val="both"/>
      </w:pPr>
      <w:r w:rsidRPr="00996B08">
        <w:rPr>
          <w:b/>
        </w:rPr>
        <w:t>Usuarios:</w:t>
      </w:r>
      <w:r>
        <w:t xml:space="preserve"> Total de usuarios</w:t>
      </w:r>
      <w:r w:rsidR="00B0393C">
        <w:t xml:space="preserve"> de las pruebas</w:t>
      </w:r>
      <w:r>
        <w:t xml:space="preserve">. </w:t>
      </w:r>
    </w:p>
    <w:p w:rsidR="00360442" w:rsidRDefault="00360442" w:rsidP="00E8164F">
      <w:pPr>
        <w:pStyle w:val="Prrafodelista"/>
        <w:numPr>
          <w:ilvl w:val="0"/>
          <w:numId w:val="47"/>
        </w:numPr>
        <w:spacing w:line="360" w:lineRule="auto"/>
        <w:jc w:val="both"/>
      </w:pPr>
      <w:r w:rsidRPr="00996B08">
        <w:rPr>
          <w:b/>
        </w:rPr>
        <w:t>Muestras:</w:t>
      </w:r>
      <w:r>
        <w:t xml:space="preserve"> El número de peticiones. </w:t>
      </w:r>
    </w:p>
    <w:p w:rsidR="00C15FC5" w:rsidRDefault="00C15FC5" w:rsidP="00E8164F">
      <w:pPr>
        <w:pStyle w:val="Prrafodelista"/>
        <w:numPr>
          <w:ilvl w:val="0"/>
          <w:numId w:val="47"/>
        </w:numPr>
        <w:spacing w:line="360" w:lineRule="auto"/>
        <w:jc w:val="both"/>
      </w:pPr>
      <w:r>
        <w:rPr>
          <w:b/>
        </w:rPr>
        <w:t>Media</w:t>
      </w:r>
      <w:r w:rsidRPr="00C15FC5">
        <w:rPr>
          <w:b/>
        </w:rPr>
        <w:t>:</w:t>
      </w:r>
      <w:r>
        <w:t xml:space="preserve"> El promedio o la media de tiempo transcurrido en mili-segundos para las muestras de la URL data.</w:t>
      </w:r>
    </w:p>
    <w:p w:rsidR="00360442" w:rsidRDefault="00360442" w:rsidP="00E8164F">
      <w:pPr>
        <w:pStyle w:val="Prrafodelista"/>
        <w:numPr>
          <w:ilvl w:val="0"/>
          <w:numId w:val="47"/>
        </w:numPr>
        <w:spacing w:line="360" w:lineRule="auto"/>
        <w:jc w:val="both"/>
      </w:pPr>
      <w:r w:rsidRPr="00996B08">
        <w:rPr>
          <w:b/>
        </w:rPr>
        <w:t>Min:</w:t>
      </w:r>
      <w:r>
        <w:t xml:space="preserve"> El mínimo tiempo transcurrido en mili-segundos para las muestras de la URL dada. </w:t>
      </w:r>
    </w:p>
    <w:p w:rsidR="00360442" w:rsidRDefault="00360442" w:rsidP="00E8164F">
      <w:pPr>
        <w:pStyle w:val="Prrafodelista"/>
        <w:numPr>
          <w:ilvl w:val="0"/>
          <w:numId w:val="47"/>
        </w:numPr>
        <w:spacing w:line="360" w:lineRule="auto"/>
        <w:jc w:val="both"/>
      </w:pPr>
      <w:r w:rsidRPr="00996B08">
        <w:rPr>
          <w:b/>
        </w:rPr>
        <w:t>Max:</w:t>
      </w:r>
      <w:r>
        <w:t xml:space="preserve"> El máximo tiempo transcurrido en </w:t>
      </w:r>
      <w:r w:rsidR="002A7766">
        <w:t>mili-segundo</w:t>
      </w:r>
      <w:r w:rsidR="00B0393C">
        <w:t>s</w:t>
      </w:r>
      <w:r>
        <w:t xml:space="preserve"> para las muestras de la URL dada.</w:t>
      </w:r>
    </w:p>
    <w:p w:rsidR="00360442" w:rsidRDefault="00360442" w:rsidP="00E8164F">
      <w:pPr>
        <w:pStyle w:val="Prrafodelista"/>
        <w:numPr>
          <w:ilvl w:val="0"/>
          <w:numId w:val="47"/>
        </w:numPr>
        <w:spacing w:line="360" w:lineRule="auto"/>
        <w:jc w:val="both"/>
      </w:pPr>
      <w:r w:rsidRPr="00996B08">
        <w:rPr>
          <w:b/>
        </w:rPr>
        <w:t>% Error:</w:t>
      </w:r>
      <w:r>
        <w:t xml:space="preserve"> Porcentaje de las peticiones con errores. </w:t>
      </w:r>
    </w:p>
    <w:p w:rsidR="00360442" w:rsidRDefault="00360442" w:rsidP="00E8164F">
      <w:pPr>
        <w:pStyle w:val="Prrafodelista"/>
        <w:numPr>
          <w:ilvl w:val="0"/>
          <w:numId w:val="47"/>
        </w:numPr>
        <w:spacing w:line="360" w:lineRule="auto"/>
        <w:jc w:val="both"/>
      </w:pPr>
      <w:r w:rsidRPr="00996B08">
        <w:rPr>
          <w:b/>
        </w:rPr>
        <w:t>Rendimiento:</w:t>
      </w:r>
      <w:r>
        <w:t xml:space="preserve"> Rendimiento medido en base a peticiones por segundo/minuto/hora. </w:t>
      </w:r>
    </w:p>
    <w:p w:rsidR="004C3D5F" w:rsidRPr="00EA7536" w:rsidRDefault="00360442" w:rsidP="00E8164F">
      <w:pPr>
        <w:pStyle w:val="Prrafodelista"/>
        <w:numPr>
          <w:ilvl w:val="0"/>
          <w:numId w:val="47"/>
        </w:numPr>
        <w:spacing w:line="360" w:lineRule="auto"/>
        <w:jc w:val="both"/>
        <w:rPr>
          <w:rFonts w:cs="Arial"/>
          <w:b/>
        </w:rPr>
      </w:pPr>
      <w:r w:rsidRPr="00996B08">
        <w:rPr>
          <w:b/>
        </w:rPr>
        <w:t>Kb/s Recibidos:</w:t>
      </w:r>
      <w:r>
        <w:t xml:space="preserve"> Rendimiento medido en Kbytes por segundos</w:t>
      </w:r>
      <w:r w:rsidR="00E63072">
        <w:t xml:space="preserve"> recibidos de las peticiones</w:t>
      </w:r>
      <w:r>
        <w:t>.</w:t>
      </w:r>
    </w:p>
    <w:p w:rsidR="00EA7536" w:rsidRPr="00EA7536" w:rsidRDefault="00EA7536" w:rsidP="00EA7536">
      <w:pPr>
        <w:spacing w:line="360" w:lineRule="auto"/>
        <w:jc w:val="both"/>
        <w:rPr>
          <w:rFonts w:cs="Arial"/>
          <w:b/>
        </w:rPr>
      </w:pPr>
    </w:p>
    <w:p w:rsidR="00EA7536" w:rsidRPr="00EA7536" w:rsidRDefault="00EA7536" w:rsidP="004B2D0D">
      <w:pPr>
        <w:pStyle w:val="Descripcin"/>
        <w:keepNext/>
        <w:spacing w:line="360" w:lineRule="auto"/>
        <w:jc w:val="center"/>
        <w:rPr>
          <w:sz w:val="22"/>
          <w:szCs w:val="22"/>
        </w:rPr>
      </w:pPr>
      <w:bookmarkStart w:id="116" w:name="_Toc183055393"/>
      <w:r w:rsidRPr="00EA7536">
        <w:rPr>
          <w:sz w:val="22"/>
          <w:szCs w:val="22"/>
        </w:rPr>
        <w:lastRenderedPageBreak/>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35110">
        <w:rPr>
          <w:noProof/>
          <w:sz w:val="22"/>
          <w:szCs w:val="22"/>
        </w:rPr>
        <w:t>12</w:t>
      </w:r>
      <w:r w:rsidRPr="00EA7536">
        <w:rPr>
          <w:sz w:val="22"/>
          <w:szCs w:val="22"/>
        </w:rPr>
        <w:fldChar w:fldCharType="end"/>
      </w:r>
      <w:r w:rsidR="004B2D0D">
        <w:rPr>
          <w:sz w:val="22"/>
          <w:szCs w:val="22"/>
        </w:rPr>
        <w:t>:</w:t>
      </w:r>
      <w:r w:rsidRPr="00EA7536">
        <w:rPr>
          <w:sz w:val="22"/>
          <w:szCs w:val="22"/>
        </w:rPr>
        <w:t xml:space="preserve"> Estadísticas resultantes de las pruebas de rendimiento utilizando el software JMeter (Fuente: Elaboración propia).</w:t>
      </w:r>
      <w:bookmarkEnd w:id="116"/>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E6B81" w:rsidTr="004B1F9D">
        <w:tc>
          <w:tcPr>
            <w:tcW w:w="1244" w:type="dxa"/>
            <w:shd w:val="clear" w:color="auto" w:fill="BDD6EE" w:themeFill="accent1" w:themeFillTint="66"/>
          </w:tcPr>
          <w:p w:rsidR="001E6B81" w:rsidRDefault="001E6B81" w:rsidP="004C3D5F">
            <w:pPr>
              <w:spacing w:line="360" w:lineRule="auto"/>
              <w:jc w:val="both"/>
              <w:rPr>
                <w:rFonts w:cs="Arial"/>
                <w:b/>
              </w:rPr>
            </w:pPr>
            <w:r>
              <w:rPr>
                <w:rFonts w:cs="Arial"/>
                <w:b/>
              </w:rPr>
              <w:t>Usuarios</w:t>
            </w:r>
          </w:p>
        </w:tc>
        <w:tc>
          <w:tcPr>
            <w:tcW w:w="1137" w:type="dxa"/>
            <w:shd w:val="clear" w:color="auto" w:fill="BDD6EE" w:themeFill="accent1" w:themeFillTint="66"/>
          </w:tcPr>
          <w:p w:rsidR="001E6B81" w:rsidRDefault="001E6B81" w:rsidP="004C3D5F">
            <w:pPr>
              <w:spacing w:line="360" w:lineRule="auto"/>
              <w:jc w:val="both"/>
              <w:rPr>
                <w:rFonts w:cs="Arial"/>
                <w:b/>
              </w:rPr>
            </w:pPr>
            <w:r>
              <w:rPr>
                <w:rFonts w:cs="Arial"/>
                <w:b/>
              </w:rPr>
              <w:t>Muestra</w:t>
            </w:r>
          </w:p>
        </w:tc>
        <w:tc>
          <w:tcPr>
            <w:tcW w:w="897" w:type="dxa"/>
            <w:shd w:val="clear" w:color="auto" w:fill="BDD6EE" w:themeFill="accent1" w:themeFillTint="66"/>
          </w:tcPr>
          <w:p w:rsidR="001E6B81" w:rsidRDefault="001E6B81" w:rsidP="004C3D5F">
            <w:pPr>
              <w:spacing w:line="360" w:lineRule="auto"/>
              <w:jc w:val="both"/>
              <w:rPr>
                <w:rFonts w:cs="Arial"/>
                <w:b/>
              </w:rPr>
            </w:pPr>
            <w:r>
              <w:rPr>
                <w:rFonts w:cs="Arial"/>
                <w:b/>
              </w:rPr>
              <w:t>Media</w:t>
            </w:r>
          </w:p>
        </w:tc>
        <w:tc>
          <w:tcPr>
            <w:tcW w:w="630" w:type="dxa"/>
            <w:shd w:val="clear" w:color="auto" w:fill="BDD6EE" w:themeFill="accent1" w:themeFillTint="66"/>
          </w:tcPr>
          <w:p w:rsidR="001E6B81" w:rsidRDefault="001E6B81" w:rsidP="004C3D5F">
            <w:pPr>
              <w:spacing w:line="360" w:lineRule="auto"/>
              <w:jc w:val="both"/>
              <w:rPr>
                <w:rFonts w:cs="Arial"/>
                <w:b/>
              </w:rPr>
            </w:pPr>
            <w:r>
              <w:rPr>
                <w:rFonts w:cs="Arial"/>
                <w:b/>
              </w:rPr>
              <w:t>Min</w:t>
            </w:r>
          </w:p>
        </w:tc>
        <w:tc>
          <w:tcPr>
            <w:tcW w:w="765" w:type="dxa"/>
            <w:shd w:val="clear" w:color="auto" w:fill="BDD6EE" w:themeFill="accent1" w:themeFillTint="66"/>
          </w:tcPr>
          <w:p w:rsidR="001E6B81" w:rsidRDefault="001E6B81" w:rsidP="004C3D5F">
            <w:pPr>
              <w:spacing w:line="360" w:lineRule="auto"/>
              <w:jc w:val="both"/>
              <w:rPr>
                <w:rFonts w:cs="Arial"/>
                <w:b/>
              </w:rPr>
            </w:pPr>
            <w:r>
              <w:rPr>
                <w:rFonts w:cs="Arial"/>
                <w:b/>
              </w:rPr>
              <w:t>Max</w:t>
            </w:r>
          </w:p>
        </w:tc>
        <w:tc>
          <w:tcPr>
            <w:tcW w:w="1134" w:type="dxa"/>
            <w:shd w:val="clear" w:color="auto" w:fill="BDD6EE" w:themeFill="accent1" w:themeFillTint="66"/>
          </w:tcPr>
          <w:p w:rsidR="001E6B81" w:rsidRDefault="001E6B81" w:rsidP="004C3D5F">
            <w:pPr>
              <w:spacing w:line="360" w:lineRule="auto"/>
              <w:jc w:val="both"/>
              <w:rPr>
                <w:rFonts w:cs="Arial"/>
                <w:b/>
              </w:rPr>
            </w:pPr>
            <w:r>
              <w:rPr>
                <w:rFonts w:cs="Arial"/>
                <w:b/>
              </w:rPr>
              <w:t>% Error</w:t>
            </w:r>
          </w:p>
        </w:tc>
        <w:tc>
          <w:tcPr>
            <w:tcW w:w="1701" w:type="dxa"/>
            <w:shd w:val="clear" w:color="auto" w:fill="BDD6EE" w:themeFill="accent1" w:themeFillTint="66"/>
          </w:tcPr>
          <w:p w:rsidR="001E6B81" w:rsidRDefault="001E6B81" w:rsidP="004C3D5F">
            <w:pPr>
              <w:spacing w:line="360" w:lineRule="auto"/>
              <w:jc w:val="both"/>
              <w:rPr>
                <w:rFonts w:cs="Arial"/>
                <w:b/>
              </w:rPr>
            </w:pPr>
            <w:r>
              <w:rPr>
                <w:rFonts w:cs="Arial"/>
                <w:b/>
              </w:rPr>
              <w:t>Rendimiento</w:t>
            </w:r>
          </w:p>
        </w:tc>
        <w:tc>
          <w:tcPr>
            <w:tcW w:w="1418" w:type="dxa"/>
            <w:shd w:val="clear" w:color="auto" w:fill="BDD6EE" w:themeFill="accent1" w:themeFillTint="66"/>
          </w:tcPr>
          <w:p w:rsidR="001E6B81" w:rsidRDefault="001E6B81" w:rsidP="004C3D5F">
            <w:pPr>
              <w:spacing w:line="360" w:lineRule="auto"/>
              <w:jc w:val="both"/>
              <w:rPr>
                <w:rFonts w:cs="Arial"/>
                <w:b/>
              </w:rPr>
            </w:pPr>
            <w:r>
              <w:rPr>
                <w:rFonts w:cs="Arial"/>
                <w:b/>
              </w:rPr>
              <w:t>KB/s Recibidos</w:t>
            </w:r>
          </w:p>
        </w:tc>
      </w:tr>
      <w:tr w:rsidR="001E6B81" w:rsidTr="004B1F9D">
        <w:tc>
          <w:tcPr>
            <w:tcW w:w="1244" w:type="dxa"/>
          </w:tcPr>
          <w:p w:rsidR="001E6B81" w:rsidRPr="00550C5E" w:rsidRDefault="00663F13" w:rsidP="004C3D5F">
            <w:pPr>
              <w:spacing w:line="360" w:lineRule="auto"/>
              <w:jc w:val="both"/>
              <w:rPr>
                <w:rFonts w:cs="Arial"/>
              </w:rPr>
            </w:pPr>
            <w:r w:rsidRPr="00550C5E">
              <w:rPr>
                <w:rFonts w:cs="Arial"/>
              </w:rPr>
              <w:t>200</w:t>
            </w:r>
          </w:p>
        </w:tc>
        <w:tc>
          <w:tcPr>
            <w:tcW w:w="1137" w:type="dxa"/>
          </w:tcPr>
          <w:p w:rsidR="001E6B81" w:rsidRPr="00550C5E" w:rsidRDefault="00663F13" w:rsidP="004C3D5F">
            <w:pPr>
              <w:spacing w:line="360" w:lineRule="auto"/>
              <w:jc w:val="both"/>
              <w:rPr>
                <w:rFonts w:cs="Arial"/>
              </w:rPr>
            </w:pPr>
            <w:r w:rsidRPr="00550C5E">
              <w:rPr>
                <w:rFonts w:cs="Arial"/>
              </w:rPr>
              <w:t>200</w:t>
            </w:r>
          </w:p>
        </w:tc>
        <w:tc>
          <w:tcPr>
            <w:tcW w:w="897" w:type="dxa"/>
          </w:tcPr>
          <w:p w:rsidR="001E6B81" w:rsidRPr="00550C5E" w:rsidRDefault="00663F13" w:rsidP="004C3D5F">
            <w:pPr>
              <w:spacing w:line="360" w:lineRule="auto"/>
              <w:jc w:val="both"/>
              <w:rPr>
                <w:rFonts w:cs="Arial"/>
              </w:rPr>
            </w:pPr>
            <w:r w:rsidRPr="00550C5E">
              <w:rPr>
                <w:rFonts w:cs="Arial"/>
              </w:rPr>
              <w:t>233</w:t>
            </w:r>
          </w:p>
        </w:tc>
        <w:tc>
          <w:tcPr>
            <w:tcW w:w="630" w:type="dxa"/>
          </w:tcPr>
          <w:p w:rsidR="001E6B81" w:rsidRPr="00550C5E" w:rsidRDefault="00663F13" w:rsidP="004C3D5F">
            <w:pPr>
              <w:spacing w:line="360" w:lineRule="auto"/>
              <w:jc w:val="both"/>
              <w:rPr>
                <w:rFonts w:cs="Arial"/>
              </w:rPr>
            </w:pPr>
            <w:r w:rsidRPr="00550C5E">
              <w:rPr>
                <w:rFonts w:cs="Arial"/>
              </w:rPr>
              <w:t>12</w:t>
            </w:r>
          </w:p>
        </w:tc>
        <w:tc>
          <w:tcPr>
            <w:tcW w:w="765" w:type="dxa"/>
          </w:tcPr>
          <w:p w:rsidR="001E6B81" w:rsidRPr="00550C5E" w:rsidRDefault="00663F13" w:rsidP="004C3D5F">
            <w:pPr>
              <w:spacing w:line="360" w:lineRule="auto"/>
              <w:jc w:val="both"/>
              <w:rPr>
                <w:rFonts w:cs="Arial"/>
              </w:rPr>
            </w:pPr>
            <w:r w:rsidRPr="00550C5E">
              <w:rPr>
                <w:rFonts w:cs="Arial"/>
              </w:rPr>
              <w:t>450</w:t>
            </w:r>
          </w:p>
        </w:tc>
        <w:tc>
          <w:tcPr>
            <w:tcW w:w="1134" w:type="dxa"/>
          </w:tcPr>
          <w:p w:rsidR="001E6B81" w:rsidRPr="00550C5E" w:rsidRDefault="00663F13" w:rsidP="004C3D5F">
            <w:pPr>
              <w:spacing w:line="360" w:lineRule="auto"/>
              <w:jc w:val="both"/>
              <w:rPr>
                <w:rFonts w:cs="Arial"/>
              </w:rPr>
            </w:pPr>
            <w:r w:rsidRPr="00550C5E">
              <w:rPr>
                <w:rFonts w:cs="Arial"/>
              </w:rPr>
              <w:t>0.00%</w:t>
            </w:r>
          </w:p>
        </w:tc>
        <w:tc>
          <w:tcPr>
            <w:tcW w:w="1701" w:type="dxa"/>
          </w:tcPr>
          <w:p w:rsidR="001E6B81" w:rsidRPr="00550C5E" w:rsidRDefault="00663F13" w:rsidP="004C3D5F">
            <w:pPr>
              <w:spacing w:line="360" w:lineRule="auto"/>
              <w:jc w:val="both"/>
              <w:rPr>
                <w:rFonts w:cs="Arial"/>
              </w:rPr>
            </w:pPr>
            <w:r w:rsidRPr="00550C5E">
              <w:rPr>
                <w:rFonts w:cs="Arial"/>
              </w:rPr>
              <w:t>150.0/sec</w:t>
            </w:r>
          </w:p>
        </w:tc>
        <w:tc>
          <w:tcPr>
            <w:tcW w:w="1418" w:type="dxa"/>
          </w:tcPr>
          <w:p w:rsidR="001E6B81" w:rsidRPr="00550C5E" w:rsidRDefault="00113E9B" w:rsidP="004C3D5F">
            <w:pPr>
              <w:spacing w:line="360" w:lineRule="auto"/>
              <w:jc w:val="both"/>
              <w:rPr>
                <w:rFonts w:cs="Arial"/>
              </w:rPr>
            </w:pPr>
            <w:r w:rsidRPr="00550C5E">
              <w:rPr>
                <w:rFonts w:cs="Arial"/>
              </w:rPr>
              <w:t>699.34</w:t>
            </w:r>
          </w:p>
        </w:tc>
      </w:tr>
      <w:tr w:rsidR="001E6B81" w:rsidTr="004B1F9D">
        <w:tc>
          <w:tcPr>
            <w:tcW w:w="1244" w:type="dxa"/>
          </w:tcPr>
          <w:p w:rsidR="001E6B81" w:rsidRPr="00550C5E" w:rsidRDefault="00113E9B" w:rsidP="004C3D5F">
            <w:pPr>
              <w:spacing w:line="360" w:lineRule="auto"/>
              <w:jc w:val="both"/>
              <w:rPr>
                <w:rFonts w:cs="Arial"/>
              </w:rPr>
            </w:pPr>
            <w:r w:rsidRPr="00550C5E">
              <w:rPr>
                <w:rFonts w:cs="Arial"/>
              </w:rPr>
              <w:t>500</w:t>
            </w:r>
          </w:p>
        </w:tc>
        <w:tc>
          <w:tcPr>
            <w:tcW w:w="1137" w:type="dxa"/>
          </w:tcPr>
          <w:p w:rsidR="001E6B81" w:rsidRPr="00550C5E" w:rsidRDefault="00113E9B" w:rsidP="004C3D5F">
            <w:pPr>
              <w:spacing w:line="360" w:lineRule="auto"/>
              <w:jc w:val="both"/>
              <w:rPr>
                <w:rFonts w:cs="Arial"/>
              </w:rPr>
            </w:pPr>
            <w:r w:rsidRPr="00550C5E">
              <w:rPr>
                <w:rFonts w:cs="Arial"/>
              </w:rPr>
              <w:t>500</w:t>
            </w:r>
          </w:p>
        </w:tc>
        <w:tc>
          <w:tcPr>
            <w:tcW w:w="897" w:type="dxa"/>
          </w:tcPr>
          <w:p w:rsidR="001E6B81" w:rsidRPr="00550C5E" w:rsidRDefault="00113E9B" w:rsidP="004C3D5F">
            <w:pPr>
              <w:spacing w:line="360" w:lineRule="auto"/>
              <w:jc w:val="both"/>
              <w:rPr>
                <w:rFonts w:cs="Arial"/>
              </w:rPr>
            </w:pPr>
            <w:r w:rsidRPr="00550C5E">
              <w:rPr>
                <w:rFonts w:cs="Arial"/>
              </w:rPr>
              <w:t>1275</w:t>
            </w:r>
          </w:p>
        </w:tc>
        <w:tc>
          <w:tcPr>
            <w:tcW w:w="630" w:type="dxa"/>
          </w:tcPr>
          <w:p w:rsidR="001E6B81" w:rsidRPr="00550C5E" w:rsidRDefault="00113E9B" w:rsidP="004C3D5F">
            <w:pPr>
              <w:spacing w:line="360" w:lineRule="auto"/>
              <w:jc w:val="both"/>
              <w:rPr>
                <w:rFonts w:cs="Arial"/>
              </w:rPr>
            </w:pPr>
            <w:r w:rsidRPr="00550C5E">
              <w:rPr>
                <w:rFonts w:cs="Arial"/>
              </w:rPr>
              <w:t>88</w:t>
            </w:r>
          </w:p>
        </w:tc>
        <w:tc>
          <w:tcPr>
            <w:tcW w:w="765" w:type="dxa"/>
          </w:tcPr>
          <w:p w:rsidR="001E6B81" w:rsidRPr="00550C5E" w:rsidRDefault="00113E9B" w:rsidP="004C3D5F">
            <w:pPr>
              <w:spacing w:line="360" w:lineRule="auto"/>
              <w:jc w:val="both"/>
              <w:rPr>
                <w:rFonts w:cs="Arial"/>
              </w:rPr>
            </w:pPr>
            <w:r w:rsidRPr="00550C5E">
              <w:rPr>
                <w:rFonts w:cs="Arial"/>
              </w:rPr>
              <w:t>2151</w:t>
            </w:r>
          </w:p>
        </w:tc>
        <w:tc>
          <w:tcPr>
            <w:tcW w:w="1134" w:type="dxa"/>
          </w:tcPr>
          <w:p w:rsidR="001E6B81" w:rsidRPr="00550C5E" w:rsidRDefault="00113E9B" w:rsidP="004C3D5F">
            <w:pPr>
              <w:spacing w:line="360" w:lineRule="auto"/>
              <w:jc w:val="both"/>
              <w:rPr>
                <w:rFonts w:cs="Arial"/>
              </w:rPr>
            </w:pPr>
            <w:r w:rsidRPr="00550C5E">
              <w:rPr>
                <w:rFonts w:cs="Arial"/>
              </w:rPr>
              <w:t>0.00%</w:t>
            </w:r>
          </w:p>
        </w:tc>
        <w:tc>
          <w:tcPr>
            <w:tcW w:w="1701" w:type="dxa"/>
          </w:tcPr>
          <w:p w:rsidR="001E6B81" w:rsidRPr="00550C5E" w:rsidRDefault="002A5A87" w:rsidP="004C3D5F">
            <w:pPr>
              <w:spacing w:line="360" w:lineRule="auto"/>
              <w:jc w:val="both"/>
              <w:rPr>
                <w:rFonts w:cs="Arial"/>
              </w:rPr>
            </w:pPr>
            <w:r w:rsidRPr="00550C5E">
              <w:rPr>
                <w:rFonts w:cs="Arial"/>
              </w:rPr>
              <w:t>154.0/sec</w:t>
            </w:r>
          </w:p>
        </w:tc>
        <w:tc>
          <w:tcPr>
            <w:tcW w:w="1418" w:type="dxa"/>
          </w:tcPr>
          <w:p w:rsidR="001E6B81" w:rsidRPr="00550C5E" w:rsidRDefault="002A5A87" w:rsidP="004C3D5F">
            <w:pPr>
              <w:spacing w:line="360" w:lineRule="auto"/>
              <w:jc w:val="both"/>
              <w:rPr>
                <w:rFonts w:cs="Arial"/>
              </w:rPr>
            </w:pPr>
            <w:r w:rsidRPr="00550C5E">
              <w:rPr>
                <w:rFonts w:cs="Arial"/>
              </w:rPr>
              <w:t>718.87</w:t>
            </w:r>
          </w:p>
        </w:tc>
      </w:tr>
      <w:tr w:rsidR="00663F13" w:rsidTr="004B1F9D">
        <w:tc>
          <w:tcPr>
            <w:tcW w:w="1244" w:type="dxa"/>
          </w:tcPr>
          <w:p w:rsidR="00663F13" w:rsidRPr="00550C5E" w:rsidRDefault="002A5A87" w:rsidP="004C3D5F">
            <w:pPr>
              <w:spacing w:line="360" w:lineRule="auto"/>
              <w:jc w:val="both"/>
              <w:rPr>
                <w:rFonts w:cs="Arial"/>
              </w:rPr>
            </w:pPr>
            <w:r w:rsidRPr="00550C5E">
              <w:rPr>
                <w:rFonts w:cs="Arial"/>
              </w:rPr>
              <w:t>500</w:t>
            </w:r>
          </w:p>
        </w:tc>
        <w:tc>
          <w:tcPr>
            <w:tcW w:w="1137" w:type="dxa"/>
          </w:tcPr>
          <w:p w:rsidR="00663F13" w:rsidRPr="00550C5E" w:rsidRDefault="002A5A87" w:rsidP="004C3D5F">
            <w:pPr>
              <w:spacing w:line="360" w:lineRule="auto"/>
              <w:jc w:val="both"/>
              <w:rPr>
                <w:rFonts w:cs="Arial"/>
              </w:rPr>
            </w:pPr>
            <w:r w:rsidRPr="00550C5E">
              <w:rPr>
                <w:rFonts w:cs="Arial"/>
              </w:rPr>
              <w:t>2000</w:t>
            </w:r>
          </w:p>
        </w:tc>
        <w:tc>
          <w:tcPr>
            <w:tcW w:w="897" w:type="dxa"/>
          </w:tcPr>
          <w:p w:rsidR="00663F13" w:rsidRPr="00550C5E" w:rsidRDefault="002A5A87" w:rsidP="004C3D5F">
            <w:pPr>
              <w:spacing w:line="360" w:lineRule="auto"/>
              <w:jc w:val="both"/>
              <w:rPr>
                <w:rFonts w:cs="Arial"/>
              </w:rPr>
            </w:pPr>
            <w:r w:rsidRPr="00550C5E">
              <w:rPr>
                <w:rFonts w:cs="Arial"/>
              </w:rPr>
              <w:t>1536</w:t>
            </w:r>
          </w:p>
        </w:tc>
        <w:tc>
          <w:tcPr>
            <w:tcW w:w="630" w:type="dxa"/>
          </w:tcPr>
          <w:p w:rsidR="00663F13" w:rsidRPr="00550C5E" w:rsidRDefault="002A5A87" w:rsidP="004C3D5F">
            <w:pPr>
              <w:spacing w:line="360" w:lineRule="auto"/>
              <w:jc w:val="both"/>
              <w:rPr>
                <w:rFonts w:cs="Arial"/>
              </w:rPr>
            </w:pPr>
            <w:r w:rsidRPr="00550C5E">
              <w:rPr>
                <w:rFonts w:cs="Arial"/>
              </w:rPr>
              <w:t>68</w:t>
            </w:r>
          </w:p>
        </w:tc>
        <w:tc>
          <w:tcPr>
            <w:tcW w:w="765" w:type="dxa"/>
          </w:tcPr>
          <w:p w:rsidR="00663F13" w:rsidRPr="00550C5E" w:rsidRDefault="00B00E3B" w:rsidP="004C3D5F">
            <w:pPr>
              <w:spacing w:line="360" w:lineRule="auto"/>
              <w:jc w:val="both"/>
              <w:rPr>
                <w:rFonts w:cs="Arial"/>
              </w:rPr>
            </w:pPr>
            <w:r w:rsidRPr="00550C5E">
              <w:rPr>
                <w:rFonts w:cs="Arial"/>
              </w:rPr>
              <w:t>3331</w:t>
            </w:r>
          </w:p>
        </w:tc>
        <w:tc>
          <w:tcPr>
            <w:tcW w:w="1134" w:type="dxa"/>
          </w:tcPr>
          <w:p w:rsidR="00663F13" w:rsidRPr="00550C5E" w:rsidRDefault="00B00E3B" w:rsidP="004C3D5F">
            <w:pPr>
              <w:spacing w:line="360" w:lineRule="auto"/>
              <w:jc w:val="both"/>
              <w:rPr>
                <w:rFonts w:cs="Arial"/>
              </w:rPr>
            </w:pPr>
            <w:r w:rsidRPr="00550C5E">
              <w:rPr>
                <w:rFonts w:cs="Arial"/>
              </w:rPr>
              <w:t>0.00%</w:t>
            </w:r>
          </w:p>
        </w:tc>
        <w:tc>
          <w:tcPr>
            <w:tcW w:w="1701" w:type="dxa"/>
          </w:tcPr>
          <w:p w:rsidR="00663F13" w:rsidRPr="00550C5E" w:rsidRDefault="00B00E3B" w:rsidP="004C3D5F">
            <w:pPr>
              <w:spacing w:line="360" w:lineRule="auto"/>
              <w:jc w:val="both"/>
              <w:rPr>
                <w:rFonts w:cs="Arial"/>
              </w:rPr>
            </w:pPr>
            <w:r w:rsidRPr="00550C5E">
              <w:rPr>
                <w:rFonts w:cs="Arial"/>
              </w:rPr>
              <w:t>220.8/sec</w:t>
            </w:r>
          </w:p>
        </w:tc>
        <w:tc>
          <w:tcPr>
            <w:tcW w:w="1418" w:type="dxa"/>
          </w:tcPr>
          <w:p w:rsidR="00663F13" w:rsidRPr="00550C5E" w:rsidRDefault="00B00E3B" w:rsidP="004C3D5F">
            <w:pPr>
              <w:spacing w:line="360" w:lineRule="auto"/>
              <w:jc w:val="both"/>
              <w:rPr>
                <w:rFonts w:cs="Arial"/>
              </w:rPr>
            </w:pPr>
            <w:r w:rsidRPr="00550C5E">
              <w:rPr>
                <w:rFonts w:cs="Arial"/>
              </w:rPr>
              <w:t>1029.06</w:t>
            </w:r>
          </w:p>
        </w:tc>
      </w:tr>
    </w:tbl>
    <w:p w:rsidR="004C3D5F" w:rsidRDefault="004C3D5F" w:rsidP="004C3D5F">
      <w:pPr>
        <w:spacing w:line="360" w:lineRule="auto"/>
        <w:jc w:val="both"/>
        <w:rPr>
          <w:rFonts w:cs="Arial"/>
        </w:rPr>
      </w:pPr>
    </w:p>
    <w:p w:rsidR="00D32E6A" w:rsidRDefault="00D32E6A" w:rsidP="004C3D5F">
      <w:pPr>
        <w:spacing w:line="360" w:lineRule="auto"/>
        <w:jc w:val="both"/>
        <w:rPr>
          <w:rFonts w:cs="Arial"/>
        </w:rPr>
      </w:pPr>
      <w:r>
        <w:rPr>
          <w:rFonts w:cs="Arial"/>
        </w:rPr>
        <w:t xml:space="preserve">La tabla muestra </w:t>
      </w:r>
      <w:r w:rsidR="004B1F9D">
        <w:rPr>
          <w:rFonts w:cs="Arial"/>
        </w:rPr>
        <w:t xml:space="preserve">una media de tiempo de máximo 1.5 segundos aproximadamente </w:t>
      </w:r>
      <w:r w:rsidR="004A5C11">
        <w:rPr>
          <w:rFonts w:cs="Arial"/>
        </w:rPr>
        <w:t>para una carga de 500 usuarios haciendo 2000 peticiones en un solo segundo. Esto indica que el servidor web cumple con los requisitos no funcionales establecidos en el epígrafe 2.7.1.</w:t>
      </w:r>
    </w:p>
    <w:p w:rsidR="004A5C11" w:rsidRPr="00897507" w:rsidRDefault="004A5C11" w:rsidP="004C3D5F">
      <w:pPr>
        <w:spacing w:line="360" w:lineRule="auto"/>
        <w:jc w:val="both"/>
        <w:rPr>
          <w:rFonts w:cs="Arial"/>
        </w:rPr>
      </w:pPr>
    </w:p>
    <w:p w:rsidR="00790E81" w:rsidRDefault="00897507" w:rsidP="00790E81">
      <w:pPr>
        <w:spacing w:line="360" w:lineRule="auto"/>
        <w:jc w:val="both"/>
        <w:rPr>
          <w:rFonts w:cs="Arial"/>
        </w:rPr>
      </w:pPr>
      <w:r w:rsidRPr="00897507">
        <w:rPr>
          <w:rFonts w:cs="Arial"/>
        </w:rPr>
        <w:t>Esta</w:t>
      </w:r>
      <w:r>
        <w:rPr>
          <w:rFonts w:cs="Arial"/>
        </w:rPr>
        <w:t xml:space="preserve"> prueba de rendimiento ha sido realizada sobre</w:t>
      </w:r>
      <w:r w:rsidR="00FE5AD3">
        <w:rPr>
          <w:rFonts w:cs="Arial"/>
        </w:rPr>
        <w:t xml:space="preserve"> el requisito funcional “Listar Configuraciones</w:t>
      </w:r>
      <w:r w:rsidR="00FE5AD3" w:rsidRPr="00FE5AD3">
        <w:rPr>
          <w:rFonts w:cs="Arial"/>
        </w:rPr>
        <w:t>”</w:t>
      </w:r>
      <w:r w:rsidR="00FE5AD3">
        <w:rPr>
          <w:rFonts w:cs="Arial"/>
        </w:rPr>
        <w:t xml:space="preserve"> para probar el rendimiento</w:t>
      </w:r>
      <w:r>
        <w:rPr>
          <w:rFonts w:cs="Arial"/>
        </w:rPr>
        <w:t xml:space="preserve"> </w:t>
      </w:r>
      <w:r w:rsidR="00FE5AD3">
        <w:rPr>
          <w:rFonts w:cs="Arial"/>
        </w:rPr>
        <w:t xml:space="preserve">del servidor web demostrando que es </w:t>
      </w:r>
      <w:r w:rsidR="00EA7536">
        <w:rPr>
          <w:rFonts w:cs="Arial"/>
        </w:rPr>
        <w:t>completamente apto para un correcto funcionamiento en entornos de producción</w:t>
      </w:r>
      <w:r w:rsidR="005D69A5">
        <w:rPr>
          <w:rFonts w:cs="Arial"/>
        </w:rPr>
        <w:t xml:space="preserve"> cumpliendo con los requisitos no funcionales de rendimiento</w:t>
      </w:r>
      <w:r w:rsidR="00385811">
        <w:rPr>
          <w:rFonts w:cs="Arial"/>
        </w:rPr>
        <w:t xml:space="preserve"> establecidos</w:t>
      </w:r>
      <w:r w:rsidR="00EA7536">
        <w:rPr>
          <w:rFonts w:cs="Arial"/>
        </w:rPr>
        <w:t>.</w:t>
      </w:r>
    </w:p>
    <w:p w:rsidR="003257F6" w:rsidRDefault="003257F6" w:rsidP="00790E81">
      <w:pPr>
        <w:spacing w:line="360" w:lineRule="auto"/>
        <w:jc w:val="both"/>
        <w:rPr>
          <w:rFonts w:cs="Arial"/>
        </w:rPr>
      </w:pPr>
    </w:p>
    <w:p w:rsidR="003257F6" w:rsidRDefault="003257F6" w:rsidP="00790E81">
      <w:pPr>
        <w:spacing w:line="360" w:lineRule="auto"/>
        <w:jc w:val="both"/>
        <w:rPr>
          <w:rFonts w:cs="Arial"/>
        </w:rPr>
      </w:pPr>
      <w:r>
        <w:rPr>
          <w:rFonts w:cs="Arial"/>
        </w:rPr>
        <w:t xml:space="preserve">Además de probar el rendimiento del servidor web también se llevaron a cabo pruebas de rendimiento al </w:t>
      </w:r>
      <w:r w:rsidR="00195E6F">
        <w:rPr>
          <w:rFonts w:cs="Arial"/>
        </w:rPr>
        <w:t>sistema</w:t>
      </w:r>
      <w:r>
        <w:rPr>
          <w:rFonts w:cs="Arial"/>
        </w:rPr>
        <w:t xml:space="preserve"> de recomendación entrenado con los datos establecidos en el epígrafe 3.3.1</w:t>
      </w:r>
      <w:r w:rsidR="00FE1573">
        <w:rPr>
          <w:rFonts w:cs="Arial"/>
        </w:rPr>
        <w:t xml:space="preserve"> y las configuraciones establecidas en el epígrafe 3.3.2. Se especifica</w:t>
      </w:r>
      <w:r w:rsidR="00DA13DE">
        <w:rPr>
          <w:rFonts w:cs="Arial"/>
        </w:rPr>
        <w:t xml:space="preserve"> </w:t>
      </w:r>
      <w:r w:rsidR="00FE1573">
        <w:rPr>
          <w:rFonts w:cs="Arial"/>
        </w:rPr>
        <w:t>de forma clara tanto los datos como las configuraciones</w:t>
      </w:r>
      <w:r w:rsidR="00934AB1">
        <w:rPr>
          <w:rFonts w:cs="Arial"/>
        </w:rPr>
        <w:t xml:space="preserve"> utilizadas</w:t>
      </w:r>
      <w:r w:rsidR="00FE1573">
        <w:rPr>
          <w:rFonts w:cs="Arial"/>
        </w:rPr>
        <w:t xml:space="preserve"> ya que el rendimiento de los modelos utilizados</w:t>
      </w:r>
      <w:r w:rsidR="00FA095A">
        <w:rPr>
          <w:rFonts w:cs="Arial"/>
        </w:rPr>
        <w:t xml:space="preserve"> (ver epígrafe 2.</w:t>
      </w:r>
      <w:r w:rsidR="00934AB1">
        <w:rPr>
          <w:rFonts w:cs="Arial"/>
        </w:rPr>
        <w:t>1.2</w:t>
      </w:r>
      <w:r w:rsidR="00FA095A">
        <w:rPr>
          <w:rFonts w:cs="Arial"/>
        </w:rPr>
        <w:t>)</w:t>
      </w:r>
      <w:r w:rsidR="00DA13DE">
        <w:rPr>
          <w:rFonts w:cs="Arial"/>
        </w:rPr>
        <w:t xml:space="preserve"> depende </w:t>
      </w:r>
      <w:r w:rsidR="00195E6F">
        <w:rPr>
          <w:rFonts w:cs="Arial"/>
        </w:rPr>
        <w:t>directamente</w:t>
      </w:r>
      <w:r w:rsidR="00934AB1">
        <w:rPr>
          <w:rFonts w:cs="Arial"/>
        </w:rPr>
        <w:t xml:space="preserve"> de ello además del hardware</w:t>
      </w:r>
      <w:r w:rsidR="00DA13DE">
        <w:rPr>
          <w:rFonts w:cs="Arial"/>
        </w:rPr>
        <w:t>.</w:t>
      </w:r>
      <w:r w:rsidR="00FE1573">
        <w:rPr>
          <w:rFonts w:cs="Arial"/>
        </w:rPr>
        <w:t xml:space="preserve"> </w:t>
      </w:r>
    </w:p>
    <w:p w:rsidR="00841B9F" w:rsidRDefault="00841B9F" w:rsidP="00790E81">
      <w:pPr>
        <w:spacing w:line="360" w:lineRule="auto"/>
        <w:jc w:val="both"/>
        <w:rPr>
          <w:rFonts w:cs="Arial"/>
        </w:rPr>
      </w:pPr>
    </w:p>
    <w:p w:rsidR="00841B9F" w:rsidRDefault="00841B9F" w:rsidP="00790E81">
      <w:pPr>
        <w:spacing w:line="360" w:lineRule="auto"/>
        <w:jc w:val="both"/>
        <w:rPr>
          <w:rFonts w:cs="Arial"/>
        </w:rPr>
      </w:pPr>
      <w:r>
        <w:rPr>
          <w:rFonts w:cs="Arial"/>
        </w:rPr>
        <w:t xml:space="preserve">Para el proceso de actualización se utilizó un conjunto de 1000 datos </w:t>
      </w:r>
      <w:r w:rsidR="006F2FAB">
        <w:rPr>
          <w:rFonts w:cs="Arial"/>
        </w:rPr>
        <w:t>extraídos</w:t>
      </w:r>
      <w:r>
        <w:rPr>
          <w:rFonts w:cs="Arial"/>
        </w:rPr>
        <w:t xml:space="preserve"> del mismo dataset original de Picta</w:t>
      </w:r>
      <w:r w:rsidR="006F2FAB">
        <w:rPr>
          <w:rFonts w:cs="Arial"/>
        </w:rPr>
        <w:t xml:space="preserve">. Estos datos son 1000 </w:t>
      </w:r>
      <w:r w:rsidR="00195E6F">
        <w:rPr>
          <w:rFonts w:cs="Arial"/>
        </w:rPr>
        <w:t>vistas (clicks)</w:t>
      </w:r>
      <w:r w:rsidR="006F2FAB">
        <w:rPr>
          <w:rFonts w:cs="Arial"/>
        </w:rPr>
        <w:t xml:space="preserve"> y 1000 likes que por supuesto no están dentro de los datos seleccionados para entrenamiento.</w:t>
      </w:r>
    </w:p>
    <w:p w:rsidR="00934AB1" w:rsidRDefault="00934AB1" w:rsidP="00790E81">
      <w:pPr>
        <w:spacing w:line="360" w:lineRule="auto"/>
        <w:jc w:val="both"/>
        <w:rPr>
          <w:rFonts w:cs="Arial"/>
        </w:rPr>
      </w:pPr>
    </w:p>
    <w:p w:rsidR="00934AB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entrenamiento: </w:t>
      </w:r>
      <w:r w:rsidR="00FF25D7" w:rsidRPr="003522D9">
        <w:rPr>
          <w:rFonts w:cs="Arial"/>
        </w:rPr>
        <w:t>12 horas.</w:t>
      </w:r>
    </w:p>
    <w:p w:rsidR="00740391" w:rsidRPr="003522D9" w:rsidRDefault="00740391" w:rsidP="00E8164F">
      <w:pPr>
        <w:pStyle w:val="Prrafodelista"/>
        <w:numPr>
          <w:ilvl w:val="0"/>
          <w:numId w:val="50"/>
        </w:numPr>
        <w:spacing w:line="360" w:lineRule="auto"/>
        <w:jc w:val="both"/>
        <w:rPr>
          <w:rFonts w:cs="Arial"/>
        </w:rPr>
      </w:pPr>
      <w:r w:rsidRPr="003522D9">
        <w:rPr>
          <w:rFonts w:cs="Arial"/>
        </w:rPr>
        <w:t xml:space="preserve">Tiempo aproximado de actualización: </w:t>
      </w:r>
      <w:r w:rsidR="00FF25D7" w:rsidRPr="003522D9">
        <w:rPr>
          <w:rFonts w:cs="Arial"/>
        </w:rPr>
        <w:t>15 Minutos.</w:t>
      </w:r>
    </w:p>
    <w:p w:rsidR="00740391" w:rsidRDefault="00740391" w:rsidP="00E8164F">
      <w:pPr>
        <w:pStyle w:val="Prrafodelista"/>
        <w:numPr>
          <w:ilvl w:val="0"/>
          <w:numId w:val="50"/>
        </w:numPr>
        <w:spacing w:line="360" w:lineRule="auto"/>
        <w:jc w:val="both"/>
        <w:rPr>
          <w:rFonts w:cs="Arial"/>
        </w:rPr>
      </w:pPr>
      <w:r w:rsidRPr="003522D9">
        <w:rPr>
          <w:rFonts w:cs="Arial"/>
        </w:rPr>
        <w:lastRenderedPageBreak/>
        <w:t xml:space="preserve">Tiempo aproximado de inferencia o recomendación del sistema: </w:t>
      </w:r>
      <w:r w:rsidR="00FF25D7" w:rsidRPr="003522D9">
        <w:rPr>
          <w:rFonts w:cs="Arial"/>
        </w:rPr>
        <w:t>1 – 2.50 Segundos.</w:t>
      </w:r>
    </w:p>
    <w:p w:rsidR="0070458F" w:rsidRDefault="0070458F" w:rsidP="0070458F">
      <w:pPr>
        <w:spacing w:line="360" w:lineRule="auto"/>
        <w:jc w:val="both"/>
        <w:rPr>
          <w:rFonts w:cs="Arial"/>
        </w:rPr>
      </w:pPr>
    </w:p>
    <w:p w:rsidR="0070458F" w:rsidRPr="0070458F" w:rsidRDefault="0070458F" w:rsidP="0070458F">
      <w:pPr>
        <w:spacing w:line="360" w:lineRule="auto"/>
        <w:jc w:val="both"/>
        <w:rPr>
          <w:rFonts w:cs="Arial"/>
        </w:rPr>
      </w:pPr>
      <w:r>
        <w:rPr>
          <w:rFonts w:cs="Arial"/>
        </w:rPr>
        <w:t>Con estos r</w:t>
      </w:r>
      <w:r w:rsidR="004B3A78">
        <w:rPr>
          <w:rFonts w:cs="Arial"/>
        </w:rPr>
        <w:t xml:space="preserve">esultados se puede demostrar </w:t>
      </w:r>
      <w:r>
        <w:rPr>
          <w:rFonts w:cs="Arial"/>
        </w:rPr>
        <w:t>que este sistema de recomendaciones puede ser una solución a la problemática actual</w:t>
      </w:r>
      <w:r w:rsidR="00D40DCB">
        <w:rPr>
          <w:rFonts w:cs="Arial"/>
        </w:rPr>
        <w:t xml:space="preserve"> de rendimiento</w:t>
      </w:r>
      <w:r>
        <w:rPr>
          <w:rFonts w:cs="Arial"/>
        </w:rPr>
        <w:t xml:space="preserve"> en los algoritmos de </w:t>
      </w:r>
      <w:r w:rsidR="00C65D89">
        <w:rPr>
          <w:rFonts w:cs="Arial"/>
        </w:rPr>
        <w:t xml:space="preserve">recomendación de las </w:t>
      </w:r>
      <w:r>
        <w:rPr>
          <w:rFonts w:cs="Arial"/>
        </w:rPr>
        <w:t xml:space="preserve">plataformas del proyecto Z17. </w:t>
      </w:r>
      <w:r w:rsidR="00C65D89">
        <w:rPr>
          <w:rFonts w:cs="Arial"/>
        </w:rPr>
        <w:t xml:space="preserve">Esto se debe a que </w:t>
      </w:r>
      <w:r w:rsidR="002C457C">
        <w:rPr>
          <w:rFonts w:cs="Arial"/>
        </w:rPr>
        <w:t xml:space="preserve">utiliza técnicas como Fine Tunning o Tuneo Fino para actualizar el sistema sin tener que reentrenarlo completo cada vez que </w:t>
      </w:r>
      <w:r w:rsidR="00C15730">
        <w:rPr>
          <w:rFonts w:cs="Arial"/>
        </w:rPr>
        <w:t>se creen</w:t>
      </w:r>
      <w:r w:rsidR="002C457C">
        <w:rPr>
          <w:rFonts w:cs="Arial"/>
        </w:rPr>
        <w:t xml:space="preserve"> nuevos datos</w:t>
      </w:r>
      <w:r w:rsidR="001F04B0">
        <w:rPr>
          <w:rFonts w:cs="Arial"/>
        </w:rPr>
        <w:t xml:space="preserve">. </w:t>
      </w:r>
      <w:r w:rsidR="00595711">
        <w:rPr>
          <w:rFonts w:cs="Arial"/>
        </w:rPr>
        <w:t>Además</w:t>
      </w:r>
      <w:r w:rsidR="00710BE2">
        <w:rPr>
          <w:rFonts w:cs="Arial"/>
        </w:rPr>
        <w:t xml:space="preserve"> de que se puede mejorar el hardware utilizado para aumentar</w:t>
      </w:r>
      <w:r w:rsidR="00D40DCB">
        <w:rPr>
          <w:rFonts w:cs="Arial"/>
        </w:rPr>
        <w:t xml:space="preserve"> considerablemente</w:t>
      </w:r>
      <w:r w:rsidR="00595711">
        <w:rPr>
          <w:rFonts w:cs="Arial"/>
        </w:rPr>
        <w:t xml:space="preserve"> la velocidad</w:t>
      </w:r>
      <w:r w:rsidR="00710BE2">
        <w:rPr>
          <w:rFonts w:cs="Arial"/>
        </w:rPr>
        <w:t xml:space="preserve"> </w:t>
      </w:r>
      <w:r w:rsidR="00595711">
        <w:rPr>
          <w:rFonts w:cs="Arial"/>
        </w:rPr>
        <w:t>d</w:t>
      </w:r>
      <w:r w:rsidR="00710BE2">
        <w:rPr>
          <w:rFonts w:cs="Arial"/>
        </w:rPr>
        <w:t>el tiempo de entrenamiento</w:t>
      </w:r>
      <w:r w:rsidR="00595711">
        <w:rPr>
          <w:rFonts w:cs="Arial"/>
        </w:rPr>
        <w:t>, algo que los algoritmos actuales no pueden hacer.</w:t>
      </w:r>
      <w:r w:rsidR="00710BE2">
        <w:rPr>
          <w:rFonts w:cs="Arial"/>
        </w:rPr>
        <w:t xml:space="preserve"> </w:t>
      </w:r>
    </w:p>
    <w:p w:rsidR="00897507" w:rsidRPr="00790E81" w:rsidRDefault="00897507" w:rsidP="00790E81">
      <w:pPr>
        <w:spacing w:line="360" w:lineRule="auto"/>
        <w:jc w:val="both"/>
        <w:rPr>
          <w:rFonts w:cs="Arial"/>
          <w:b/>
        </w:rPr>
      </w:pPr>
    </w:p>
    <w:p w:rsidR="00B76AD2" w:rsidRDefault="005A0F0B" w:rsidP="00A43C12">
      <w:pPr>
        <w:pStyle w:val="Ttulo3"/>
        <w:spacing w:after="240" w:line="360" w:lineRule="auto"/>
      </w:pPr>
      <w:bookmarkStart w:id="117" w:name="_Toc183055374"/>
      <w:r>
        <w:t>3.4</w:t>
      </w:r>
      <w:r w:rsidR="007968DD">
        <w:t>.4</w:t>
      </w:r>
      <w:r w:rsidR="008C2C18">
        <w:t xml:space="preserve"> </w:t>
      </w:r>
      <w:r w:rsidR="00A3566D">
        <w:t>Pruebas de seguridad</w:t>
      </w:r>
      <w:r w:rsidR="00C15730">
        <w:t>.</w:t>
      </w:r>
      <w:bookmarkEnd w:id="117"/>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El software utilizado para la realización de las pruebas es Acunetix. Las pruebas realizadas se muestran a continuación:</w:t>
      </w:r>
    </w:p>
    <w:p w:rsidR="00C87D27" w:rsidRDefault="00C87D27" w:rsidP="003B7D4D">
      <w:pPr>
        <w:spacing w:line="360" w:lineRule="auto"/>
        <w:jc w:val="both"/>
      </w:pPr>
    </w:p>
    <w:p w:rsidR="00E368F8" w:rsidRDefault="00E368F8" w:rsidP="007A01CD">
      <w:pPr>
        <w:pStyle w:val="Prrafodelista"/>
        <w:numPr>
          <w:ilvl w:val="0"/>
          <w:numId w:val="37"/>
        </w:numPr>
        <w:spacing w:line="360" w:lineRule="auto"/>
        <w:jc w:val="both"/>
      </w:pPr>
      <w:r>
        <w:t xml:space="preserve">Ataques de inyección. </w:t>
      </w:r>
    </w:p>
    <w:p w:rsidR="00E368F8" w:rsidRDefault="00E368F8" w:rsidP="007A01CD">
      <w:pPr>
        <w:pStyle w:val="Prrafodelista"/>
        <w:numPr>
          <w:ilvl w:val="0"/>
          <w:numId w:val="37"/>
        </w:numPr>
        <w:spacing w:line="360" w:lineRule="auto"/>
        <w:jc w:val="both"/>
      </w:pPr>
      <w:r>
        <w:t xml:space="preserve">Cross-Site Scripting (XSS). </w:t>
      </w:r>
    </w:p>
    <w:p w:rsidR="00E368F8" w:rsidRDefault="00E368F8" w:rsidP="007A01CD">
      <w:pPr>
        <w:pStyle w:val="Prrafodelista"/>
        <w:numPr>
          <w:ilvl w:val="0"/>
          <w:numId w:val="37"/>
        </w:numPr>
        <w:spacing w:line="360" w:lineRule="auto"/>
        <w:jc w:val="both"/>
      </w:pPr>
      <w:r>
        <w:t xml:space="preserve">Falsificación de petición (CSRF). </w:t>
      </w:r>
    </w:p>
    <w:p w:rsidR="001D4DF3" w:rsidRDefault="001D4DF3" w:rsidP="007A01CD">
      <w:pPr>
        <w:pStyle w:val="Prrafodelista"/>
        <w:numPr>
          <w:ilvl w:val="0"/>
          <w:numId w:val="37"/>
        </w:numPr>
        <w:spacing w:line="360" w:lineRule="auto"/>
        <w:jc w:val="both"/>
      </w:pPr>
      <w:r>
        <w:t>Autenticación y validación de roles.</w:t>
      </w:r>
    </w:p>
    <w:p w:rsidR="007A449F" w:rsidRDefault="007A449F" w:rsidP="007A449F">
      <w:pPr>
        <w:spacing w:line="360" w:lineRule="auto"/>
        <w:jc w:val="both"/>
      </w:pPr>
    </w:p>
    <w:p w:rsidR="00635110" w:rsidRPr="00635110" w:rsidRDefault="00635110" w:rsidP="00635110">
      <w:pPr>
        <w:pStyle w:val="Descripcin"/>
        <w:keepNext/>
        <w:spacing w:line="360" w:lineRule="auto"/>
        <w:jc w:val="center"/>
        <w:rPr>
          <w:sz w:val="22"/>
          <w:szCs w:val="22"/>
        </w:rPr>
      </w:pPr>
      <w:bookmarkStart w:id="118" w:name="_Toc183055394"/>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Pr="00635110">
        <w:rPr>
          <w:noProof/>
          <w:sz w:val="22"/>
          <w:szCs w:val="22"/>
        </w:rPr>
        <w:t>13</w:t>
      </w:r>
      <w:r w:rsidRPr="00635110">
        <w:rPr>
          <w:sz w:val="22"/>
          <w:szCs w:val="22"/>
        </w:rPr>
        <w:fldChar w:fldCharType="end"/>
      </w:r>
      <w:r w:rsidRPr="00635110">
        <w:rPr>
          <w:sz w:val="22"/>
          <w:szCs w:val="22"/>
        </w:rPr>
        <w:t xml:space="preserve"> Resultados encontrados de las pruebas de seguridad realizadas (Fuente: Elaboración propia).</w:t>
      </w:r>
      <w:bookmarkEnd w:id="118"/>
    </w:p>
    <w:tbl>
      <w:tblPr>
        <w:tblStyle w:val="Tablaconcuadrcula"/>
        <w:tblW w:w="0" w:type="auto"/>
        <w:tblLook w:val="04A0" w:firstRow="1" w:lastRow="0" w:firstColumn="1" w:lastColumn="0" w:noHBand="0" w:noVBand="1"/>
      </w:tblPr>
      <w:tblGrid>
        <w:gridCol w:w="2268"/>
        <w:gridCol w:w="1844"/>
        <w:gridCol w:w="2178"/>
        <w:gridCol w:w="2204"/>
      </w:tblGrid>
      <w:tr w:rsidR="007A449F" w:rsidTr="00C5151D">
        <w:tc>
          <w:tcPr>
            <w:tcW w:w="2268" w:type="dxa"/>
            <w:shd w:val="clear" w:color="auto" w:fill="BDD6EE" w:themeFill="accent1" w:themeFillTint="66"/>
          </w:tcPr>
          <w:p w:rsidR="007A449F" w:rsidRDefault="007A449F" w:rsidP="007A449F">
            <w:pPr>
              <w:spacing w:line="360" w:lineRule="auto"/>
              <w:jc w:val="both"/>
            </w:pPr>
            <w:r>
              <w:t>Tipo</w:t>
            </w:r>
          </w:p>
        </w:tc>
        <w:tc>
          <w:tcPr>
            <w:tcW w:w="1844" w:type="dxa"/>
            <w:shd w:val="clear" w:color="auto" w:fill="BDD6EE" w:themeFill="accent1" w:themeFillTint="66"/>
          </w:tcPr>
          <w:p w:rsidR="007A449F" w:rsidRDefault="007A449F" w:rsidP="007A449F">
            <w:pPr>
              <w:spacing w:line="360" w:lineRule="auto"/>
              <w:jc w:val="both"/>
            </w:pPr>
            <w:r>
              <w:t>Cantidad</w:t>
            </w:r>
          </w:p>
        </w:tc>
        <w:tc>
          <w:tcPr>
            <w:tcW w:w="2178" w:type="dxa"/>
            <w:shd w:val="clear" w:color="auto" w:fill="BDD6EE" w:themeFill="accent1" w:themeFillTint="66"/>
          </w:tcPr>
          <w:p w:rsidR="007A449F" w:rsidRDefault="007A449F" w:rsidP="007A449F">
            <w:pPr>
              <w:spacing w:line="360" w:lineRule="auto"/>
              <w:jc w:val="both"/>
            </w:pPr>
            <w:r>
              <w:t xml:space="preserve">Descripción </w:t>
            </w:r>
          </w:p>
        </w:tc>
        <w:tc>
          <w:tcPr>
            <w:tcW w:w="2204" w:type="dxa"/>
            <w:shd w:val="clear" w:color="auto" w:fill="BDD6EE" w:themeFill="accent1" w:themeFillTint="66"/>
          </w:tcPr>
          <w:p w:rsidR="007A449F" w:rsidRDefault="007A449F" w:rsidP="007A449F">
            <w:pPr>
              <w:spacing w:line="360" w:lineRule="auto"/>
              <w:jc w:val="both"/>
            </w:pPr>
            <w:r>
              <w:t>Recomendaciones</w:t>
            </w:r>
          </w:p>
        </w:tc>
      </w:tr>
      <w:tr w:rsidR="007A449F" w:rsidRPr="004367C3" w:rsidTr="00635110">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1844" w:type="dxa"/>
          </w:tcPr>
          <w:p w:rsidR="007A449F" w:rsidRPr="004367C3" w:rsidRDefault="002B0C43" w:rsidP="004367C3">
            <w:pPr>
              <w:spacing w:line="360" w:lineRule="auto"/>
              <w:jc w:val="center"/>
              <w:rPr>
                <w:rFonts w:cs="Arial"/>
              </w:rPr>
            </w:pPr>
            <w:r w:rsidRPr="004367C3">
              <w:rPr>
                <w:rFonts w:cs="Arial"/>
              </w:rPr>
              <w:t>1</w:t>
            </w:r>
          </w:p>
        </w:tc>
        <w:tc>
          <w:tcPr>
            <w:tcW w:w="2178"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 xml:space="preserve">que solo las plataformas autorizadas </w:t>
            </w:r>
            <w:r w:rsidR="004367C3" w:rsidRPr="004367C3">
              <w:rPr>
                <w:rFonts w:cs="Arial"/>
              </w:rPr>
              <w:lastRenderedPageBreak/>
              <w:t>puedan realizar las peticiones para generar recomendaciones.</w:t>
            </w:r>
          </w:p>
        </w:tc>
        <w:tc>
          <w:tcPr>
            <w:tcW w:w="2204" w:type="dxa"/>
          </w:tcPr>
          <w:p w:rsidR="007A449F" w:rsidRPr="004367C3" w:rsidRDefault="004367C3" w:rsidP="007A449F">
            <w:pPr>
              <w:spacing w:line="360" w:lineRule="auto"/>
              <w:jc w:val="both"/>
              <w:rPr>
                <w:rFonts w:cs="Arial"/>
              </w:rPr>
            </w:pPr>
            <w:r w:rsidRPr="004367C3">
              <w:rPr>
                <w:rFonts w:cs="Arial"/>
              </w:rPr>
              <w:lastRenderedPageBreak/>
              <w:t xml:space="preserve">Crear un sistema de autenticación y autorización de plataformas o </w:t>
            </w:r>
            <w:r w:rsidRPr="004367C3">
              <w:rPr>
                <w:rFonts w:cs="Arial"/>
              </w:rPr>
              <w:lastRenderedPageBreak/>
              <w:t xml:space="preserve">sistemas externos para evitar intrusos no permitidos. </w:t>
            </w:r>
          </w:p>
        </w:tc>
      </w:tr>
      <w:tr w:rsidR="007A449F" w:rsidTr="00635110">
        <w:tc>
          <w:tcPr>
            <w:tcW w:w="2268" w:type="dxa"/>
          </w:tcPr>
          <w:p w:rsidR="007A449F" w:rsidRDefault="001E15FA" w:rsidP="007A449F">
            <w:pPr>
              <w:spacing w:line="360" w:lineRule="auto"/>
              <w:jc w:val="both"/>
            </w:pPr>
            <w:r>
              <w:lastRenderedPageBreak/>
              <w:t>Ataques de inyección</w:t>
            </w:r>
            <w:r w:rsidR="00F40094">
              <w:t>.</w:t>
            </w:r>
          </w:p>
        </w:tc>
        <w:tc>
          <w:tcPr>
            <w:tcW w:w="1844" w:type="dxa"/>
          </w:tcPr>
          <w:p w:rsidR="007A449F" w:rsidRDefault="001E15FA" w:rsidP="004367C3">
            <w:pPr>
              <w:spacing w:line="360" w:lineRule="auto"/>
              <w:jc w:val="center"/>
            </w:pPr>
            <w:r>
              <w:t>1</w:t>
            </w:r>
          </w:p>
        </w:tc>
        <w:tc>
          <w:tcPr>
            <w:tcW w:w="2178"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20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52729" w:rsidRDefault="00752729" w:rsidP="00521FFF">
      <w:pPr>
        <w:spacing w:after="240" w:line="360" w:lineRule="auto"/>
        <w:jc w:val="both"/>
        <w:rPr>
          <w:b/>
        </w:rPr>
      </w:pPr>
    </w:p>
    <w:p w:rsidR="00521FFF" w:rsidRDefault="00521FFF" w:rsidP="00521FFF">
      <w:pPr>
        <w:spacing w:after="240" w:line="360" w:lineRule="auto"/>
        <w:jc w:val="both"/>
        <w:rPr>
          <w:b/>
        </w:rPr>
      </w:pPr>
      <w:r w:rsidRPr="00521FFF">
        <w:rPr>
          <w:b/>
        </w:rPr>
        <w:t xml:space="preserve">Resultado de las pruebas de seguridad: </w:t>
      </w:r>
    </w:p>
    <w:p w:rsidR="0044031F" w:rsidRDefault="0044031F" w:rsidP="006A5F8C">
      <w:pPr>
        <w:spacing w:line="360" w:lineRule="auto"/>
        <w:jc w:val="both"/>
      </w:pPr>
      <w:r>
        <w:t>Las pruebas de seguridad permitier</w:t>
      </w:r>
      <w:r w:rsidR="00417CBA">
        <w:t>on</w:t>
      </w:r>
      <w:r>
        <w:t xml:space="preserve"> a </w:t>
      </w:r>
      <w:r w:rsidR="00F548E4">
        <w:t>través</w:t>
      </w:r>
      <w:r>
        <w:t xml:space="preserve"> de un análisis del sistema </w:t>
      </w:r>
      <w:r w:rsidR="00417CBA">
        <w:t xml:space="preserve">en profundidad encontrar todas las vulnerabilidades que </w:t>
      </w:r>
      <w:r w:rsidR="00F548E4">
        <w:t>tenía</w:t>
      </w:r>
      <w:r w:rsidR="00417CBA">
        <w:t xml:space="preserve"> el mismo pudiendo evitar futuros ataques y fallas al </w:t>
      </w:r>
      <w:r w:rsidR="00F548E4">
        <w:t xml:space="preserve">producto de software ya desplegado en producción. </w:t>
      </w:r>
      <w:r w:rsidR="00084D2F">
        <w:t>Estas pruebas son fundamentales ya que el sistema de recomendaciones puede manejar datos sensibles de cada plataforma y estas</w:t>
      </w:r>
      <w:r w:rsidR="00794BFA">
        <w:t>,</w:t>
      </w:r>
      <w:r w:rsidR="00084D2F">
        <w:t xml:space="preserve"> </w:t>
      </w:r>
      <w:r w:rsidR="00794BFA">
        <w:t>además</w:t>
      </w:r>
      <w:r w:rsidR="00084D2F">
        <w:t xml:space="preserve">, </w:t>
      </w:r>
      <w:r w:rsidR="003B6FDD">
        <w:t xml:space="preserve">utilizan al sistema de recomendaciones para mostrar </w:t>
      </w:r>
      <w:r w:rsidR="00FC16C8">
        <w:t>un gran</w:t>
      </w:r>
      <w:r w:rsidR="003B6FDD">
        <w:t xml:space="preserve"> </w:t>
      </w:r>
      <w:r w:rsidR="00FC16C8">
        <w:t>número</w:t>
      </w:r>
      <w:r w:rsidR="003B6FDD">
        <w:t xml:space="preserve"> de información en sus interfaces.</w:t>
      </w:r>
    </w:p>
    <w:p w:rsidR="006A5F8C" w:rsidRDefault="006A5F8C" w:rsidP="006A5F8C">
      <w:pPr>
        <w:spacing w:line="360" w:lineRule="auto"/>
        <w:jc w:val="both"/>
      </w:pPr>
    </w:p>
    <w:p w:rsidR="006A5F8C" w:rsidRDefault="006A5F8C" w:rsidP="006A5F8C">
      <w:pPr>
        <w:spacing w:line="360" w:lineRule="auto"/>
        <w:jc w:val="both"/>
      </w:pPr>
      <w:r>
        <w:t>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previamente en el epígrafe 2.3.</w:t>
      </w:r>
    </w:p>
    <w:p w:rsidR="006A5F8C" w:rsidRDefault="006A5F8C" w:rsidP="006A5F8C">
      <w:pPr>
        <w:spacing w:line="360" w:lineRule="auto"/>
        <w:jc w:val="both"/>
      </w:pPr>
    </w:p>
    <w:p w:rsidR="00B76AD2" w:rsidRDefault="00521FFF" w:rsidP="00521FFF">
      <w:pPr>
        <w:spacing w:after="240" w:line="360" w:lineRule="auto"/>
        <w:jc w:val="both"/>
        <w:rPr>
          <w:rFonts w:cs="Arial"/>
          <w:b/>
        </w:rPr>
      </w:pPr>
      <w:r>
        <w:t>Los resultados obtenidos en las pruebas de seguridad fueron satisfactorios,</w:t>
      </w:r>
      <w:r w:rsidR="00B66617">
        <w:t xml:space="preserve"> ya que se logró solventar todos los problemas de seguridad encontrados</w:t>
      </w:r>
      <w:r>
        <w:t xml:space="preserve"> llegando </w:t>
      </w:r>
      <w:r>
        <w:lastRenderedPageBreak/>
        <w:t xml:space="preserve">a la conclusión que el sistema de recomendación desarrollado es seguro y está en condiciones de ser </w:t>
      </w:r>
      <w:r w:rsidR="006A5F8C">
        <w:t>utilizado</w:t>
      </w:r>
      <w:r>
        <w:t xml:space="preserve"> por el cliente.</w:t>
      </w:r>
    </w:p>
    <w:p w:rsidR="00582885" w:rsidRDefault="005A0F0B" w:rsidP="004E1156">
      <w:pPr>
        <w:pStyle w:val="Ttulo2"/>
      </w:pPr>
      <w:bookmarkStart w:id="119" w:name="_Toc183055375"/>
      <w:r>
        <w:t>3.5</w:t>
      </w:r>
      <w:r w:rsidR="008C2C18">
        <w:t xml:space="preserve"> </w:t>
      </w:r>
      <w:r w:rsidR="00582885" w:rsidRPr="00582885">
        <w:t>Validación de la investigación.</w:t>
      </w:r>
      <w:bookmarkEnd w:id="119"/>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4235F9">
        <w:rPr>
          <w:rFonts w:cs="Arial"/>
        </w:rPr>
        <w:t>uientes resultados (ver tabla 14</w:t>
      </w:r>
      <w:r w:rsidRPr="00582885">
        <w:rPr>
          <w:rFonts w:cs="Arial"/>
        </w:rPr>
        <w:t>):</w:t>
      </w:r>
    </w:p>
    <w:p w:rsidR="00E22614" w:rsidRPr="00306102" w:rsidRDefault="00E22614" w:rsidP="00306102">
      <w:pPr>
        <w:spacing w:line="360" w:lineRule="auto"/>
        <w:rPr>
          <w:rFonts w:cs="Arial"/>
          <w:sz w:val="22"/>
          <w:szCs w:val="22"/>
        </w:rPr>
      </w:pPr>
    </w:p>
    <w:p w:rsidR="00306102" w:rsidRPr="00306102" w:rsidRDefault="00306102" w:rsidP="00136451">
      <w:pPr>
        <w:pStyle w:val="Descripcin"/>
        <w:keepNext/>
        <w:spacing w:line="360" w:lineRule="auto"/>
        <w:jc w:val="center"/>
        <w:rPr>
          <w:sz w:val="22"/>
          <w:szCs w:val="22"/>
        </w:rPr>
      </w:pPr>
      <w:bookmarkStart w:id="120" w:name="_Toc183055395"/>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635110">
        <w:rPr>
          <w:noProof/>
          <w:sz w:val="22"/>
          <w:szCs w:val="22"/>
        </w:rPr>
        <w:t>14</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20"/>
    </w:p>
    <w:tbl>
      <w:tblPr>
        <w:tblStyle w:val="Tablaconcuadrcula"/>
        <w:tblW w:w="0" w:type="auto"/>
        <w:tblLook w:val="04A0" w:firstRow="1" w:lastRow="0" w:firstColumn="1" w:lastColumn="0" w:noHBand="0" w:noVBand="1"/>
      </w:tblPr>
      <w:tblGrid>
        <w:gridCol w:w="2123"/>
        <w:gridCol w:w="2123"/>
        <w:gridCol w:w="2124"/>
        <w:gridCol w:w="2124"/>
      </w:tblGrid>
      <w:tr w:rsidR="001E372B" w:rsidTr="00FB11CF">
        <w:tc>
          <w:tcPr>
            <w:tcW w:w="2123" w:type="dxa"/>
            <w:shd w:val="clear" w:color="auto" w:fill="BDD6EE" w:themeFill="accent1" w:themeFillTint="66"/>
          </w:tcPr>
          <w:p w:rsidR="001E372B" w:rsidRDefault="001E372B" w:rsidP="00582885">
            <w:pPr>
              <w:spacing w:line="360" w:lineRule="auto"/>
              <w:rPr>
                <w:rFonts w:cs="Arial"/>
                <w:b/>
              </w:rPr>
            </w:pPr>
          </w:p>
        </w:tc>
        <w:tc>
          <w:tcPr>
            <w:tcW w:w="2123"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r w:rsidR="004235F9">
              <w:t>.</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 xml:space="preserve">Para la validación de la hipótesis se aplicó además la técnica </w:t>
      </w:r>
      <w:r w:rsidR="0034147D">
        <w:rPr>
          <w:rFonts w:cs="Arial"/>
        </w:rPr>
        <w:t>Ladov</w:t>
      </w:r>
      <w:r w:rsidRPr="001C1387">
        <w:rPr>
          <w:rFonts w:cs="Arial"/>
        </w:rPr>
        <w:t>,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bookmarkStart w:id="121" w:name="_Toc183055396"/>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635110">
        <w:rPr>
          <w:rFonts w:cs="Arial"/>
          <w:i w:val="0"/>
          <w:noProof/>
          <w:sz w:val="22"/>
          <w:szCs w:val="22"/>
        </w:rPr>
        <w:t>15</w:t>
      </w:r>
      <w:r w:rsidRPr="002235FE">
        <w:rPr>
          <w:rFonts w:cs="Arial"/>
          <w:i w:val="0"/>
          <w:sz w:val="22"/>
          <w:szCs w:val="22"/>
        </w:rPr>
        <w:fldChar w:fldCharType="end"/>
      </w:r>
      <w:r w:rsidR="0034147D">
        <w:rPr>
          <w:rFonts w:cs="Arial"/>
          <w:i w:val="0"/>
          <w:sz w:val="22"/>
          <w:szCs w:val="22"/>
        </w:rPr>
        <w:t xml:space="preserve"> Cuadro lógico de Ladov</w:t>
      </w:r>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21"/>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627D84">
        <w:tc>
          <w:tcPr>
            <w:tcW w:w="2689" w:type="dxa"/>
          </w:tcPr>
          <w:p w:rsidR="0010530F" w:rsidRDefault="0010530F" w:rsidP="001C1387">
            <w:pPr>
              <w:spacing w:line="360" w:lineRule="auto"/>
              <w:jc w:val="both"/>
              <w:rPr>
                <w:rFonts w:cs="Arial"/>
                <w:b/>
              </w:rPr>
            </w:pPr>
          </w:p>
        </w:tc>
        <w:tc>
          <w:tcPr>
            <w:tcW w:w="5805" w:type="dxa"/>
            <w:gridSpan w:val="9"/>
            <w:shd w:val="clear" w:color="auto" w:fill="BDD6EE" w:themeFill="accent1" w:themeFillTint="66"/>
          </w:tcPr>
          <w:p w:rsidR="0010530F" w:rsidRDefault="0010530F" w:rsidP="0003385A">
            <w:pPr>
              <w:spacing w:line="360" w:lineRule="auto"/>
              <w:jc w:val="both"/>
              <w:rPr>
                <w:rFonts w:cs="Arial"/>
                <w:b/>
              </w:rPr>
            </w:pPr>
            <w:r>
              <w:t>3. ¿Considera relevantes las recomendaciones obtenidas?</w:t>
            </w:r>
          </w:p>
        </w:tc>
      </w:tr>
      <w:tr w:rsidR="009E471E" w:rsidTr="00627D84">
        <w:tc>
          <w:tcPr>
            <w:tcW w:w="2689" w:type="dxa"/>
            <w:vMerge w:val="restart"/>
            <w:shd w:val="clear" w:color="auto" w:fill="BDD6EE" w:themeFill="accent1" w:themeFillTint="66"/>
          </w:tcPr>
          <w:p w:rsidR="009E471E" w:rsidRDefault="0037466B" w:rsidP="0037466B">
            <w:pPr>
              <w:spacing w:line="360" w:lineRule="auto"/>
              <w:jc w:val="both"/>
              <w:rPr>
                <w:rFonts w:cs="Arial"/>
                <w:b/>
              </w:rPr>
            </w:pPr>
            <w:r>
              <w:t>6</w:t>
            </w:r>
            <w:r w:rsidR="009E471E">
              <w:t xml:space="preserve">. ¿Le satisfacen las recomendaciones dadas a partir de las salidas que </w:t>
            </w:r>
            <w:r>
              <w:t>provee?</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5805" w:type="dxa"/>
            <w:gridSpan w:val="9"/>
            <w:shd w:val="clear" w:color="auto" w:fill="BDD6EE" w:themeFill="accent1" w:themeFillTint="66"/>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lastRenderedPageBreak/>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5612B9" w:rsidP="001C1387">
      <w:pPr>
        <w:spacing w:line="360" w:lineRule="auto"/>
        <w:jc w:val="both"/>
      </w:pPr>
      <w:r>
        <w:t>1. Clara satisfacción.</w:t>
      </w:r>
    </w:p>
    <w:p w:rsidR="00475DC0" w:rsidRDefault="00475DC0" w:rsidP="001C1387">
      <w:pPr>
        <w:spacing w:line="360" w:lineRule="auto"/>
        <w:jc w:val="both"/>
      </w:pPr>
      <w:r>
        <w:t xml:space="preserve">2. </w:t>
      </w:r>
      <w:r w:rsidR="005612B9">
        <w:t>Más satisfecho que insatisfecho.</w:t>
      </w:r>
    </w:p>
    <w:p w:rsidR="00475DC0" w:rsidRDefault="00475DC0" w:rsidP="001C1387">
      <w:pPr>
        <w:spacing w:line="360" w:lineRule="auto"/>
        <w:jc w:val="both"/>
      </w:pPr>
      <w:r>
        <w:t>3. No definida</w:t>
      </w:r>
      <w:r w:rsidR="005612B9">
        <w:t>.</w:t>
      </w:r>
      <w:r>
        <w:t xml:space="preserve"> </w:t>
      </w:r>
    </w:p>
    <w:p w:rsidR="00475DC0" w:rsidRDefault="00475DC0" w:rsidP="001C1387">
      <w:pPr>
        <w:spacing w:line="360" w:lineRule="auto"/>
        <w:jc w:val="both"/>
      </w:pPr>
      <w:r>
        <w:t>4. Más insatisfecho que satisfecho</w:t>
      </w:r>
      <w:r w:rsidR="005612B9">
        <w:t>.</w:t>
      </w:r>
      <w:r>
        <w:t xml:space="preserve"> </w:t>
      </w:r>
    </w:p>
    <w:p w:rsidR="00475DC0" w:rsidRDefault="00475DC0" w:rsidP="001C1387">
      <w:pPr>
        <w:spacing w:line="360" w:lineRule="auto"/>
        <w:jc w:val="both"/>
      </w:pPr>
      <w:r>
        <w:t>5. Clara insatisfacción</w:t>
      </w:r>
      <w:r w:rsidR="005612B9">
        <w:t>.</w:t>
      </w:r>
      <w:r>
        <w:t xml:space="preserve"> </w:t>
      </w:r>
    </w:p>
    <w:p w:rsidR="00475DC0" w:rsidRDefault="00475DC0" w:rsidP="001C1387">
      <w:pPr>
        <w:spacing w:line="360" w:lineRule="auto"/>
        <w:jc w:val="both"/>
      </w:pPr>
      <w:r>
        <w:t>6. Contradictoria</w:t>
      </w:r>
      <w:r w:rsidR="005612B9">
        <w:t>.</w:t>
      </w:r>
      <w:r>
        <w:t xml:space="preserve">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5612B9" w:rsidRDefault="005612B9" w:rsidP="001C1387">
      <w:pPr>
        <w:spacing w:line="360" w:lineRule="auto"/>
        <w:jc w:val="both"/>
      </w:pPr>
    </w:p>
    <w:p w:rsidR="00F4510A" w:rsidRPr="00F4510A" w:rsidRDefault="00F4510A" w:rsidP="00F4510A">
      <w:pPr>
        <w:pStyle w:val="Descripcin"/>
        <w:keepNext/>
        <w:jc w:val="center"/>
        <w:rPr>
          <w:rFonts w:cs="Arial"/>
          <w:sz w:val="22"/>
          <w:szCs w:val="22"/>
        </w:rPr>
      </w:pPr>
      <w:bookmarkStart w:id="122" w:name="_Toc183055397"/>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35110">
        <w:rPr>
          <w:rFonts w:cs="Arial"/>
          <w:noProof/>
          <w:sz w:val="22"/>
          <w:szCs w:val="22"/>
        </w:rPr>
        <w:t>16</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22"/>
    </w:p>
    <w:tbl>
      <w:tblPr>
        <w:tblStyle w:val="Tablaconcuadrcula"/>
        <w:tblW w:w="8784" w:type="dxa"/>
        <w:tblLook w:val="04A0" w:firstRow="1" w:lastRow="0" w:firstColumn="1" w:lastColumn="0" w:noHBand="0" w:noVBand="1"/>
      </w:tblPr>
      <w:tblGrid>
        <w:gridCol w:w="1271"/>
        <w:gridCol w:w="7513"/>
      </w:tblGrid>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lastRenderedPageBreak/>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Default="005B7096" w:rsidP="001C1387">
      <w:pPr>
        <w:spacing w:line="360" w:lineRule="auto"/>
        <w:jc w:val="both"/>
        <w:rPr>
          <w:rFonts w:cs="Arial"/>
        </w:rPr>
      </w:pPr>
    </w:p>
    <w:p w:rsidR="00753998" w:rsidRPr="00753998" w:rsidRDefault="00753998" w:rsidP="00EE3B6C">
      <w:pPr>
        <w:pStyle w:val="Descripcin"/>
        <w:keepNext/>
        <w:jc w:val="center"/>
        <w:rPr>
          <w:sz w:val="22"/>
          <w:szCs w:val="22"/>
        </w:rPr>
      </w:pPr>
      <w:bookmarkStart w:id="123" w:name="_Toc183055398"/>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35110">
        <w:rPr>
          <w:noProof/>
          <w:sz w:val="22"/>
          <w:szCs w:val="22"/>
        </w:rPr>
        <w:t>17</w:t>
      </w:r>
      <w:r w:rsidRPr="00753998">
        <w:rPr>
          <w:sz w:val="22"/>
          <w:szCs w:val="22"/>
        </w:rPr>
        <w:fldChar w:fldCharType="end"/>
      </w:r>
      <w:r w:rsidRPr="00753998">
        <w:rPr>
          <w:sz w:val="22"/>
          <w:szCs w:val="22"/>
        </w:rPr>
        <w:t xml:space="preserve"> Resultados de la </w:t>
      </w:r>
      <w:r w:rsidR="009C55EE" w:rsidRPr="00753998">
        <w:rPr>
          <w:sz w:val="22"/>
          <w:szCs w:val="22"/>
        </w:rPr>
        <w:t>técnica</w:t>
      </w:r>
      <w:r w:rsidRPr="00753998">
        <w:rPr>
          <w:sz w:val="22"/>
          <w:szCs w:val="22"/>
        </w:rPr>
        <w:t xml:space="preserve"> Ladov (Fuente: </w:t>
      </w:r>
      <w:r w:rsidR="009C55EE" w:rsidRPr="00753998">
        <w:rPr>
          <w:sz w:val="22"/>
          <w:szCs w:val="22"/>
        </w:rPr>
        <w:t>Elaboración</w:t>
      </w:r>
      <w:r w:rsidRPr="00753998">
        <w:rPr>
          <w:sz w:val="22"/>
          <w:szCs w:val="22"/>
        </w:rPr>
        <w:t xml:space="preserve"> propia).</w:t>
      </w:r>
      <w:bookmarkEnd w:id="123"/>
    </w:p>
    <w:tbl>
      <w:tblPr>
        <w:tblStyle w:val="Tablaconcuadrcula"/>
        <w:tblW w:w="0" w:type="auto"/>
        <w:jc w:val="center"/>
        <w:tblLook w:val="04A0" w:firstRow="1" w:lastRow="0" w:firstColumn="1" w:lastColumn="0" w:noHBand="0" w:noVBand="1"/>
      </w:tblPr>
      <w:tblGrid>
        <w:gridCol w:w="3823"/>
        <w:gridCol w:w="1275"/>
        <w:gridCol w:w="1272"/>
      </w:tblGrid>
      <w:tr w:rsidR="007F6457" w:rsidTr="00361C90">
        <w:trPr>
          <w:jc w:val="center"/>
        </w:trPr>
        <w:tc>
          <w:tcPr>
            <w:tcW w:w="3823"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bookmarkStart w:id="124" w:name="_Toc183055399"/>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35110">
        <w:rPr>
          <w:noProof/>
          <w:sz w:val="22"/>
          <w:szCs w:val="22"/>
        </w:rPr>
        <w:t>18</w:t>
      </w:r>
      <w:r w:rsidRPr="009E293D">
        <w:rPr>
          <w:sz w:val="22"/>
          <w:szCs w:val="22"/>
        </w:rPr>
        <w:fldChar w:fldCharType="end"/>
      </w:r>
      <w:r w:rsidRPr="009E293D">
        <w:rPr>
          <w:sz w:val="22"/>
          <w:szCs w:val="22"/>
        </w:rPr>
        <w:t xml:space="preserve"> Variables de la formula ISG (Fuente: Elaboración propia).</w:t>
      </w:r>
      <w:bookmarkEnd w:id="124"/>
    </w:p>
    <w:tbl>
      <w:tblPr>
        <w:tblStyle w:val="Tablaconcuadrcula"/>
        <w:tblW w:w="0" w:type="auto"/>
        <w:tblInd w:w="3256" w:type="dxa"/>
        <w:tblLook w:val="04A0" w:firstRow="1" w:lastRow="0" w:firstColumn="1" w:lastColumn="0" w:noHBand="0" w:noVBand="1"/>
      </w:tblPr>
      <w:tblGrid>
        <w:gridCol w:w="991"/>
        <w:gridCol w:w="851"/>
      </w:tblGrid>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D</w:t>
            </w:r>
          </w:p>
        </w:tc>
        <w:tc>
          <w:tcPr>
            <w:tcW w:w="851" w:type="dxa"/>
          </w:tcPr>
          <w:p w:rsidR="00EE3B6C" w:rsidRDefault="00AD59AC" w:rsidP="001C1387">
            <w:pPr>
              <w:spacing w:line="360" w:lineRule="auto"/>
              <w:jc w:val="both"/>
              <w:rPr>
                <w:rFonts w:cs="Arial"/>
              </w:rPr>
            </w:pPr>
            <w:r>
              <w:rPr>
                <w:rFonts w:cs="Arial"/>
              </w:rPr>
              <w:t>2</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0.5) + 0(-1)</m:t>
              </m:r>
            </m:num>
            <m:den>
              <m:r>
                <m:rPr>
                  <m:sty m:val="p"/>
                </m:rPr>
                <w:rPr>
                  <w:rFonts w:ascii="Cambria Math" w:hAnsi="Cambria Math" w:cs="Arial"/>
                </w:rPr>
                <m:t>25</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CB6916" w:rsidRDefault="00CB6916" w:rsidP="00070993">
      <w:pPr>
        <w:spacing w:line="360" w:lineRule="auto"/>
        <w:jc w:val="both"/>
        <w:rPr>
          <w:rFonts w:cs="Arial"/>
          <w:b/>
        </w:rPr>
      </w:pP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7A01CD">
      <w:pPr>
        <w:pStyle w:val="Prrafodelista"/>
        <w:numPr>
          <w:ilvl w:val="0"/>
          <w:numId w:val="35"/>
        </w:numPr>
        <w:spacing w:line="360" w:lineRule="auto"/>
        <w:jc w:val="both"/>
        <w:rPr>
          <w:rFonts w:cs="Arial"/>
        </w:rPr>
      </w:pPr>
      <w:r w:rsidRPr="00070993">
        <w:rPr>
          <w:rFonts w:cs="Arial"/>
        </w:rPr>
        <w:t xml:space="preserve">No existe contradicción en los resultados arrojados por los métodos aplicados. </w:t>
      </w:r>
    </w:p>
    <w:p w:rsidR="00070993" w:rsidRPr="005A0F0B" w:rsidRDefault="00070993" w:rsidP="007A01CD">
      <w:pPr>
        <w:pStyle w:val="Prrafodelista"/>
        <w:numPr>
          <w:ilvl w:val="0"/>
          <w:numId w:val="35"/>
        </w:numPr>
        <w:spacing w:line="360" w:lineRule="auto"/>
        <w:jc w:val="both"/>
        <w:rPr>
          <w:rFonts w:cs="Arial"/>
          <w:b/>
        </w:rPr>
      </w:pPr>
      <w:r w:rsidRPr="00070993">
        <w:rPr>
          <w:rFonts w:cs="Arial"/>
        </w:rPr>
        <w:t xml:space="preserve">Se constata la capacidad del </w:t>
      </w:r>
      <w:r w:rsidR="009C55EE">
        <w:rPr>
          <w:rFonts w:cs="Arial"/>
        </w:rPr>
        <w:t>sistema de recomendación de información</w:t>
      </w:r>
      <w:r w:rsidRPr="00070993">
        <w:rPr>
          <w:rFonts w:cs="Arial"/>
        </w:rPr>
        <w:t xml:space="preserve"> para mejorar la </w:t>
      </w:r>
      <w:r w:rsidR="009C55EE">
        <w:rPr>
          <w:rFonts w:cs="Arial"/>
        </w:rPr>
        <w:t>personalización</w:t>
      </w:r>
      <w:r w:rsidR="000C5FBD">
        <w:rPr>
          <w:rFonts w:cs="Arial"/>
        </w:rPr>
        <w:t xml:space="preserve"> y visibilidad en las plataformas del proyecto Z17</w:t>
      </w:r>
      <w:r w:rsidRPr="00070993">
        <w:rPr>
          <w:rFonts w:cs="Arial"/>
        </w:rPr>
        <w:t>.</w:t>
      </w:r>
    </w:p>
    <w:p w:rsidR="005A0F0B" w:rsidRDefault="005A0F0B" w:rsidP="005A0F0B">
      <w:pPr>
        <w:spacing w:line="360" w:lineRule="auto"/>
        <w:jc w:val="both"/>
        <w:rPr>
          <w:rFonts w:cs="Arial"/>
          <w:b/>
        </w:rPr>
      </w:pPr>
    </w:p>
    <w:p w:rsidR="005A0F0B" w:rsidRDefault="005A0F0B" w:rsidP="005A0F0B">
      <w:pPr>
        <w:pStyle w:val="Ttulo2"/>
      </w:pPr>
      <w:bookmarkStart w:id="125" w:name="_Toc183055376"/>
      <w:r>
        <w:t>3.6 Conclusiones del capítulo</w:t>
      </w:r>
      <w:r w:rsidR="000C5FBD">
        <w:t>.</w:t>
      </w:r>
      <w:bookmarkEnd w:id="125"/>
      <w:r>
        <w:t xml:space="preserve"> </w:t>
      </w:r>
    </w:p>
    <w:p w:rsidR="002C688B" w:rsidRDefault="005A0F0B" w:rsidP="005A0F0B">
      <w:pPr>
        <w:spacing w:line="360" w:lineRule="auto"/>
        <w:jc w:val="both"/>
      </w:pPr>
      <w:r>
        <w:t xml:space="preserve">Como parte del desarrollo del presente capítulo se determinan las siguientes conclusiones parciales: </w:t>
      </w:r>
    </w:p>
    <w:p w:rsidR="00C51327" w:rsidRDefault="00C51327" w:rsidP="005A0F0B">
      <w:pPr>
        <w:spacing w:line="360" w:lineRule="auto"/>
        <w:jc w:val="both"/>
      </w:pPr>
    </w:p>
    <w:p w:rsidR="002C688B" w:rsidRDefault="005A0F0B" w:rsidP="007A01CD">
      <w:pPr>
        <w:pStyle w:val="Prrafodelista"/>
        <w:numPr>
          <w:ilvl w:val="0"/>
          <w:numId w:val="43"/>
        </w:numPr>
        <w:spacing w:line="360" w:lineRule="auto"/>
        <w:jc w:val="both"/>
      </w:pPr>
      <w:r>
        <w:t xml:space="preserve">El diseño del diagrama de </w:t>
      </w:r>
      <w:r w:rsidR="002C688B">
        <w:t>despliegue</w:t>
      </w:r>
      <w:r>
        <w:t xml:space="preserve"> facilitó la visión en cuanto a composición física y lógica del sistema. </w:t>
      </w:r>
    </w:p>
    <w:p w:rsidR="002C688B" w:rsidRDefault="002C688B" w:rsidP="002C688B">
      <w:pPr>
        <w:spacing w:line="360" w:lineRule="auto"/>
        <w:jc w:val="both"/>
      </w:pPr>
    </w:p>
    <w:p w:rsidR="002C688B" w:rsidRDefault="005A0F0B" w:rsidP="007A01CD">
      <w:pPr>
        <w:pStyle w:val="Prrafodelista"/>
        <w:numPr>
          <w:ilvl w:val="0"/>
          <w:numId w:val="43"/>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2C688B">
      <w:pPr>
        <w:spacing w:line="360" w:lineRule="auto"/>
        <w:jc w:val="both"/>
        <w:rPr>
          <w:rFonts w:cs="Arial"/>
          <w:b/>
        </w:rPr>
      </w:pPr>
    </w:p>
    <w:p w:rsidR="00C51327" w:rsidRPr="005F4750" w:rsidRDefault="005A0F0B" w:rsidP="007A01CD">
      <w:pPr>
        <w:pStyle w:val="Prrafodelista"/>
        <w:numPr>
          <w:ilvl w:val="0"/>
          <w:numId w:val="43"/>
        </w:numPr>
        <w:spacing w:line="360" w:lineRule="auto"/>
        <w:jc w:val="both"/>
        <w:rPr>
          <w:rFonts w:cs="Arial"/>
          <w:b/>
        </w:rPr>
      </w:pPr>
      <w:r>
        <w:t xml:space="preserve">El proceso de validación de la solución propuesta a través de las pruebas </w:t>
      </w:r>
      <w:r w:rsidR="00081DB5">
        <w:t>realizadas</w:t>
      </w:r>
      <w:r w:rsidR="003C2C08">
        <w:t>: caja negra, caja blanca, rendimiento y seguridad,</w:t>
      </w:r>
      <w:r w:rsidR="00081DB5">
        <w:t xml:space="preserve"> permitieron</w:t>
      </w:r>
      <w:r>
        <w:t xml:space="preserve"> identificar y corregir las no conformidades detectadas para obtener un producto de calidad.</w:t>
      </w:r>
    </w:p>
    <w:p w:rsidR="005F4750" w:rsidRPr="005F4750" w:rsidRDefault="005F4750" w:rsidP="005F4750">
      <w:pPr>
        <w:pStyle w:val="Prrafodelista"/>
        <w:rPr>
          <w:rFonts w:cs="Arial"/>
          <w:b/>
        </w:rPr>
      </w:pPr>
    </w:p>
    <w:p w:rsidR="005F4750" w:rsidRPr="00C51327" w:rsidRDefault="005F4750" w:rsidP="007A01CD">
      <w:pPr>
        <w:pStyle w:val="Prrafodelista"/>
        <w:numPr>
          <w:ilvl w:val="0"/>
          <w:numId w:val="43"/>
        </w:numPr>
        <w:spacing w:line="360" w:lineRule="auto"/>
        <w:jc w:val="both"/>
        <w:rPr>
          <w:rFonts w:cs="Arial"/>
          <w:b/>
        </w:rPr>
      </w:pPr>
      <w:r>
        <w:t>La aplicación del método experimental y la realización de la técnica de Ladov, aportaron elementos sustanciales que permitieron validar la solución de la presente investigación y con ello la factibilidad del sistema implementado.</w:t>
      </w:r>
    </w:p>
    <w:p w:rsidR="00C51327" w:rsidRDefault="00C51327" w:rsidP="00C51327">
      <w:pPr>
        <w:pStyle w:val="Ttulo1"/>
        <w:numPr>
          <w:ilvl w:val="0"/>
          <w:numId w:val="0"/>
        </w:numPr>
      </w:pPr>
      <w:bookmarkStart w:id="126" w:name="_Toc183055377"/>
      <w:r>
        <w:lastRenderedPageBreak/>
        <w:t>C</w:t>
      </w:r>
      <w:r w:rsidRPr="00C51327">
        <w:t>ONCLUSIONES</w:t>
      </w:r>
      <w:bookmarkEnd w:id="126"/>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AF2D84" w:rsidRDefault="00AF2D84" w:rsidP="00AF2D84">
      <w:pPr>
        <w:pStyle w:val="Textoindependiente"/>
        <w:spacing w:line="360" w:lineRule="auto"/>
        <w:ind w:firstLine="0"/>
        <w:jc w:val="both"/>
        <w:rPr>
          <w:rFonts w:ascii="Arial" w:hAnsi="Arial" w:cs="Arial"/>
        </w:rPr>
      </w:pPr>
      <w:r w:rsidRPr="00AF2D84">
        <w:rPr>
          <w:rFonts w:ascii="Arial" w:hAnsi="Arial" w:cs="Arial"/>
        </w:rPr>
        <w:t xml:space="preserve"> </w:t>
      </w: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 implementación del sistema a través de las herramientas y l</w:t>
      </w:r>
      <w:r w:rsidR="007105EE">
        <w:rPr>
          <w:rFonts w:ascii="Arial" w:hAnsi="Arial" w:cs="Arial"/>
        </w:rPr>
        <w:t>enguajes seleccionados permitió</w:t>
      </w:r>
      <w:r w:rsidRPr="00AF2D84">
        <w:rPr>
          <w:rFonts w:ascii="Arial" w:hAnsi="Arial" w:cs="Arial"/>
        </w:rPr>
        <w:t xml:space="preserve"> obtener </w:t>
      </w:r>
      <w:r w:rsidR="00C504C6">
        <w:rPr>
          <w:rFonts w:ascii="Arial" w:hAnsi="Arial" w:cs="Arial"/>
        </w:rPr>
        <w:t>un sistema de recomendaciones</w:t>
      </w:r>
      <w:r w:rsidRPr="00AF2D84">
        <w:rPr>
          <w:rFonts w:ascii="Arial" w:hAnsi="Arial" w:cs="Arial"/>
        </w:rPr>
        <w:t xml:space="preserve"> capaz de manejar datos</w:t>
      </w:r>
      <w:r w:rsidR="00C504C6">
        <w:rPr>
          <w:rFonts w:ascii="Arial" w:hAnsi="Arial" w:cs="Arial"/>
        </w:rPr>
        <w:t xml:space="preserve"> y generar recomendaciones</w:t>
      </w:r>
      <w:r w:rsidR="00716FE3">
        <w:rPr>
          <w:rFonts w:ascii="Arial" w:hAnsi="Arial" w:cs="Arial"/>
        </w:rPr>
        <w:t xml:space="preserve"> personalizadas</w:t>
      </w:r>
      <w:r w:rsidRPr="00AF2D84">
        <w:rPr>
          <w:rFonts w:ascii="Arial" w:hAnsi="Arial" w:cs="Arial"/>
        </w:rPr>
        <w:t xml:space="preserve"> </w:t>
      </w:r>
      <w:r w:rsidR="00A36288">
        <w:rPr>
          <w:rFonts w:ascii="Arial" w:hAnsi="Arial" w:cs="Arial"/>
        </w:rPr>
        <w:t>para las plataformas del proyecto Z17.</w:t>
      </w:r>
    </w:p>
    <w:p w:rsidR="00AF2D84" w:rsidRPr="00AF2D84" w:rsidRDefault="00AF2D84" w:rsidP="00AF2D84">
      <w:pPr>
        <w:pStyle w:val="Textoindependiente"/>
        <w:spacing w:line="360" w:lineRule="auto"/>
        <w:ind w:firstLine="0"/>
        <w:jc w:val="both"/>
        <w:rPr>
          <w:rFonts w:ascii="Arial" w:hAnsi="Arial" w:cs="Arial"/>
        </w:rPr>
      </w:pPr>
    </w:p>
    <w:p w:rsidR="00AF2D84" w:rsidRDefault="00AF2D84" w:rsidP="007A01CD">
      <w:pPr>
        <w:pStyle w:val="Textoindependiente"/>
        <w:numPr>
          <w:ilvl w:val="0"/>
          <w:numId w:val="44"/>
        </w:numPr>
        <w:spacing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w:t>
      </w:r>
      <w:r w:rsidR="007105EE">
        <w:rPr>
          <w:rFonts w:ascii="Arial" w:hAnsi="Arial" w:cs="Arial"/>
        </w:rPr>
        <w:t>evidencian</w:t>
      </w:r>
      <w:r w:rsidRPr="00AF2D84">
        <w:rPr>
          <w:rFonts w:ascii="Arial" w:hAnsi="Arial" w:cs="Arial"/>
        </w:rPr>
        <w:t xml:space="preserve"> que el sistema constituye una solución funcional. </w:t>
      </w:r>
    </w:p>
    <w:p w:rsidR="00AF2D84" w:rsidRPr="00AF2D84" w:rsidRDefault="00AF2D84" w:rsidP="00AF2D84">
      <w:pPr>
        <w:pStyle w:val="Textoindependiente"/>
        <w:spacing w:line="360" w:lineRule="auto"/>
        <w:ind w:firstLine="0"/>
        <w:jc w:val="both"/>
        <w:rPr>
          <w:rFonts w:ascii="Arial" w:hAnsi="Arial" w:cs="Arial"/>
        </w:rPr>
      </w:pPr>
    </w:p>
    <w:p w:rsidR="00AF2D84" w:rsidRPr="00F827DE" w:rsidRDefault="00AF2D84" w:rsidP="00F827DE">
      <w:pPr>
        <w:pStyle w:val="Textoindependiente"/>
        <w:numPr>
          <w:ilvl w:val="0"/>
          <w:numId w:val="44"/>
        </w:numPr>
        <w:spacing w:line="360" w:lineRule="auto"/>
        <w:jc w:val="both"/>
        <w:rPr>
          <w:rFonts w:ascii="Arial" w:hAnsi="Arial" w:cs="Arial"/>
        </w:rPr>
      </w:pPr>
      <w:r w:rsidRPr="00F827DE">
        <w:rPr>
          <w:rFonts w:ascii="Arial" w:hAnsi="Arial" w:cs="Arial"/>
        </w:rPr>
        <w:t xml:space="preserve">La validación del problema de investigación mediante la </w:t>
      </w:r>
      <w:r w:rsidR="001C16F1" w:rsidRPr="00F827DE">
        <w:rPr>
          <w:rFonts w:ascii="Arial" w:hAnsi="Arial" w:cs="Arial"/>
        </w:rPr>
        <w:t>técnica Ladov demuestra</w:t>
      </w:r>
      <w:r w:rsidRPr="00F827DE">
        <w:rPr>
          <w:rFonts w:ascii="Arial" w:hAnsi="Arial" w:cs="Arial"/>
        </w:rPr>
        <w:t xml:space="preserve"> que el sistema </w:t>
      </w:r>
      <w:r w:rsidR="000753A0" w:rsidRPr="00F827DE">
        <w:rPr>
          <w:rFonts w:ascii="Arial" w:hAnsi="Arial" w:cs="Arial"/>
        </w:rPr>
        <w:t>de recomendación</w:t>
      </w:r>
      <w:r w:rsidR="006B3003">
        <w:rPr>
          <w:rFonts w:ascii="Arial" w:hAnsi="Arial" w:cs="Arial"/>
        </w:rPr>
        <w:t xml:space="preserve"> desarrollado</w:t>
      </w:r>
      <w:r w:rsidR="000753A0" w:rsidRPr="00F827DE">
        <w:rPr>
          <w:rFonts w:ascii="Arial" w:hAnsi="Arial" w:cs="Arial"/>
        </w:rPr>
        <w:t xml:space="preserve"> </w:t>
      </w:r>
      <w:r w:rsidR="00F827DE">
        <w:rPr>
          <w:rFonts w:ascii="Arial" w:hAnsi="Arial" w:cs="Arial"/>
        </w:rPr>
        <w:t>tiene</w:t>
      </w:r>
      <w:r w:rsidR="00F827DE" w:rsidRPr="00F827DE">
        <w:rPr>
          <w:rFonts w:ascii="Arial" w:hAnsi="Arial" w:cs="Arial"/>
        </w:rPr>
        <w:t xml:space="preserve"> </w:t>
      </w:r>
      <w:r w:rsidR="00F827DE">
        <w:rPr>
          <w:rFonts w:ascii="Arial" w:hAnsi="Arial" w:cs="Arial"/>
        </w:rPr>
        <w:t xml:space="preserve">en </w:t>
      </w:r>
      <w:r w:rsidR="00F827DE" w:rsidRPr="00F827DE">
        <w:rPr>
          <w:rFonts w:ascii="Arial" w:hAnsi="Arial" w:cs="Arial"/>
        </w:rPr>
        <w:t xml:space="preserve">cuenta las preferencias </w:t>
      </w:r>
      <w:r w:rsidR="00F827DE">
        <w:rPr>
          <w:rFonts w:ascii="Arial" w:hAnsi="Arial" w:cs="Arial"/>
        </w:rPr>
        <w:t>de los usuarios y genera</w:t>
      </w:r>
      <w:r w:rsidR="00F827DE" w:rsidRPr="00F827DE">
        <w:rPr>
          <w:rFonts w:ascii="Arial" w:hAnsi="Arial" w:cs="Arial"/>
        </w:rPr>
        <w:t xml:space="preserve"> recomendaciones personalizadas </w:t>
      </w:r>
      <w:r w:rsidR="00F827DE">
        <w:rPr>
          <w:rFonts w:ascii="Arial" w:hAnsi="Arial" w:cs="Arial"/>
        </w:rPr>
        <w:t xml:space="preserve">para </w:t>
      </w:r>
      <w:r w:rsidR="006B3003">
        <w:rPr>
          <w:rFonts w:ascii="Arial" w:hAnsi="Arial" w:cs="Arial"/>
        </w:rPr>
        <w:t>las</w:t>
      </w:r>
      <w:r w:rsidR="0042188D" w:rsidRPr="00F827DE">
        <w:rPr>
          <w:rFonts w:ascii="Arial" w:hAnsi="Arial" w:cs="Arial"/>
        </w:rPr>
        <w:t xml:space="preserve"> plataformas del proyecto Z17</w:t>
      </w:r>
      <w:r w:rsidR="006B3003">
        <w:rPr>
          <w:rFonts w:ascii="Arial" w:hAnsi="Arial" w:cs="Arial"/>
        </w:rPr>
        <w:t xml:space="preserve"> (Apklis, Picta y ToDus)</w:t>
      </w:r>
      <w:r w:rsidRPr="00F827DE">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tulo1"/>
      </w:pPr>
      <w:bookmarkStart w:id="127" w:name="_Toc183055378"/>
      <w:r>
        <w:lastRenderedPageBreak/>
        <w:t>Recomendaciones</w:t>
      </w:r>
      <w:bookmarkEnd w:id="127"/>
    </w:p>
    <w:p w:rsidR="00B0253F" w:rsidRDefault="001501FF" w:rsidP="00874926">
      <w:pPr>
        <w:pStyle w:val="Textoindependiente"/>
        <w:spacing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874926" w:rsidRPr="00874926" w:rsidRDefault="00874926" w:rsidP="00874926">
      <w:pPr>
        <w:pStyle w:val="Textoindependiente"/>
        <w:spacing w:line="360" w:lineRule="auto"/>
        <w:ind w:firstLine="0"/>
        <w:jc w:val="both"/>
        <w:rPr>
          <w:rFonts w:ascii="Arial" w:hAnsi="Arial" w:cs="Arial"/>
        </w:rPr>
      </w:pPr>
    </w:p>
    <w:p w:rsidR="00B0253F" w:rsidRPr="00334876" w:rsidRDefault="00E33C42" w:rsidP="00E8164F">
      <w:pPr>
        <w:pStyle w:val="Textoindependiente"/>
        <w:numPr>
          <w:ilvl w:val="0"/>
          <w:numId w:val="46"/>
        </w:numPr>
        <w:spacing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EF5371" w:rsidRPr="00334876" w:rsidRDefault="00EF5371" w:rsidP="00874926">
      <w:pPr>
        <w:pStyle w:val="Textoindependiente"/>
        <w:spacing w:line="360" w:lineRule="auto"/>
        <w:ind w:left="720" w:firstLine="0"/>
        <w:jc w:val="both"/>
        <w:rPr>
          <w:rFonts w:ascii="Arial" w:hAnsi="Arial" w:cs="Arial"/>
        </w:rPr>
      </w:pPr>
    </w:p>
    <w:p w:rsidR="00EF5371" w:rsidRPr="00334876" w:rsidRDefault="00D46FAD" w:rsidP="00E8164F">
      <w:pPr>
        <w:pStyle w:val="Textoindependiente"/>
        <w:numPr>
          <w:ilvl w:val="0"/>
          <w:numId w:val="46"/>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23599F" w:rsidRPr="00334876" w:rsidRDefault="0023599F" w:rsidP="00874926">
      <w:pPr>
        <w:pStyle w:val="Textoindependiente"/>
        <w:spacing w:line="360" w:lineRule="auto"/>
        <w:ind w:left="720" w:firstLine="0"/>
        <w:jc w:val="both"/>
        <w:rPr>
          <w:rFonts w:ascii="Arial" w:hAnsi="Arial" w:cs="Arial"/>
        </w:rPr>
      </w:pPr>
    </w:p>
    <w:p w:rsidR="0062482B" w:rsidRDefault="00750F88" w:rsidP="00E8164F">
      <w:pPr>
        <w:pStyle w:val="Textoindependiente"/>
        <w:numPr>
          <w:ilvl w:val="0"/>
          <w:numId w:val="46"/>
        </w:numPr>
        <w:spacing w:line="360" w:lineRule="auto"/>
        <w:jc w:val="both"/>
        <w:rPr>
          <w:rFonts w:ascii="Arial" w:hAnsi="Arial" w:cs="Arial"/>
        </w:rPr>
      </w:pPr>
      <w:r w:rsidRPr="00334876">
        <w:rPr>
          <w:rFonts w:ascii="Arial" w:hAnsi="Arial" w:cs="Arial"/>
        </w:rPr>
        <w:t>Sincronizar las recomendaciones entre las</w:t>
      </w:r>
      <w:r w:rsidR="007E1937" w:rsidRPr="00334876">
        <w:rPr>
          <w:rFonts w:ascii="Arial" w:hAnsi="Arial" w:cs="Arial"/>
        </w:rPr>
        <w:t xml:space="preserve"> tres plataformas dando lugar a tener aplicaciones </w:t>
      </w:r>
      <w:r w:rsidR="00334876" w:rsidRPr="00334876">
        <w:rPr>
          <w:rFonts w:ascii="Arial" w:hAnsi="Arial" w:cs="Arial"/>
        </w:rPr>
        <w:t xml:space="preserve">recomendadas tanto en </w:t>
      </w:r>
      <w:r w:rsidR="00D62219">
        <w:rPr>
          <w:rFonts w:ascii="Arial" w:hAnsi="Arial" w:cs="Arial"/>
        </w:rPr>
        <w:t>P</w:t>
      </w:r>
      <w:r w:rsidR="00334876" w:rsidRPr="00334876">
        <w:rPr>
          <w:rFonts w:ascii="Arial" w:hAnsi="Arial" w:cs="Arial"/>
        </w:rPr>
        <w:t xml:space="preserve">icta como en </w:t>
      </w:r>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 xml:space="preserve">us, canales de </w:t>
      </w:r>
      <w:r w:rsidR="00D62219">
        <w:rPr>
          <w:rFonts w:ascii="Arial" w:hAnsi="Arial" w:cs="Arial"/>
        </w:rPr>
        <w:t>T</w:t>
      </w:r>
      <w:r w:rsidR="00334876" w:rsidRPr="00334876">
        <w:rPr>
          <w:rFonts w:ascii="Arial" w:hAnsi="Arial" w:cs="Arial"/>
        </w:rPr>
        <w:t>o</w:t>
      </w:r>
      <w:r w:rsidR="00D62219">
        <w:rPr>
          <w:rFonts w:ascii="Arial" w:hAnsi="Arial" w:cs="Arial"/>
        </w:rPr>
        <w:t>D</w:t>
      </w:r>
      <w:r w:rsidR="00334876" w:rsidRPr="00334876">
        <w:rPr>
          <w:rFonts w:ascii="Arial" w:hAnsi="Arial" w:cs="Arial"/>
        </w:rPr>
        <w:t xml:space="preserve">us tanto en </w:t>
      </w:r>
      <w:r w:rsidR="00D62219">
        <w:rPr>
          <w:rFonts w:ascii="Arial" w:hAnsi="Arial" w:cs="Arial"/>
        </w:rPr>
        <w:t>A</w:t>
      </w:r>
      <w:r w:rsidR="00334876" w:rsidRPr="00334876">
        <w:rPr>
          <w:rFonts w:ascii="Arial" w:hAnsi="Arial" w:cs="Arial"/>
        </w:rPr>
        <w:t xml:space="preserve">pklis como en </w:t>
      </w:r>
      <w:r w:rsidR="00D62219">
        <w:rPr>
          <w:rFonts w:ascii="Arial" w:hAnsi="Arial" w:cs="Arial"/>
        </w:rPr>
        <w:t>P</w:t>
      </w:r>
      <w:r w:rsidR="00334876" w:rsidRPr="00334876">
        <w:rPr>
          <w:rFonts w:ascii="Arial" w:hAnsi="Arial" w:cs="Arial"/>
        </w:rPr>
        <w:t>icta, etc. Esto mejoraría muchísimo la retención de us</w:t>
      </w:r>
      <w:r w:rsidR="007B2D45">
        <w:rPr>
          <w:rFonts w:ascii="Arial" w:hAnsi="Arial" w:cs="Arial"/>
        </w:rPr>
        <w:t>uarios en estos tres productos, su</w:t>
      </w:r>
      <w:r w:rsidR="00334876" w:rsidRPr="00334876">
        <w:rPr>
          <w:rFonts w:ascii="Arial" w:hAnsi="Arial" w:cs="Arial"/>
        </w:rPr>
        <w:t xml:space="preserve"> visibilidad </w:t>
      </w:r>
      <w:r w:rsidR="007B2D45">
        <w:rPr>
          <w:rFonts w:ascii="Arial" w:hAnsi="Arial" w:cs="Arial"/>
        </w:rPr>
        <w:t xml:space="preserve">y la de </w:t>
      </w:r>
      <w:r w:rsidR="00334876" w:rsidRPr="00334876">
        <w:rPr>
          <w:rFonts w:ascii="Arial" w:hAnsi="Arial" w:cs="Arial"/>
        </w:rPr>
        <w:t>sus contenidos.</w:t>
      </w:r>
    </w:p>
    <w:p w:rsidR="0062482B" w:rsidRDefault="0062482B" w:rsidP="0062482B">
      <w:pPr>
        <w:pStyle w:val="Prrafodelista"/>
        <w:rPr>
          <w:rFonts w:cs="Arial"/>
        </w:rPr>
      </w:pPr>
    </w:p>
    <w:p w:rsidR="0062482B" w:rsidRPr="0062482B" w:rsidRDefault="0062482B" w:rsidP="00E8164F">
      <w:pPr>
        <w:pStyle w:val="Textoindependiente"/>
        <w:numPr>
          <w:ilvl w:val="0"/>
          <w:numId w:val="46"/>
        </w:numPr>
        <w:spacing w:line="360" w:lineRule="auto"/>
        <w:jc w:val="both"/>
        <w:rPr>
          <w:rFonts w:ascii="Arial" w:hAnsi="Arial" w:cs="Arial"/>
        </w:rPr>
      </w:pPr>
      <w:r>
        <w:rPr>
          <w:rFonts w:ascii="Arial" w:hAnsi="Arial" w:cs="Arial"/>
        </w:rPr>
        <w:t xml:space="preserve">Integrar el buscador </w:t>
      </w:r>
      <w:r w:rsidR="008379A9">
        <w:rPr>
          <w:rFonts w:ascii="Arial" w:hAnsi="Arial" w:cs="Arial"/>
        </w:rPr>
        <w:t xml:space="preserve">de estas plataformas con el sistema de recomendación para </w:t>
      </w:r>
      <w:r w:rsidR="00D62219">
        <w:rPr>
          <w:rFonts w:ascii="Arial" w:hAnsi="Arial" w:cs="Arial"/>
        </w:rPr>
        <w:t>así</w:t>
      </w:r>
      <w:r w:rsidR="008379A9">
        <w:rPr>
          <w:rFonts w:ascii="Arial" w:hAnsi="Arial" w:cs="Arial"/>
        </w:rPr>
        <w:t xml:space="preserve"> mejorar las recomendaciones</w:t>
      </w:r>
      <w:r w:rsidR="00D62219">
        <w:rPr>
          <w:rFonts w:ascii="Arial" w:hAnsi="Arial" w:cs="Arial"/>
        </w:rPr>
        <w:t xml:space="preserve"> u</w:t>
      </w:r>
      <w:r w:rsidR="008379A9">
        <w:rPr>
          <w:rFonts w:ascii="Arial" w:hAnsi="Arial" w:cs="Arial"/>
        </w:rPr>
        <w:t>tilizando</w:t>
      </w:r>
      <w:r>
        <w:rPr>
          <w:rFonts w:ascii="Arial" w:hAnsi="Arial" w:cs="Arial"/>
        </w:rPr>
        <w:t xml:space="preserve"> las búsquedas de los usuarios.  </w:t>
      </w:r>
    </w:p>
    <w:p w:rsidR="0062482B" w:rsidRDefault="0062482B" w:rsidP="0062482B">
      <w:pPr>
        <w:pStyle w:val="Prrafodelista"/>
        <w:rPr>
          <w:rFonts w:cs="Arial"/>
        </w:rPr>
      </w:pP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7B2D45">
      <w:pPr>
        <w:pStyle w:val="Textoindependiente"/>
        <w:ind w:firstLine="0"/>
      </w:pPr>
    </w:p>
    <w:p w:rsidR="00B0253F" w:rsidRDefault="00B0253F" w:rsidP="007B2D45">
      <w:pPr>
        <w:pStyle w:val="Ttulo1"/>
        <w:numPr>
          <w:ilvl w:val="0"/>
          <w:numId w:val="0"/>
        </w:numPr>
      </w:pPr>
      <w:bookmarkStart w:id="128" w:name="_Toc183055379"/>
      <w:r>
        <w:lastRenderedPageBreak/>
        <w:t>Anexos</w:t>
      </w:r>
      <w:bookmarkEnd w:id="128"/>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Validación mediante la técnica </w:t>
      </w:r>
      <w:r w:rsidR="00C931A7">
        <w:rPr>
          <w:rFonts w:ascii="Arial" w:hAnsi="Arial" w:cs="Arial"/>
        </w:rPr>
        <w:t>Ladov</w:t>
      </w:r>
      <w:r w:rsidRPr="00CE5B3C">
        <w:rPr>
          <w:rFonts w:ascii="Arial" w:hAnsi="Arial" w:cs="Arial"/>
        </w:rPr>
        <w:t xml:space="preserve"> (Encuesta) </w:t>
      </w:r>
    </w:p>
    <w:p w:rsidR="00170E55"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al sistema de</w:t>
      </w:r>
      <w:r w:rsidR="007B2D45">
        <w:rPr>
          <w:rFonts w:ascii="Arial" w:hAnsi="Arial" w:cs="Arial"/>
        </w:rPr>
        <w:t xml:space="preserve"> recomendación basado en Deep L</w:t>
      </w:r>
      <w:r w:rsidR="00824DEB">
        <w:rPr>
          <w:rFonts w:ascii="Arial" w:hAnsi="Arial" w:cs="Arial"/>
        </w:rPr>
        <w:t>earning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NO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p>
    <w:p w:rsidR="00560EF3"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p>
    <w:p w:rsidR="00CE5B3C" w:rsidRDefault="00CE5B3C"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NECESARIO______ POCO NECESARIO______ INECESARIO______ </w:t>
      </w:r>
    </w:p>
    <w:p w:rsidR="00560EF3" w:rsidRPr="00CE5B3C" w:rsidRDefault="00560EF3" w:rsidP="00E8164F">
      <w:pPr>
        <w:pStyle w:val="Textoindependiente"/>
        <w:numPr>
          <w:ilvl w:val="0"/>
          <w:numId w:val="45"/>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r w:rsidR="00170E55" w:rsidRPr="00CE5B3C">
        <w:rPr>
          <w:rFonts w:ascii="Arial" w:hAnsi="Arial" w:cs="Arial"/>
        </w:rPr>
        <w:t xml:space="preserve"> </w:t>
      </w:r>
    </w:p>
    <w:p w:rsidR="00CE5B3C" w:rsidRPr="00CE5B3C" w:rsidRDefault="00170E55" w:rsidP="00E8164F">
      <w:pPr>
        <w:pStyle w:val="Textoindependiente"/>
        <w:numPr>
          <w:ilvl w:val="0"/>
          <w:numId w:val="45"/>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70E55"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C16CA8" w:rsidRDefault="002E4996" w:rsidP="007143FD">
      <w:pPr>
        <w:pStyle w:val="Ttulo1"/>
        <w:numPr>
          <w:ilvl w:val="0"/>
          <w:numId w:val="0"/>
        </w:numPr>
      </w:pPr>
      <w:bookmarkStart w:id="129" w:name="_Toc183055380"/>
      <w:r>
        <w:lastRenderedPageBreak/>
        <w:t>Referencias Bilbiográ</w:t>
      </w:r>
      <w:r w:rsidR="00C16CA8">
        <w:t>ficas</w:t>
      </w:r>
      <w:bookmarkEnd w:id="129"/>
    </w:p>
    <w:p w:rsidR="004F7393" w:rsidRPr="003E0D49" w:rsidRDefault="008C70E4" w:rsidP="003E0D49">
      <w:pPr>
        <w:pStyle w:val="Bibliografa"/>
        <w:numPr>
          <w:ilvl w:val="0"/>
          <w:numId w:val="54"/>
        </w:numPr>
        <w:spacing w:line="360" w:lineRule="auto"/>
        <w:ind w:left="360"/>
        <w:jc w:val="both"/>
        <w:rPr>
          <w:rFonts w:cs="Arial"/>
          <w:lang w:val="en-US"/>
        </w:rPr>
      </w:pPr>
      <w:r>
        <w:rPr>
          <w:rFonts w:cs="Arial"/>
          <w:b/>
          <w:lang w:val="en-US"/>
        </w:rPr>
        <w:fldChar w:fldCharType="begin"/>
      </w:r>
      <w:r w:rsidRPr="008C70E4">
        <w:rPr>
          <w:rFonts w:cs="Arial"/>
          <w:b/>
        </w:rPr>
        <w:instrText xml:space="preserve"> ADDIN ZOTERO_BIBL {"uncited":[],"omitted":[],"custom":[]} CSL_BIBLIOGRAPHY </w:instrText>
      </w:r>
      <w:r>
        <w:rPr>
          <w:rFonts w:cs="Arial"/>
          <w:b/>
          <w:lang w:val="en-US"/>
        </w:rPr>
        <w:fldChar w:fldCharType="separate"/>
      </w:r>
      <w:r w:rsidR="004F7393" w:rsidRPr="004F7393">
        <w:rPr>
          <w:rFonts w:cs="Arial"/>
        </w:rPr>
        <w:t xml:space="preserve">Acosta, G. (2020, mayo 21). Modelos de recomendación: Recomendando qué recomendar. </w:t>
      </w:r>
      <w:r w:rsidR="004F7393" w:rsidRPr="003E0D49">
        <w:rPr>
          <w:rFonts w:cs="Arial"/>
          <w:i/>
          <w:iCs/>
          <w:lang w:val="en-US"/>
        </w:rPr>
        <w:t>Quanam</w:t>
      </w:r>
      <w:r w:rsidR="004F7393" w:rsidRPr="003E0D49">
        <w:rPr>
          <w:rFonts w:cs="Arial"/>
          <w:lang w:val="en-US"/>
        </w:rPr>
        <w:t>. https://quanam.com/modelos-de-recomendacion-recomendando-que-recomendar/</w:t>
      </w:r>
    </w:p>
    <w:p w:rsidR="004F7393" w:rsidRPr="004F7393" w:rsidRDefault="004F7393" w:rsidP="003E0D49">
      <w:pPr>
        <w:pStyle w:val="Bibliografa"/>
        <w:numPr>
          <w:ilvl w:val="0"/>
          <w:numId w:val="54"/>
        </w:numPr>
        <w:spacing w:line="360" w:lineRule="auto"/>
        <w:ind w:left="360"/>
        <w:jc w:val="both"/>
        <w:rPr>
          <w:rFonts w:cs="Arial"/>
          <w:lang w:val="en-US"/>
        </w:rPr>
      </w:pPr>
      <w:r w:rsidRPr="003E0D49">
        <w:rPr>
          <w:rFonts w:cs="Arial"/>
          <w:lang w:val="en-US"/>
        </w:rPr>
        <w:t xml:space="preserve">Alamdari, P. M., Navimipour, N. J., Hosseinzadeh, M., Safaei, A. A., &amp; Darwesh, A. (2020). </w:t>
      </w:r>
      <w:r w:rsidRPr="004F7393">
        <w:rPr>
          <w:rFonts w:cs="Arial"/>
          <w:lang w:val="en-US"/>
        </w:rPr>
        <w:t xml:space="preserve">A Systematic Study on the Recommender Systems in the E-Commerce. </w:t>
      </w:r>
      <w:r w:rsidRPr="004F7393">
        <w:rPr>
          <w:rFonts w:cs="Arial"/>
          <w:i/>
          <w:iCs/>
          <w:lang w:val="en-US"/>
        </w:rPr>
        <w:t>IEEE Access</w:t>
      </w:r>
      <w:r w:rsidRPr="004F7393">
        <w:rPr>
          <w:rFonts w:cs="Arial"/>
          <w:lang w:val="en-US"/>
        </w:rPr>
        <w:t xml:space="preserve">, </w:t>
      </w:r>
      <w:r w:rsidRPr="004F7393">
        <w:rPr>
          <w:rFonts w:cs="Arial"/>
          <w:i/>
          <w:iCs/>
          <w:lang w:val="en-US"/>
        </w:rPr>
        <w:t>8</w:t>
      </w:r>
      <w:r w:rsidRPr="004F7393">
        <w:rPr>
          <w:rFonts w:cs="Arial"/>
          <w:lang w:val="en-US"/>
        </w:rPr>
        <w:t>, 115694-115716. IEEE Access. https://doi.org/10.1109/ACCESS.2020.3002803</w:t>
      </w:r>
    </w:p>
    <w:p w:rsidR="004F7393" w:rsidRPr="004F7393" w:rsidRDefault="004F7393" w:rsidP="003E0D49">
      <w:pPr>
        <w:pStyle w:val="Bibliografa"/>
        <w:numPr>
          <w:ilvl w:val="0"/>
          <w:numId w:val="54"/>
        </w:numPr>
        <w:spacing w:line="360" w:lineRule="auto"/>
        <w:ind w:left="360"/>
        <w:jc w:val="both"/>
        <w:rPr>
          <w:rFonts w:cs="Arial"/>
          <w:lang w:val="en-US"/>
        </w:rPr>
      </w:pPr>
      <w:r w:rsidRPr="00716FE3">
        <w:rPr>
          <w:rFonts w:cs="Arial"/>
        </w:rPr>
        <w:t xml:space="preserve">Alfaro, M., &amp; Roberto, C. (2022). </w:t>
      </w:r>
      <w:r w:rsidRPr="004F7393">
        <w:rPr>
          <w:rFonts w:cs="Arial"/>
          <w:i/>
          <w:iCs/>
        </w:rPr>
        <w:t xml:space="preserve">«EL LENGUAJE PYTHON Y SU POTENCIAL EN EL DESARROLLO DE SOFTWARE DE INTELIGENCIA ARTIFICIAL». </w:t>
      </w:r>
      <w:r w:rsidRPr="004F7393">
        <w:rPr>
          <w:rFonts w:cs="Arial"/>
          <w:i/>
          <w:iCs/>
          <w:lang w:val="en-US"/>
        </w:rPr>
        <w:t>| EBSCOhost</w:t>
      </w:r>
      <w:r w:rsidRPr="004F7393">
        <w:rPr>
          <w:rFonts w:cs="Arial"/>
          <w:lang w:val="en-US"/>
        </w:rPr>
        <w:t>. https://openurl.ebsco.com/EPDB%3Agcd%3A6%3A14702230/detailv2?sid=ebsco%3Aplink%3Ascholar&amp;id=ebsco%3Agcd%3A156756997&amp;crl=c</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Almaraz Pérez, A. (2013, septiembre 25). </w:t>
      </w:r>
      <w:r w:rsidRPr="004F7393">
        <w:rPr>
          <w:rFonts w:cs="Arial"/>
          <w:i/>
          <w:iCs/>
        </w:rPr>
        <w:t>Sistemas de recomendación</w:t>
      </w:r>
      <w:r w:rsidRPr="004F7393">
        <w:rPr>
          <w:rFonts w:cs="Arial"/>
        </w:rPr>
        <w:t>. Universidad Autónoma Metropolitana. https://doi.org/10.24275/uami.q811kj77c</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Bautista, E. C. R. (2020). </w:t>
      </w:r>
      <w:r w:rsidRPr="004F7393">
        <w:rPr>
          <w:rFonts w:cs="Arial"/>
          <w:i/>
          <w:iCs/>
        </w:rPr>
        <w:t>GUÍA DE PRINCIPIOS Y BUENAS PRÁCTICAS PARA PRUEBAS DE SEGURIDAD DE SOFTWARE EN APLICACIONES WEB PARA UNA EMPRESA DEL SECTOR PRIVADO</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Betru, B. T., Onana, C. A., &amp; Batchakui, B. (2017). Deep Learning Methods on Recommender System: A Survey of State-of-the-art. </w:t>
      </w:r>
      <w:r w:rsidRPr="004F7393">
        <w:rPr>
          <w:rFonts w:cs="Arial"/>
          <w:i/>
          <w:iCs/>
          <w:lang w:val="en-US"/>
        </w:rPr>
        <w:t>International Journal of Computer Applications</w:t>
      </w:r>
      <w:r w:rsidRPr="004F7393">
        <w:rPr>
          <w:rFonts w:cs="Arial"/>
          <w:lang w:val="en-US"/>
        </w:rPr>
        <w:t xml:space="preserve">, </w:t>
      </w:r>
      <w:r w:rsidRPr="004F7393">
        <w:rPr>
          <w:rFonts w:cs="Arial"/>
          <w:i/>
          <w:iCs/>
          <w:lang w:val="en-US"/>
        </w:rPr>
        <w:t>162</w:t>
      </w:r>
      <w:r w:rsidRPr="004F7393">
        <w:rPr>
          <w:rFonts w:cs="Arial"/>
          <w:lang w:val="en-US"/>
        </w:rPr>
        <w:t>(1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Botero Tabares, R. (2023). </w:t>
      </w:r>
      <w:r w:rsidRPr="004F7393">
        <w:rPr>
          <w:rFonts w:cs="Arial"/>
          <w:i/>
          <w:iCs/>
          <w:lang w:val="en-US"/>
        </w:rPr>
        <w:t>Grasp Patterns and Anti-Patterns: An Object Oriented Approach from Logic Programming</w:t>
      </w:r>
      <w:r w:rsidRPr="004F7393">
        <w:rPr>
          <w:rFonts w:cs="Arial"/>
          <w:lang w:val="en-US"/>
        </w:rPr>
        <w:t>. http://hdl.handle.net/10785/13571</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Casalegno, F. (2022, noviembre 25). </w:t>
      </w:r>
      <w:r w:rsidRPr="004F7393">
        <w:rPr>
          <w:rFonts w:cs="Arial"/>
          <w:i/>
          <w:iCs/>
          <w:lang w:val="en-US"/>
        </w:rPr>
        <w:t>Recommender Systems—A Complete Guide to Machine Learning Models | by Francesco Casalegno | Towards Data Science</w:t>
      </w:r>
      <w:r w:rsidRPr="004F7393">
        <w:rPr>
          <w:rFonts w:cs="Arial"/>
          <w:lang w:val="en-US"/>
        </w:rPr>
        <w:t>. Recommender Systems — A Complete Guide to Machine Learning Models. https://towardsdatascience.com/recommender-systems-a-complete-guide-to-machine-learning-models-96d3f94ea748</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Chen, J., Dong, H., Wang, X., Feng, F., Wang, M., &amp; He, X. (2023). Bias and Debias in Recommender System: A Survey and Future Directions. </w:t>
      </w:r>
      <w:r w:rsidRPr="004F7393">
        <w:rPr>
          <w:rFonts w:cs="Arial"/>
          <w:i/>
          <w:iCs/>
          <w:lang w:val="en-US"/>
        </w:rPr>
        <w:t>ACM Trans. Inf. Syst.</w:t>
      </w:r>
      <w:r w:rsidRPr="004F7393">
        <w:rPr>
          <w:rFonts w:cs="Arial"/>
          <w:lang w:val="en-US"/>
        </w:rPr>
        <w:t xml:space="preserve">, </w:t>
      </w:r>
      <w:r w:rsidRPr="004F7393">
        <w:rPr>
          <w:rFonts w:cs="Arial"/>
          <w:i/>
          <w:iCs/>
          <w:lang w:val="en-US"/>
        </w:rPr>
        <w:t>41</w:t>
      </w:r>
      <w:r w:rsidRPr="004F7393">
        <w:rPr>
          <w:rFonts w:cs="Arial"/>
          <w:lang w:val="en-US"/>
        </w:rPr>
        <w:t>(3), 67:1-67:39. https://doi.org/10.1145/3564284</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lastRenderedPageBreak/>
        <w:t xml:space="preserve">Covington, P., Adams, J., &amp; Sargin, E. (2016). Deep Neural Networks for YouTube Recommendations. </w:t>
      </w:r>
      <w:r w:rsidRPr="004F7393">
        <w:rPr>
          <w:rFonts w:cs="Arial"/>
          <w:i/>
          <w:iCs/>
          <w:lang w:val="en-US"/>
        </w:rPr>
        <w:t>Proceedings of the 10th ACM Conference on Recommender Systems</w:t>
      </w:r>
      <w:r w:rsidRPr="004F7393">
        <w:rPr>
          <w:rFonts w:cs="Arial"/>
          <w:lang w:val="en-US"/>
        </w:rPr>
        <w:t>, 191-198. https://doi.org/10.1145/2959100.295919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FastAPI</w:t>
      </w:r>
      <w:r w:rsidRPr="004F7393">
        <w:rPr>
          <w:rFonts w:cs="Arial"/>
          <w:lang w:val="en-US"/>
        </w:rPr>
        <w:t>. (2024). https://fastapi.tiangolo.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Gao, C., Zheng, Y., Li, N., Li, Y., Qin, Y., Piao, J., Quan, Y., Chang, J., Jin, D., He, X., &amp; Li, Y. (2023). A Survey of Graph Neural Networks for Recommender Systems: Challenges, Methods, and Directions. </w:t>
      </w:r>
      <w:r w:rsidRPr="004F7393">
        <w:rPr>
          <w:rFonts w:cs="Arial"/>
          <w:i/>
          <w:iCs/>
          <w:lang w:val="en-US"/>
        </w:rPr>
        <w:t>ACM Trans. Recomm. Syst.</w:t>
      </w:r>
      <w:r w:rsidRPr="004F7393">
        <w:rPr>
          <w:rFonts w:cs="Arial"/>
          <w:lang w:val="en-US"/>
        </w:rPr>
        <w:t xml:space="preserve">, </w:t>
      </w:r>
      <w:r w:rsidRPr="004F7393">
        <w:rPr>
          <w:rFonts w:cs="Arial"/>
          <w:i/>
          <w:iCs/>
          <w:lang w:val="en-US"/>
        </w:rPr>
        <w:t>1</w:t>
      </w:r>
      <w:r w:rsidRPr="004F7393">
        <w:rPr>
          <w:rFonts w:cs="Arial"/>
          <w:lang w:val="en-US"/>
        </w:rPr>
        <w:t>(1), 3:1-3:51. https://doi.org/10.1145/356802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Ghosh, K., Bellinger, C., Corizzo, R., Branco, P., Krawczyk, B., &amp; Japkowicz, N. (2024). The class imbalance problem in deep learning. </w:t>
      </w:r>
      <w:r w:rsidRPr="004F7393">
        <w:rPr>
          <w:rFonts w:cs="Arial"/>
          <w:i/>
          <w:iCs/>
          <w:lang w:val="en-US"/>
        </w:rPr>
        <w:t>Machine Learning</w:t>
      </w:r>
      <w:r w:rsidRPr="004F7393">
        <w:rPr>
          <w:rFonts w:cs="Arial"/>
          <w:lang w:val="en-US"/>
        </w:rPr>
        <w:t xml:space="preserve">, </w:t>
      </w:r>
      <w:r w:rsidRPr="004F7393">
        <w:rPr>
          <w:rFonts w:cs="Arial"/>
          <w:i/>
          <w:iCs/>
          <w:lang w:val="en-US"/>
        </w:rPr>
        <w:t>113</w:t>
      </w:r>
      <w:r w:rsidRPr="004F7393">
        <w:rPr>
          <w:rFonts w:cs="Arial"/>
          <w:lang w:val="en-US"/>
        </w:rPr>
        <w:t>(7), 4845-4901. https://doi.org/10.1007/s10994-022-06268-8</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rPr>
        <w:t xml:space="preserve">Gong, M., &amp; Zhernov, A. (2024, septiembre 5). </w:t>
      </w:r>
      <w:r w:rsidRPr="004F7393">
        <w:rPr>
          <w:rFonts w:cs="Arial"/>
          <w:i/>
          <w:iCs/>
          <w:lang w:val="en-US"/>
        </w:rPr>
        <w:t>Advanced machine learning helps Play Store users discover personalised apps</w:t>
      </w:r>
      <w:r w:rsidRPr="004F7393">
        <w:rPr>
          <w:rFonts w:cs="Arial"/>
          <w:lang w:val="en-US"/>
        </w:rPr>
        <w:t>. Google DeepMind. https://deepmind.google/discover/blog/advanced-machine-learning-helps-play-store-users-discover-personalised-apps/</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González Matos, M. D. (2021). </w:t>
      </w:r>
      <w:r w:rsidRPr="004F7393">
        <w:rPr>
          <w:rFonts w:cs="Arial"/>
          <w:i/>
          <w:iCs/>
        </w:rPr>
        <w:t>Sistema de gestión y aseguramiento material para la Organización Nacional de Bufetes Colectivos</w:t>
      </w:r>
      <w:r w:rsidRPr="004F7393">
        <w:rPr>
          <w:rFonts w:cs="Arial"/>
        </w:rPr>
        <w:t xml:space="preserve"> [bachelorThesis, Universidad de las Ciencias Informáticas. Facultad 1]. https://repositorio.uci.cu/jspui/handle/123456789/10406</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Guerrero, C. A., Suárez, J. M., &amp; Gutiérrez, L. E. (2013). Patrones de Diseño GOF (The Gang of Four) en el contexto de Procesos de Desarrollo de Aplicaciones Orientadas a la Web. </w:t>
      </w:r>
      <w:r w:rsidRPr="004F7393">
        <w:rPr>
          <w:rFonts w:cs="Arial"/>
          <w:i/>
          <w:iCs/>
        </w:rPr>
        <w:t>Información tecnológica</w:t>
      </w:r>
      <w:r w:rsidRPr="004F7393">
        <w:rPr>
          <w:rFonts w:cs="Arial"/>
        </w:rPr>
        <w:t xml:space="preserve">, </w:t>
      </w:r>
      <w:r w:rsidRPr="004F7393">
        <w:rPr>
          <w:rFonts w:cs="Arial"/>
          <w:i/>
          <w:iCs/>
        </w:rPr>
        <w:t>24</w:t>
      </w:r>
      <w:r w:rsidRPr="004F7393">
        <w:rPr>
          <w:rFonts w:cs="Arial"/>
        </w:rPr>
        <w:t>(3), 103-114. https://doi.org/10.4067/S0718-0764201300030001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rPr>
        <w:t xml:space="preserve">Gutierrez, J. C. J. (2023, junio 29). Los Sistemas de Recomendación y la Ciencia de Datos. </w:t>
      </w:r>
      <w:r w:rsidRPr="004F7393">
        <w:rPr>
          <w:rFonts w:cs="Arial"/>
          <w:i/>
          <w:iCs/>
          <w:lang w:val="en-US"/>
        </w:rPr>
        <w:t>Medium</w:t>
      </w:r>
      <w:r w:rsidRPr="004F7393">
        <w:rPr>
          <w:rFonts w:cs="Arial"/>
          <w:lang w:val="en-US"/>
        </w:rPr>
        <w:t>. https://medium.com/@jcjerez_77135/los-sistemas-de-recomendaci%C3%B3n-y-la-ciencia-de-datos-1b2fa965f47b</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Iglesias Mizrahi, A. (2016). </w:t>
      </w:r>
      <w:r w:rsidRPr="004F7393">
        <w:rPr>
          <w:rFonts w:cs="Arial"/>
          <w:i/>
          <w:iCs/>
        </w:rPr>
        <w:t>Desarrollo del Sistema de Recomendación de equipos de investigación para tesis de grado</w:t>
      </w:r>
      <w:r w:rsidRPr="004F7393">
        <w:rPr>
          <w:rFonts w:cs="Arial"/>
        </w:rPr>
        <w:t xml:space="preserve"> [bachelorThesis, Universidad de las Ciencias Informáticas. Facultad 3]. https://repositorio.uci.cu/jspui/handle/123456789/7728</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Kammoun, A., Slama, R., Tabia, H., Ouni, T., &amp; Abid, M. (2022). </w:t>
      </w:r>
      <w:r w:rsidRPr="004F7393">
        <w:rPr>
          <w:rFonts w:cs="Arial"/>
          <w:lang w:val="en-US"/>
        </w:rPr>
        <w:t xml:space="preserve">Generative Adversarial Networks for face generation: A survey. </w:t>
      </w:r>
      <w:r w:rsidRPr="004F7393">
        <w:rPr>
          <w:rFonts w:cs="Arial"/>
          <w:i/>
          <w:iCs/>
        </w:rPr>
        <w:t>ACM Computing Surveys</w:t>
      </w:r>
      <w:r w:rsidRPr="004F7393">
        <w:rPr>
          <w:rFonts w:cs="Arial"/>
        </w:rPr>
        <w:t>, 1122445.1122456. https://doi.org/10.1145/1122445.1122456</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lastRenderedPageBreak/>
        <w:t xml:space="preserve">Keras. (2024). En </w:t>
      </w:r>
      <w:r w:rsidRPr="004F7393">
        <w:rPr>
          <w:rFonts w:cs="Arial"/>
          <w:i/>
          <w:iCs/>
        </w:rPr>
        <w:t>Wikipedia, la enciclopedia libre</w:t>
      </w:r>
      <w:r w:rsidRPr="004F7393">
        <w:rPr>
          <w:rFonts w:cs="Arial"/>
        </w:rPr>
        <w:t>. https://es.wikipedia.org/w/index.php?title=Keras&amp;oldid=160878252</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Kyurkchiev, N., &amp; Markov, S. (2015). </w:t>
      </w:r>
      <w:r w:rsidRPr="004F7393">
        <w:rPr>
          <w:rFonts w:cs="Arial"/>
          <w:i/>
          <w:iCs/>
          <w:lang w:val="en-US"/>
        </w:rPr>
        <w:t>SIGMOID FUNCTIONS: SOME APPROXIMATION, AND MODELLING ASPECTS</w:t>
      </w:r>
      <w:r w:rsidRPr="004F7393">
        <w:rPr>
          <w:rFonts w:cs="Arial"/>
          <w:lang w:val="en-US"/>
        </w:rPr>
        <w: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Mata Arias, L. A. (2017). </w:t>
      </w:r>
      <w:r w:rsidRPr="004F7393">
        <w:rPr>
          <w:rFonts w:cs="Arial"/>
          <w:i/>
          <w:iCs/>
        </w:rPr>
        <w:t>Subsistema de recomendación de información para el buscador cubano Orión</w:t>
      </w:r>
      <w:r w:rsidRPr="004F7393">
        <w:rPr>
          <w:rFonts w:cs="Arial"/>
        </w:rPr>
        <w:t xml:space="preserve"> [bachelorThesis, Universidad de las Ciencias Informáticas. Facultad 1]. https://repositorio.uci.cu/jspui/handle/123456789/8041</w:t>
      </w:r>
    </w:p>
    <w:p w:rsidR="004F7393" w:rsidRPr="00716FE3" w:rsidRDefault="004F7393" w:rsidP="003E0D49">
      <w:pPr>
        <w:pStyle w:val="Bibliografa"/>
        <w:numPr>
          <w:ilvl w:val="0"/>
          <w:numId w:val="54"/>
        </w:numPr>
        <w:spacing w:line="360" w:lineRule="auto"/>
        <w:ind w:left="360"/>
        <w:jc w:val="both"/>
        <w:rPr>
          <w:rFonts w:cs="Arial"/>
          <w:lang w:val="en-US"/>
        </w:rPr>
      </w:pPr>
      <w:r w:rsidRPr="00716FE3">
        <w:rPr>
          <w:rFonts w:cs="Arial"/>
          <w:lang w:val="en-US"/>
        </w:rPr>
        <w:t xml:space="preserve">Microsoft. (2024). </w:t>
      </w:r>
      <w:r w:rsidRPr="00716FE3">
        <w:rPr>
          <w:rFonts w:cs="Arial"/>
          <w:i/>
          <w:iCs/>
          <w:lang w:val="en-US"/>
        </w:rPr>
        <w:t>Visual Studio Code—Code Editing. Redefined</w:t>
      </w:r>
      <w:r w:rsidRPr="00716FE3">
        <w:rPr>
          <w:rFonts w:cs="Arial"/>
          <w:lang w:val="en-US"/>
        </w:rPr>
        <w:t>. https://code.visualstudio.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rPr>
        <w:t>MongoDB: La plataforma de datos para desarrolladores</w:t>
      </w:r>
      <w:r w:rsidRPr="004F7393">
        <w:rPr>
          <w:rFonts w:cs="Arial"/>
        </w:rPr>
        <w:t xml:space="preserve">. </w:t>
      </w:r>
      <w:r w:rsidRPr="004F7393">
        <w:rPr>
          <w:rFonts w:cs="Arial"/>
          <w:lang w:val="en-US"/>
        </w:rPr>
        <w:t>(2024). MongoDB. https://www.mongodb.com/</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NumPy—About Us</w:t>
      </w:r>
      <w:r w:rsidRPr="004F7393">
        <w:rPr>
          <w:rFonts w:cs="Arial"/>
          <w:lang w:val="en-US"/>
        </w:rPr>
        <w:t>. (2024). https://numpy.org/abou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i/>
          <w:iCs/>
        </w:rPr>
        <w:t>Pandas</w:t>
      </w:r>
      <w:r w:rsidRPr="004F7393">
        <w:rPr>
          <w:rFonts w:cs="Arial"/>
        </w:rPr>
        <w:t>. (2024). https://pandas.pydata.org/about/index.html</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lang w:val="en-US"/>
        </w:rPr>
        <w:t xml:space="preserve">Pressman, R. S. (2005). </w:t>
      </w:r>
      <w:r w:rsidRPr="004F7393">
        <w:rPr>
          <w:rFonts w:cs="Arial"/>
          <w:i/>
          <w:iCs/>
          <w:lang w:val="en-US"/>
        </w:rPr>
        <w:t>Software Engineering: A Practitioner’s Approach</w:t>
      </w:r>
      <w:r w:rsidRPr="004F7393">
        <w:rPr>
          <w:rFonts w:cs="Arial"/>
          <w:lang w:val="en-US"/>
        </w:rPr>
        <w:t xml:space="preserve">. </w:t>
      </w:r>
      <w:r w:rsidRPr="004F7393">
        <w:rPr>
          <w:rFonts w:cs="Arial"/>
        </w:rPr>
        <w:t>Palgrave Macmillan.</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Python. (2024). En </w:t>
      </w:r>
      <w:r w:rsidRPr="004F7393">
        <w:rPr>
          <w:rFonts w:cs="Arial"/>
          <w:i/>
          <w:iCs/>
        </w:rPr>
        <w:t>Wikipedia, la enciclopedia libre</w:t>
      </w:r>
      <w:r w:rsidRPr="004F7393">
        <w:rPr>
          <w:rFonts w:cs="Arial"/>
        </w:rPr>
        <w:t>. https://es.wikipedia.org/w/index.php?title=Python&amp;oldid=161998593</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Roy, D., &amp; Dutta, M. (2022). A systematic review and research perspective on recommender systems. </w:t>
      </w:r>
      <w:r w:rsidRPr="004F7393">
        <w:rPr>
          <w:rFonts w:cs="Arial"/>
          <w:i/>
          <w:iCs/>
          <w:lang w:val="en-US"/>
        </w:rPr>
        <w:t>Journal of Big Data</w:t>
      </w:r>
      <w:r w:rsidRPr="004F7393">
        <w:rPr>
          <w:rFonts w:cs="Arial"/>
          <w:lang w:val="en-US"/>
        </w:rPr>
        <w:t xml:space="preserve">, </w:t>
      </w:r>
      <w:r w:rsidRPr="004F7393">
        <w:rPr>
          <w:rFonts w:cs="Arial"/>
          <w:i/>
          <w:iCs/>
          <w:lang w:val="en-US"/>
        </w:rPr>
        <w:t>9</w:t>
      </w:r>
      <w:r w:rsidRPr="004F7393">
        <w:rPr>
          <w:rFonts w:cs="Arial"/>
          <w:lang w:val="en-US"/>
        </w:rPr>
        <w:t>(1), 59. https://doi.org/10.1186/s40537-022-00592-5</w:t>
      </w:r>
    </w:p>
    <w:p w:rsidR="004F7393" w:rsidRPr="004F7393" w:rsidRDefault="004F7393" w:rsidP="003E0D49">
      <w:pPr>
        <w:pStyle w:val="Bibliografa"/>
        <w:numPr>
          <w:ilvl w:val="0"/>
          <w:numId w:val="54"/>
        </w:numPr>
        <w:spacing w:line="360" w:lineRule="auto"/>
        <w:ind w:left="360"/>
        <w:jc w:val="both"/>
        <w:rPr>
          <w:rFonts w:cs="Arial"/>
        </w:rPr>
      </w:pPr>
      <w:r w:rsidRPr="00716FE3">
        <w:rPr>
          <w:rFonts w:cs="Arial"/>
        </w:rPr>
        <w:t xml:space="preserve">Ruiz Ricardo, B., &amp; Vaillant Valdéz, C. de la C. (2015). </w:t>
      </w:r>
      <w:r w:rsidRPr="004F7393">
        <w:rPr>
          <w:rFonts w:cs="Arial"/>
          <w:i/>
          <w:iCs/>
        </w:rPr>
        <w:t>Módulo Recomendaciones del sistema para repositorios digitales REPXOS 3.0</w:t>
      </w:r>
      <w:r w:rsidRPr="004F7393">
        <w:rPr>
          <w:rFonts w:cs="Arial"/>
        </w:rPr>
        <w:t xml:space="preserve"> [bachelorThesis, Universidad de las Ciencias Informáticas. Facultad 2]. https://repositorio.uci.cu/jspui/handle/123456789/7178</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SÁNCHEZ, T. R. (2015). </w:t>
      </w:r>
      <w:r w:rsidRPr="004F7393">
        <w:rPr>
          <w:rFonts w:cs="Arial"/>
          <w:i/>
          <w:iCs/>
        </w:rPr>
        <w:t>Metodología de desarrollo para la Actividad productiva de la UCI</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Sharifani, K., &amp; Amini, M. (2023). </w:t>
      </w:r>
      <w:r w:rsidRPr="004F7393">
        <w:rPr>
          <w:rFonts w:cs="Arial"/>
          <w:i/>
          <w:iCs/>
          <w:lang w:val="en-US"/>
        </w:rPr>
        <w:t>Machine Learning and Deep Learning: A Review of Methods and Applications</w:t>
      </w:r>
      <w:r w:rsidRPr="004F7393">
        <w:rPr>
          <w:rFonts w:cs="Arial"/>
          <w:lang w:val="en-US"/>
        </w:rPr>
        <w:t xml:space="preserve"> (SSRN Scholarly Paper No. 4458723). https://papers.ssrn.com/abstract=4458723</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SOMMERVILLE, I. (2005). </w:t>
      </w:r>
      <w:r w:rsidRPr="004F7393">
        <w:rPr>
          <w:rFonts w:cs="Arial"/>
          <w:i/>
          <w:iCs/>
        </w:rPr>
        <w:t>Ingenieria del Software</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Steck, H., Baltrunas, L., Elahi, E., Liang, D., Raimond, Y., &amp; Basilico, J. (2021). Deep Learning for Recommender Systems: A Netflix Case Study. </w:t>
      </w:r>
      <w:r w:rsidRPr="004F7393">
        <w:rPr>
          <w:rFonts w:cs="Arial"/>
          <w:i/>
          <w:iCs/>
          <w:lang w:val="en-US"/>
        </w:rPr>
        <w:t>AI Magazine</w:t>
      </w:r>
      <w:r w:rsidRPr="004F7393">
        <w:rPr>
          <w:rFonts w:cs="Arial"/>
          <w:lang w:val="en-US"/>
        </w:rPr>
        <w:t xml:space="preserve">, </w:t>
      </w:r>
      <w:r w:rsidRPr="004F7393">
        <w:rPr>
          <w:rFonts w:cs="Arial"/>
          <w:i/>
          <w:iCs/>
          <w:lang w:val="en-US"/>
        </w:rPr>
        <w:t>42</w:t>
      </w:r>
      <w:r w:rsidRPr="004F7393">
        <w:rPr>
          <w:rFonts w:cs="Arial"/>
          <w:lang w:val="en-US"/>
        </w:rPr>
        <w:t>(3), Article 3. https://doi.org/10.1609/aimag.v42i3.18140</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lastRenderedPageBreak/>
        <w:t>TensorFlow</w:t>
      </w:r>
      <w:r w:rsidRPr="004F7393">
        <w:rPr>
          <w:rFonts w:cs="Arial"/>
          <w:lang w:val="en-US"/>
        </w:rPr>
        <w:t>. (2024). https://www.tensorflow.org/</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TensorFlow Recommenders</w:t>
      </w:r>
      <w:r w:rsidRPr="004F7393">
        <w:rPr>
          <w:rFonts w:cs="Arial"/>
          <w:lang w:val="en-US"/>
        </w:rPr>
        <w:t>. (2024). TensorFlow. https://www.tensorflow.org/recommenders?hl=es-419</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Tomás Cruz, A. (2024). </w:t>
      </w:r>
      <w:r w:rsidRPr="004F7393">
        <w:rPr>
          <w:rFonts w:cs="Arial"/>
          <w:i/>
          <w:iCs/>
        </w:rPr>
        <w:t>Reconocimiento de lenguaje mediante un clasificador multiclase SoftMax</w:t>
      </w:r>
      <w:r w:rsidRPr="004F7393">
        <w:rPr>
          <w:rFonts w:cs="Arial"/>
        </w:rPr>
        <w:t>. https://hdl.handle.net/20.500.12371/21553</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Tsui, F., Karam, O., &amp; Bernal, B. (2022). </w:t>
      </w:r>
      <w:r w:rsidRPr="004F7393">
        <w:rPr>
          <w:rFonts w:cs="Arial"/>
          <w:i/>
          <w:iCs/>
          <w:lang w:val="en-US"/>
        </w:rPr>
        <w:t>Essentials of Software Engineering</w:t>
      </w:r>
      <w:r w:rsidRPr="004F7393">
        <w:rPr>
          <w:rFonts w:cs="Arial"/>
          <w:lang w:val="en-US"/>
        </w:rPr>
        <w:t>. Jones &amp; Bartlett Learning.</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Varela, D., Aguilar, J., Montoya, E., &amp; Monsalve-Pulido, J. (2020). </w:t>
      </w:r>
      <w:r w:rsidRPr="004F7393">
        <w:rPr>
          <w:rFonts w:cs="Arial"/>
          <w:i/>
          <w:iCs/>
        </w:rPr>
        <w:t>Propuesta Arquitectónica de un Sistema de Recomendación Híbrido Adaptativo</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rPr>
      </w:pPr>
      <w:r w:rsidRPr="004F7393">
        <w:rPr>
          <w:rFonts w:cs="Arial"/>
        </w:rPr>
        <w:t xml:space="preserve">Xia, J. H. H. (2023). </w:t>
      </w:r>
      <w:r w:rsidRPr="004F7393">
        <w:rPr>
          <w:rFonts w:cs="Arial"/>
          <w:i/>
          <w:iCs/>
        </w:rPr>
        <w:t>DESARROLLO DE UN SISTEMA DE RECOMENDACIÓN PARA UNA EMPRESA DE SERVICIOS ONLINE</w:t>
      </w:r>
      <w:r w:rsidRPr="004F7393">
        <w:rPr>
          <w:rFonts w:cs="Arial"/>
        </w:rPr>
        <w:t>.</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Xie, R., Ling, C., Wang, Y., Wang, R., Xia, F., &amp; Lin, L. (2020). Deep Feedback Network for Recommendation. </w:t>
      </w:r>
      <w:r w:rsidRPr="004F7393">
        <w:rPr>
          <w:rFonts w:cs="Arial"/>
          <w:i/>
          <w:iCs/>
          <w:lang w:val="en-US"/>
        </w:rPr>
        <w:t>Proceedings of the Twenty-Ninth International Joint Conference on Artificial Intelligence</w:t>
      </w:r>
      <w:r w:rsidRPr="004F7393">
        <w:rPr>
          <w:rFonts w:cs="Arial"/>
          <w:lang w:val="en-US"/>
        </w:rPr>
        <w:t>, 2519-2525. https://doi.org/10.24963/ijcai.2020/349</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i/>
          <w:iCs/>
          <w:lang w:val="en-US"/>
        </w:rPr>
        <w:t>Z17</w:t>
      </w:r>
      <w:r w:rsidRPr="004F7393">
        <w:rPr>
          <w:rFonts w:cs="Arial"/>
          <w:lang w:val="en-US"/>
        </w:rPr>
        <w:t>. (2024). https://z17.cu/</w:t>
      </w:r>
    </w:p>
    <w:p w:rsidR="004F7393" w:rsidRPr="004F7393" w:rsidRDefault="004F7393" w:rsidP="003E0D49">
      <w:pPr>
        <w:pStyle w:val="Bibliografa"/>
        <w:numPr>
          <w:ilvl w:val="0"/>
          <w:numId w:val="54"/>
        </w:numPr>
        <w:spacing w:line="360" w:lineRule="auto"/>
        <w:ind w:left="360"/>
        <w:jc w:val="both"/>
        <w:rPr>
          <w:rFonts w:cs="Arial"/>
          <w:lang w:val="en-US"/>
        </w:rPr>
      </w:pPr>
      <w:r w:rsidRPr="004F7393">
        <w:rPr>
          <w:rFonts w:cs="Arial"/>
          <w:lang w:val="en-US"/>
        </w:rPr>
        <w:t xml:space="preserve">Zhang, Q., Lu, J., &amp; Zhang, G. (2021). </w:t>
      </w:r>
      <w:r w:rsidRPr="004F7393">
        <w:rPr>
          <w:rFonts w:cs="Arial"/>
          <w:i/>
          <w:iCs/>
          <w:lang w:val="en-US"/>
        </w:rPr>
        <w:t>Recommender Systems in E-learning</w:t>
      </w:r>
      <w:r w:rsidRPr="004F7393">
        <w:rPr>
          <w:rFonts w:cs="Arial"/>
          <w:lang w:val="en-US"/>
        </w:rPr>
        <w:t>. https://www.oaepublish.com/articles/jsegc.2020.06</w:t>
      </w:r>
    </w:p>
    <w:p w:rsidR="006A7038" w:rsidRPr="00B00495" w:rsidRDefault="008C70E4" w:rsidP="003E0D49">
      <w:pPr>
        <w:pStyle w:val="Textoindependiente"/>
        <w:spacing w:line="360" w:lineRule="auto"/>
        <w:ind w:firstLine="0"/>
        <w:jc w:val="both"/>
        <w:rPr>
          <w:rFonts w:ascii="Arial" w:hAnsi="Arial" w:cs="Arial"/>
          <w:b/>
          <w:lang w:val="en-US"/>
        </w:rPr>
      </w:pPr>
      <w:r>
        <w:rPr>
          <w:rFonts w:ascii="Arial" w:hAnsi="Arial" w:cs="Arial"/>
          <w:b/>
          <w:lang w:val="en-US"/>
        </w:rPr>
        <w:fldChar w:fldCharType="end"/>
      </w:r>
    </w:p>
    <w:p w:rsidR="00B1284B" w:rsidRDefault="00B1284B"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435BDD">
      <w:pPr>
        <w:pStyle w:val="Textoindependiente"/>
        <w:spacing w:line="360" w:lineRule="auto"/>
        <w:ind w:firstLine="0"/>
        <w:rPr>
          <w:rFonts w:ascii="Arial" w:hAnsi="Arial" w:cs="Arial"/>
          <w:b/>
          <w:lang w:val="en-US"/>
        </w:rPr>
      </w:pPr>
    </w:p>
    <w:p w:rsidR="000A4958" w:rsidRDefault="000A4958" w:rsidP="000A4958">
      <w:pPr>
        <w:pStyle w:val="Ttulo1"/>
        <w:numPr>
          <w:ilvl w:val="0"/>
          <w:numId w:val="0"/>
        </w:numPr>
      </w:pPr>
      <w:bookmarkStart w:id="130" w:name="_Toc183055381"/>
      <w:r>
        <w:lastRenderedPageBreak/>
        <w:t>Glosaro de terminos</w:t>
      </w:r>
      <w:bookmarkEnd w:id="130"/>
    </w:p>
    <w:p w:rsidR="00FD16AB" w:rsidRPr="00FD16AB" w:rsidRDefault="00FD16AB" w:rsidP="00FD16AB">
      <w:pPr>
        <w:spacing w:before="100" w:beforeAutospacing="1" w:after="100" w:afterAutospacing="1" w:line="360" w:lineRule="auto"/>
        <w:jc w:val="both"/>
        <w:rPr>
          <w:rFonts w:cs="Arial"/>
        </w:rPr>
      </w:pPr>
      <w:r w:rsidRPr="00FD16AB">
        <w:rPr>
          <w:rFonts w:cs="Arial"/>
          <w:b/>
          <w:bCs/>
        </w:rPr>
        <w:t>Deep Learning</w:t>
      </w:r>
      <w:r w:rsidRPr="00FD16AB">
        <w:rPr>
          <w:rFonts w:cs="Arial"/>
        </w:rPr>
        <w:t>: Es un sub</w:t>
      </w:r>
      <w:r w:rsidR="00FF48A7">
        <w:rPr>
          <w:rFonts w:cs="Arial"/>
        </w:rPr>
        <w:t xml:space="preserve"> </w:t>
      </w:r>
      <w:r w:rsidRPr="00FD16AB">
        <w:rPr>
          <w:rFonts w:cs="Arial"/>
        </w:rPr>
        <w:t>campo del aprendizaje automático (Machine Learning)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ersonalización</w:t>
      </w:r>
      <w:r w:rsidRPr="00FD16AB">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Preferencias de los usuarios</w:t>
      </w:r>
      <w:r w:rsidRPr="00FD16AB">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Benchmarking</w:t>
      </w:r>
      <w:r w:rsidRPr="00FD16AB">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Hiperparámetros</w:t>
      </w:r>
      <w:r w:rsidRPr="00FD16AB">
        <w:rPr>
          <w:rFonts w:cs="Arial"/>
        </w:rPr>
        <w:t>: Son los parámetros que controlan el proceso de entrenamiento de un modelo de aprendizaje automático. A diferencia de los parámetros internos (como los pesos en una red neuronal), los hiperparámetros deben ser definidos antes del entrenamiento y pueden incluir la tasa de aprendizaje, el número de capas de la red, entre otros.</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Sesgos</w:t>
      </w:r>
      <w:r w:rsidRPr="00FD16AB">
        <w:rPr>
          <w:rFonts w:cs="Arial"/>
        </w:rPr>
        <w:t xml:space="preserve">: En el contexto de sistemas de recomendación y aprendizaje automático, los sesgos son desviaciones sistemáticas que afectan las decisiones </w:t>
      </w:r>
      <w:r w:rsidRPr="00FD16AB">
        <w:rPr>
          <w:rFonts w:cs="Arial"/>
        </w:rPr>
        <w:lastRenderedPageBreak/>
        <w:t xml:space="preserve">del modelo. Pueden surgir debido a datos desbalanceados, decisiones previas del usuario o limitaciones en los algoritmos. </w:t>
      </w:r>
    </w:p>
    <w:p w:rsidR="00366267" w:rsidRDefault="00FD16AB" w:rsidP="00FD16AB">
      <w:pPr>
        <w:spacing w:before="100" w:beforeAutospacing="1" w:after="100" w:afterAutospacing="1" w:line="360" w:lineRule="auto"/>
        <w:jc w:val="both"/>
        <w:rPr>
          <w:rFonts w:cs="Arial"/>
        </w:rPr>
      </w:pPr>
      <w:r w:rsidRPr="00FD16AB">
        <w:rPr>
          <w:rFonts w:cs="Arial"/>
          <w:b/>
          <w:bCs/>
        </w:rPr>
        <w:t>Candidatos</w:t>
      </w:r>
      <w:r w:rsidRPr="00FD16AB">
        <w:rPr>
          <w:rFonts w:cs="Arial"/>
        </w:rPr>
        <w:t xml:space="preserve">: Son las opciones o ítems que un sistema de recomendación considera para ser recomendados a un usuario. </w:t>
      </w:r>
    </w:p>
    <w:p w:rsidR="00FD16AB" w:rsidRPr="00FD16AB" w:rsidRDefault="00FD16AB" w:rsidP="00FD16AB">
      <w:pPr>
        <w:spacing w:before="100" w:beforeAutospacing="1" w:after="100" w:afterAutospacing="1" w:line="360" w:lineRule="auto"/>
        <w:jc w:val="both"/>
        <w:rPr>
          <w:rFonts w:cs="Arial"/>
        </w:rPr>
      </w:pPr>
      <w:r w:rsidRPr="00FD16AB">
        <w:rPr>
          <w:rFonts w:cs="Arial"/>
          <w:b/>
          <w:bCs/>
        </w:rPr>
        <w:t>API (Application Programming Interface)</w:t>
      </w:r>
      <w:r w:rsidRPr="00FD16AB">
        <w:rPr>
          <w:rFonts w:cs="Arial"/>
        </w:rPr>
        <w:t>: Es un conjunto de reglas y protocolos que permiten que diferentes aplicaciones o s</w:t>
      </w:r>
      <w:r w:rsidR="00366267">
        <w:rPr>
          <w:rFonts w:cs="Arial"/>
        </w:rPr>
        <w:t>istemas se comuniquen entre sí.</w:t>
      </w:r>
    </w:p>
    <w:p w:rsidR="000A4958" w:rsidRPr="000A4958" w:rsidRDefault="000A4958" w:rsidP="00FD16AB">
      <w:pPr>
        <w:pStyle w:val="Textoindependiente"/>
        <w:ind w:firstLine="0"/>
      </w:pPr>
    </w:p>
    <w:p w:rsidR="000A4958" w:rsidRPr="00FD16AB" w:rsidRDefault="000A4958" w:rsidP="00435BDD">
      <w:pPr>
        <w:pStyle w:val="Textoindependiente"/>
        <w:spacing w:line="360" w:lineRule="auto"/>
        <w:ind w:firstLine="0"/>
        <w:rPr>
          <w:rFonts w:ascii="Arial" w:hAnsi="Arial" w:cs="Arial"/>
          <w:b/>
        </w:rPr>
      </w:pPr>
    </w:p>
    <w:sectPr w:rsidR="000A4958" w:rsidRPr="00FD16AB">
      <w:headerReference w:type="even" r:id="rId86"/>
      <w:headerReference w:type="default" r:id="rId87"/>
      <w:footerReference w:type="even" r:id="rId88"/>
      <w:footerReference w:type="default" r:id="rId8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78D1" w:rsidRDefault="000878D1" w:rsidP="00B17E05">
      <w:r>
        <w:separator/>
      </w:r>
    </w:p>
  </w:endnote>
  <w:endnote w:type="continuationSeparator" w:id="0">
    <w:p w:rsidR="000878D1" w:rsidRDefault="000878D1"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0FE" w:rsidRDefault="00B450F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0FE" w:rsidRDefault="00B450FE">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285100">
      <w:rPr>
        <w:rFonts w:ascii="Arial" w:hAnsi="Arial"/>
        <w:noProof/>
      </w:rPr>
      <w:t>23</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78D1" w:rsidRDefault="000878D1" w:rsidP="00B17E05">
      <w:r>
        <w:separator/>
      </w:r>
    </w:p>
  </w:footnote>
  <w:footnote w:type="continuationSeparator" w:id="0">
    <w:p w:rsidR="000878D1" w:rsidRDefault="000878D1"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0FE" w:rsidRDefault="00B450FE">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50FE" w:rsidRDefault="00B450FE" w:rsidP="009E5725">
    <w:pPr>
      <w:pStyle w:val="Encabezado"/>
      <w:spacing w:after="0"/>
      <w:rPr>
        <w:rFonts w:ascii="Arial" w:hAnsi="Arial"/>
        <w:i/>
        <w:iCs/>
        <w:sz w:val="20"/>
        <w:szCs w:val="20"/>
        <w:lang w:val="en-US"/>
      </w:rPr>
    </w:pPr>
  </w:p>
  <w:p w:rsidR="00B450FE" w:rsidRPr="00B17E05" w:rsidRDefault="00B450FE"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DE332F3"/>
    <w:multiLevelType w:val="hybridMultilevel"/>
    <w:tmpl w:val="B1F208A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0">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3">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4AE07A0"/>
    <w:multiLevelType w:val="hybridMultilevel"/>
    <w:tmpl w:val="562E9FC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9"/>
  </w:num>
  <w:num w:numId="2">
    <w:abstractNumId w:val="30"/>
  </w:num>
  <w:num w:numId="3">
    <w:abstractNumId w:val="8"/>
  </w:num>
  <w:num w:numId="4">
    <w:abstractNumId w:val="16"/>
  </w:num>
  <w:num w:numId="5">
    <w:abstractNumId w:val="20"/>
  </w:num>
  <w:num w:numId="6">
    <w:abstractNumId w:val="26"/>
  </w:num>
  <w:num w:numId="7">
    <w:abstractNumId w:val="18"/>
  </w:num>
  <w:num w:numId="8">
    <w:abstractNumId w:val="13"/>
  </w:num>
  <w:num w:numId="9">
    <w:abstractNumId w:val="21"/>
  </w:num>
  <w:num w:numId="10">
    <w:abstractNumId w:val="7"/>
  </w:num>
  <w:num w:numId="11">
    <w:abstractNumId w:val="0"/>
  </w:num>
  <w:num w:numId="12">
    <w:abstractNumId w:val="38"/>
  </w:num>
  <w:num w:numId="13">
    <w:abstractNumId w:val="33"/>
  </w:num>
  <w:num w:numId="14">
    <w:abstractNumId w:val="41"/>
  </w:num>
  <w:num w:numId="15">
    <w:abstractNumId w:val="31"/>
  </w:num>
  <w:num w:numId="16">
    <w:abstractNumId w:val="37"/>
  </w:num>
  <w:num w:numId="17">
    <w:abstractNumId w:val="42"/>
  </w:num>
  <w:num w:numId="18">
    <w:abstractNumId w:val="53"/>
  </w:num>
  <w:num w:numId="19">
    <w:abstractNumId w:val="50"/>
  </w:num>
  <w:num w:numId="20">
    <w:abstractNumId w:val="17"/>
  </w:num>
  <w:num w:numId="21">
    <w:abstractNumId w:val="3"/>
  </w:num>
  <w:num w:numId="22">
    <w:abstractNumId w:val="36"/>
  </w:num>
  <w:num w:numId="23">
    <w:abstractNumId w:val="9"/>
  </w:num>
  <w:num w:numId="24">
    <w:abstractNumId w:val="48"/>
  </w:num>
  <w:num w:numId="25">
    <w:abstractNumId w:val="46"/>
  </w:num>
  <w:num w:numId="26">
    <w:abstractNumId w:val="25"/>
  </w:num>
  <w:num w:numId="27">
    <w:abstractNumId w:val="34"/>
  </w:num>
  <w:num w:numId="28">
    <w:abstractNumId w:val="35"/>
  </w:num>
  <w:num w:numId="29">
    <w:abstractNumId w:val="22"/>
  </w:num>
  <w:num w:numId="30">
    <w:abstractNumId w:val="14"/>
  </w:num>
  <w:num w:numId="31">
    <w:abstractNumId w:val="43"/>
  </w:num>
  <w:num w:numId="32">
    <w:abstractNumId w:val="28"/>
  </w:num>
  <w:num w:numId="33">
    <w:abstractNumId w:val="6"/>
  </w:num>
  <w:num w:numId="34">
    <w:abstractNumId w:val="15"/>
  </w:num>
  <w:num w:numId="35">
    <w:abstractNumId w:val="27"/>
  </w:num>
  <w:num w:numId="36">
    <w:abstractNumId w:val="2"/>
  </w:num>
  <w:num w:numId="37">
    <w:abstractNumId w:val="52"/>
  </w:num>
  <w:num w:numId="38">
    <w:abstractNumId w:val="47"/>
  </w:num>
  <w:num w:numId="39">
    <w:abstractNumId w:val="45"/>
  </w:num>
  <w:num w:numId="40">
    <w:abstractNumId w:val="4"/>
  </w:num>
  <w:num w:numId="41">
    <w:abstractNumId w:val="40"/>
  </w:num>
  <w:num w:numId="42">
    <w:abstractNumId w:val="1"/>
  </w:num>
  <w:num w:numId="43">
    <w:abstractNumId w:val="10"/>
  </w:num>
  <w:num w:numId="44">
    <w:abstractNumId w:val="19"/>
  </w:num>
  <w:num w:numId="45">
    <w:abstractNumId w:val="32"/>
  </w:num>
  <w:num w:numId="46">
    <w:abstractNumId w:val="23"/>
  </w:num>
  <w:num w:numId="47">
    <w:abstractNumId w:val="11"/>
  </w:num>
  <w:num w:numId="48">
    <w:abstractNumId w:val="5"/>
  </w:num>
  <w:num w:numId="49">
    <w:abstractNumId w:val="24"/>
  </w:num>
  <w:num w:numId="50">
    <w:abstractNumId w:val="44"/>
  </w:num>
  <w:num w:numId="51">
    <w:abstractNumId w:val="12"/>
  </w:num>
  <w:num w:numId="52">
    <w:abstractNumId w:val="29"/>
  </w:num>
  <w:num w:numId="53">
    <w:abstractNumId w:val="51"/>
  </w:num>
  <w:num w:numId="54">
    <w:abstractNumId w:val="4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7783"/>
    <w:rsid w:val="000116B9"/>
    <w:rsid w:val="000138F9"/>
    <w:rsid w:val="00020271"/>
    <w:rsid w:val="00020590"/>
    <w:rsid w:val="000220E6"/>
    <w:rsid w:val="00022F3B"/>
    <w:rsid w:val="000247D0"/>
    <w:rsid w:val="00024CE4"/>
    <w:rsid w:val="0002528B"/>
    <w:rsid w:val="0002563E"/>
    <w:rsid w:val="000270CE"/>
    <w:rsid w:val="00027720"/>
    <w:rsid w:val="00027FCC"/>
    <w:rsid w:val="000310AA"/>
    <w:rsid w:val="0003202D"/>
    <w:rsid w:val="00032DA0"/>
    <w:rsid w:val="0003385A"/>
    <w:rsid w:val="00033F7B"/>
    <w:rsid w:val="00034842"/>
    <w:rsid w:val="00035CE8"/>
    <w:rsid w:val="000364FA"/>
    <w:rsid w:val="00036A28"/>
    <w:rsid w:val="000416F3"/>
    <w:rsid w:val="00043437"/>
    <w:rsid w:val="00043E27"/>
    <w:rsid w:val="00043E60"/>
    <w:rsid w:val="00046042"/>
    <w:rsid w:val="00046755"/>
    <w:rsid w:val="00046E28"/>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CB6"/>
    <w:rsid w:val="00081DB5"/>
    <w:rsid w:val="00081F4C"/>
    <w:rsid w:val="00084D2F"/>
    <w:rsid w:val="00084DBD"/>
    <w:rsid w:val="00084E75"/>
    <w:rsid w:val="000858A5"/>
    <w:rsid w:val="000868FA"/>
    <w:rsid w:val="0008703F"/>
    <w:rsid w:val="000878D1"/>
    <w:rsid w:val="000921AE"/>
    <w:rsid w:val="00092962"/>
    <w:rsid w:val="0009455B"/>
    <w:rsid w:val="00094780"/>
    <w:rsid w:val="00095550"/>
    <w:rsid w:val="00095FBD"/>
    <w:rsid w:val="000968BC"/>
    <w:rsid w:val="00096D0F"/>
    <w:rsid w:val="000A07E6"/>
    <w:rsid w:val="000A215D"/>
    <w:rsid w:val="000A262D"/>
    <w:rsid w:val="000A274E"/>
    <w:rsid w:val="000A2767"/>
    <w:rsid w:val="000A4958"/>
    <w:rsid w:val="000A6343"/>
    <w:rsid w:val="000A6537"/>
    <w:rsid w:val="000A7D3F"/>
    <w:rsid w:val="000A7F99"/>
    <w:rsid w:val="000B1332"/>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8D"/>
    <w:rsid w:val="000E3B72"/>
    <w:rsid w:val="000E435B"/>
    <w:rsid w:val="000E46FB"/>
    <w:rsid w:val="000E58E6"/>
    <w:rsid w:val="000E6E5A"/>
    <w:rsid w:val="000E74DA"/>
    <w:rsid w:val="000E779E"/>
    <w:rsid w:val="000E7DFD"/>
    <w:rsid w:val="000F22DE"/>
    <w:rsid w:val="000F54BE"/>
    <w:rsid w:val="000F5946"/>
    <w:rsid w:val="0010152E"/>
    <w:rsid w:val="00101BD6"/>
    <w:rsid w:val="00102A11"/>
    <w:rsid w:val="00102E72"/>
    <w:rsid w:val="00103518"/>
    <w:rsid w:val="00105179"/>
    <w:rsid w:val="0010530F"/>
    <w:rsid w:val="0010573B"/>
    <w:rsid w:val="001057A8"/>
    <w:rsid w:val="00106589"/>
    <w:rsid w:val="00106885"/>
    <w:rsid w:val="00106ED4"/>
    <w:rsid w:val="00106FA0"/>
    <w:rsid w:val="00110E17"/>
    <w:rsid w:val="001113C0"/>
    <w:rsid w:val="00112646"/>
    <w:rsid w:val="001136BA"/>
    <w:rsid w:val="00113E9B"/>
    <w:rsid w:val="0011443F"/>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1933"/>
    <w:rsid w:val="00132D71"/>
    <w:rsid w:val="00133CC4"/>
    <w:rsid w:val="00134270"/>
    <w:rsid w:val="001342DD"/>
    <w:rsid w:val="00134F75"/>
    <w:rsid w:val="001355F8"/>
    <w:rsid w:val="00136451"/>
    <w:rsid w:val="00140292"/>
    <w:rsid w:val="00140AF9"/>
    <w:rsid w:val="0014127F"/>
    <w:rsid w:val="001412B6"/>
    <w:rsid w:val="00141D0F"/>
    <w:rsid w:val="001426B2"/>
    <w:rsid w:val="00143409"/>
    <w:rsid w:val="0014542C"/>
    <w:rsid w:val="00146352"/>
    <w:rsid w:val="0014760D"/>
    <w:rsid w:val="001501FF"/>
    <w:rsid w:val="00150611"/>
    <w:rsid w:val="0015325A"/>
    <w:rsid w:val="00153284"/>
    <w:rsid w:val="001532A7"/>
    <w:rsid w:val="0015333D"/>
    <w:rsid w:val="00153DA7"/>
    <w:rsid w:val="00160335"/>
    <w:rsid w:val="00160863"/>
    <w:rsid w:val="00160B46"/>
    <w:rsid w:val="0016102D"/>
    <w:rsid w:val="00161C19"/>
    <w:rsid w:val="00162D43"/>
    <w:rsid w:val="00163A6F"/>
    <w:rsid w:val="00165232"/>
    <w:rsid w:val="00166FE8"/>
    <w:rsid w:val="001673F6"/>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745"/>
    <w:rsid w:val="00182D90"/>
    <w:rsid w:val="001840D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FC3"/>
    <w:rsid w:val="001A0FCE"/>
    <w:rsid w:val="001A1145"/>
    <w:rsid w:val="001A2EAF"/>
    <w:rsid w:val="001A3A6C"/>
    <w:rsid w:val="001A3C4D"/>
    <w:rsid w:val="001A400E"/>
    <w:rsid w:val="001A4A79"/>
    <w:rsid w:val="001A526C"/>
    <w:rsid w:val="001A683F"/>
    <w:rsid w:val="001A7033"/>
    <w:rsid w:val="001B2199"/>
    <w:rsid w:val="001B2843"/>
    <w:rsid w:val="001B2CB4"/>
    <w:rsid w:val="001B4D43"/>
    <w:rsid w:val="001B5C29"/>
    <w:rsid w:val="001B681F"/>
    <w:rsid w:val="001C0896"/>
    <w:rsid w:val="001C1387"/>
    <w:rsid w:val="001C16F1"/>
    <w:rsid w:val="001C195E"/>
    <w:rsid w:val="001C2157"/>
    <w:rsid w:val="001C48BC"/>
    <w:rsid w:val="001C4C9F"/>
    <w:rsid w:val="001C4D9F"/>
    <w:rsid w:val="001C4FFD"/>
    <w:rsid w:val="001C5744"/>
    <w:rsid w:val="001C5966"/>
    <w:rsid w:val="001C5DF5"/>
    <w:rsid w:val="001C5EC5"/>
    <w:rsid w:val="001C5FAF"/>
    <w:rsid w:val="001C6DA8"/>
    <w:rsid w:val="001C7538"/>
    <w:rsid w:val="001D08B3"/>
    <w:rsid w:val="001D18C4"/>
    <w:rsid w:val="001D241B"/>
    <w:rsid w:val="001D2ECB"/>
    <w:rsid w:val="001D425A"/>
    <w:rsid w:val="001D4907"/>
    <w:rsid w:val="001D4DF3"/>
    <w:rsid w:val="001D55E6"/>
    <w:rsid w:val="001E0473"/>
    <w:rsid w:val="001E064A"/>
    <w:rsid w:val="001E15FA"/>
    <w:rsid w:val="001E1ED2"/>
    <w:rsid w:val="001E372B"/>
    <w:rsid w:val="001E3860"/>
    <w:rsid w:val="001E3C01"/>
    <w:rsid w:val="001E3C7B"/>
    <w:rsid w:val="001E514E"/>
    <w:rsid w:val="001E58DE"/>
    <w:rsid w:val="001E6B81"/>
    <w:rsid w:val="001E7004"/>
    <w:rsid w:val="001E7DFB"/>
    <w:rsid w:val="001F04B0"/>
    <w:rsid w:val="001F05CE"/>
    <w:rsid w:val="001F2B18"/>
    <w:rsid w:val="001F2B57"/>
    <w:rsid w:val="001F2F4D"/>
    <w:rsid w:val="001F48C8"/>
    <w:rsid w:val="001F4CEA"/>
    <w:rsid w:val="001F5593"/>
    <w:rsid w:val="001F59F1"/>
    <w:rsid w:val="001F6174"/>
    <w:rsid w:val="001F647F"/>
    <w:rsid w:val="001F6D3B"/>
    <w:rsid w:val="001F72AA"/>
    <w:rsid w:val="00200891"/>
    <w:rsid w:val="00200EC5"/>
    <w:rsid w:val="0020329A"/>
    <w:rsid w:val="00204DDE"/>
    <w:rsid w:val="00205822"/>
    <w:rsid w:val="0020663C"/>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D91"/>
    <w:rsid w:val="0022061A"/>
    <w:rsid w:val="00222C65"/>
    <w:rsid w:val="00222E23"/>
    <w:rsid w:val="002233EC"/>
    <w:rsid w:val="002235FE"/>
    <w:rsid w:val="00224E43"/>
    <w:rsid w:val="00225F36"/>
    <w:rsid w:val="00226CF3"/>
    <w:rsid w:val="00231917"/>
    <w:rsid w:val="00232E74"/>
    <w:rsid w:val="002332A1"/>
    <w:rsid w:val="0023599F"/>
    <w:rsid w:val="00237AC0"/>
    <w:rsid w:val="00240FC2"/>
    <w:rsid w:val="00240FEF"/>
    <w:rsid w:val="0024105F"/>
    <w:rsid w:val="0024137F"/>
    <w:rsid w:val="00241725"/>
    <w:rsid w:val="00242003"/>
    <w:rsid w:val="00245002"/>
    <w:rsid w:val="002450F2"/>
    <w:rsid w:val="00246B8C"/>
    <w:rsid w:val="00250508"/>
    <w:rsid w:val="00250CD2"/>
    <w:rsid w:val="00250F47"/>
    <w:rsid w:val="0025175F"/>
    <w:rsid w:val="00254485"/>
    <w:rsid w:val="00256384"/>
    <w:rsid w:val="00256DA2"/>
    <w:rsid w:val="002570D6"/>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5359"/>
    <w:rsid w:val="00275B9D"/>
    <w:rsid w:val="00277A38"/>
    <w:rsid w:val="00281660"/>
    <w:rsid w:val="0028510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50D9"/>
    <w:rsid w:val="002A52B2"/>
    <w:rsid w:val="002A5520"/>
    <w:rsid w:val="002A56EB"/>
    <w:rsid w:val="002A5A87"/>
    <w:rsid w:val="002A67E0"/>
    <w:rsid w:val="002A7766"/>
    <w:rsid w:val="002B09AC"/>
    <w:rsid w:val="002B0C43"/>
    <w:rsid w:val="002B0E40"/>
    <w:rsid w:val="002B1074"/>
    <w:rsid w:val="002B12B3"/>
    <w:rsid w:val="002B2985"/>
    <w:rsid w:val="002B4539"/>
    <w:rsid w:val="002B638E"/>
    <w:rsid w:val="002B65A4"/>
    <w:rsid w:val="002C22BA"/>
    <w:rsid w:val="002C257F"/>
    <w:rsid w:val="002C2A49"/>
    <w:rsid w:val="002C457C"/>
    <w:rsid w:val="002C5CB3"/>
    <w:rsid w:val="002C61B9"/>
    <w:rsid w:val="002C688B"/>
    <w:rsid w:val="002C78FE"/>
    <w:rsid w:val="002D242A"/>
    <w:rsid w:val="002D31EC"/>
    <w:rsid w:val="002D3A0A"/>
    <w:rsid w:val="002D5F9C"/>
    <w:rsid w:val="002D75E3"/>
    <w:rsid w:val="002E0F2B"/>
    <w:rsid w:val="002E188D"/>
    <w:rsid w:val="002E1E71"/>
    <w:rsid w:val="002E398B"/>
    <w:rsid w:val="002E3BE4"/>
    <w:rsid w:val="002E4996"/>
    <w:rsid w:val="002E4CDC"/>
    <w:rsid w:val="002E595C"/>
    <w:rsid w:val="002E6B6A"/>
    <w:rsid w:val="002F022B"/>
    <w:rsid w:val="002F0F41"/>
    <w:rsid w:val="002F1030"/>
    <w:rsid w:val="002F3ACA"/>
    <w:rsid w:val="002F4294"/>
    <w:rsid w:val="002F460B"/>
    <w:rsid w:val="002F5A54"/>
    <w:rsid w:val="002F7127"/>
    <w:rsid w:val="002F7B0C"/>
    <w:rsid w:val="002F7C29"/>
    <w:rsid w:val="003002B4"/>
    <w:rsid w:val="003026E6"/>
    <w:rsid w:val="00302CB4"/>
    <w:rsid w:val="00303043"/>
    <w:rsid w:val="003034B3"/>
    <w:rsid w:val="0030474A"/>
    <w:rsid w:val="0030571C"/>
    <w:rsid w:val="00305BAE"/>
    <w:rsid w:val="00306102"/>
    <w:rsid w:val="003070D1"/>
    <w:rsid w:val="00307AD0"/>
    <w:rsid w:val="00307ED7"/>
    <w:rsid w:val="00311622"/>
    <w:rsid w:val="00311F40"/>
    <w:rsid w:val="00312A3D"/>
    <w:rsid w:val="003130F3"/>
    <w:rsid w:val="00313808"/>
    <w:rsid w:val="00313CC4"/>
    <w:rsid w:val="003142B2"/>
    <w:rsid w:val="0031546B"/>
    <w:rsid w:val="0031547A"/>
    <w:rsid w:val="00315923"/>
    <w:rsid w:val="003173F1"/>
    <w:rsid w:val="0031755E"/>
    <w:rsid w:val="003208BB"/>
    <w:rsid w:val="003251CE"/>
    <w:rsid w:val="003257F6"/>
    <w:rsid w:val="003308FA"/>
    <w:rsid w:val="00330E25"/>
    <w:rsid w:val="0033135A"/>
    <w:rsid w:val="00333553"/>
    <w:rsid w:val="00334876"/>
    <w:rsid w:val="00334E5A"/>
    <w:rsid w:val="00335F35"/>
    <w:rsid w:val="00340DCA"/>
    <w:rsid w:val="0034147D"/>
    <w:rsid w:val="003417BF"/>
    <w:rsid w:val="00341F31"/>
    <w:rsid w:val="00342A67"/>
    <w:rsid w:val="00343D98"/>
    <w:rsid w:val="0034451E"/>
    <w:rsid w:val="00345E4F"/>
    <w:rsid w:val="00347055"/>
    <w:rsid w:val="00347617"/>
    <w:rsid w:val="00347C5B"/>
    <w:rsid w:val="0035135C"/>
    <w:rsid w:val="003519A7"/>
    <w:rsid w:val="003522D9"/>
    <w:rsid w:val="003552C6"/>
    <w:rsid w:val="00360097"/>
    <w:rsid w:val="00360442"/>
    <w:rsid w:val="00361C90"/>
    <w:rsid w:val="00364008"/>
    <w:rsid w:val="003650A1"/>
    <w:rsid w:val="00365727"/>
    <w:rsid w:val="00365729"/>
    <w:rsid w:val="00365C1B"/>
    <w:rsid w:val="00366032"/>
    <w:rsid w:val="00366267"/>
    <w:rsid w:val="003665D7"/>
    <w:rsid w:val="0036727B"/>
    <w:rsid w:val="0036750A"/>
    <w:rsid w:val="00367E92"/>
    <w:rsid w:val="003700C1"/>
    <w:rsid w:val="00370EDF"/>
    <w:rsid w:val="00371112"/>
    <w:rsid w:val="00371879"/>
    <w:rsid w:val="00371EEC"/>
    <w:rsid w:val="00372381"/>
    <w:rsid w:val="003725A3"/>
    <w:rsid w:val="00372E21"/>
    <w:rsid w:val="003731F0"/>
    <w:rsid w:val="00373673"/>
    <w:rsid w:val="0037466B"/>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1C2"/>
    <w:rsid w:val="003937BA"/>
    <w:rsid w:val="00394487"/>
    <w:rsid w:val="003953D6"/>
    <w:rsid w:val="003958D0"/>
    <w:rsid w:val="00397532"/>
    <w:rsid w:val="00397BAE"/>
    <w:rsid w:val="00397D7F"/>
    <w:rsid w:val="003A0B34"/>
    <w:rsid w:val="003A125B"/>
    <w:rsid w:val="003A1CF8"/>
    <w:rsid w:val="003A2B2B"/>
    <w:rsid w:val="003A367B"/>
    <w:rsid w:val="003A403B"/>
    <w:rsid w:val="003A407D"/>
    <w:rsid w:val="003A5E69"/>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AE1"/>
    <w:rsid w:val="003D35F9"/>
    <w:rsid w:val="003D36CC"/>
    <w:rsid w:val="003D42A4"/>
    <w:rsid w:val="003D4594"/>
    <w:rsid w:val="003D4D88"/>
    <w:rsid w:val="003D509D"/>
    <w:rsid w:val="003E0D49"/>
    <w:rsid w:val="003E347F"/>
    <w:rsid w:val="003E4706"/>
    <w:rsid w:val="003E51BE"/>
    <w:rsid w:val="003E609C"/>
    <w:rsid w:val="003E6689"/>
    <w:rsid w:val="003E69FB"/>
    <w:rsid w:val="003E7533"/>
    <w:rsid w:val="003F1063"/>
    <w:rsid w:val="003F17FA"/>
    <w:rsid w:val="003F24CD"/>
    <w:rsid w:val="003F25EF"/>
    <w:rsid w:val="003F2DCE"/>
    <w:rsid w:val="003F503C"/>
    <w:rsid w:val="003F59BB"/>
    <w:rsid w:val="003F6190"/>
    <w:rsid w:val="003F63E3"/>
    <w:rsid w:val="003F6591"/>
    <w:rsid w:val="003F6CCB"/>
    <w:rsid w:val="003F720E"/>
    <w:rsid w:val="003F7DD7"/>
    <w:rsid w:val="00400AAF"/>
    <w:rsid w:val="00401B31"/>
    <w:rsid w:val="00403AC2"/>
    <w:rsid w:val="00404C6F"/>
    <w:rsid w:val="00405B6C"/>
    <w:rsid w:val="004070DD"/>
    <w:rsid w:val="0041000B"/>
    <w:rsid w:val="004104FA"/>
    <w:rsid w:val="004109D0"/>
    <w:rsid w:val="00410ED5"/>
    <w:rsid w:val="004113CE"/>
    <w:rsid w:val="004115B8"/>
    <w:rsid w:val="004119C4"/>
    <w:rsid w:val="00411AA1"/>
    <w:rsid w:val="00413427"/>
    <w:rsid w:val="0041374A"/>
    <w:rsid w:val="0041463F"/>
    <w:rsid w:val="00415F9A"/>
    <w:rsid w:val="00417CBA"/>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024"/>
    <w:rsid w:val="004346EC"/>
    <w:rsid w:val="00435618"/>
    <w:rsid w:val="00435BDD"/>
    <w:rsid w:val="00435F25"/>
    <w:rsid w:val="004367C3"/>
    <w:rsid w:val="0044012D"/>
    <w:rsid w:val="0044031F"/>
    <w:rsid w:val="0044081C"/>
    <w:rsid w:val="00440AC5"/>
    <w:rsid w:val="0044243A"/>
    <w:rsid w:val="00445E0C"/>
    <w:rsid w:val="00446661"/>
    <w:rsid w:val="0044675B"/>
    <w:rsid w:val="00446B6D"/>
    <w:rsid w:val="004478BE"/>
    <w:rsid w:val="00447BC1"/>
    <w:rsid w:val="00447F1E"/>
    <w:rsid w:val="00450326"/>
    <w:rsid w:val="00451F39"/>
    <w:rsid w:val="004528F4"/>
    <w:rsid w:val="004529CE"/>
    <w:rsid w:val="00452B46"/>
    <w:rsid w:val="0045327F"/>
    <w:rsid w:val="00454C32"/>
    <w:rsid w:val="004556E0"/>
    <w:rsid w:val="0045578A"/>
    <w:rsid w:val="00456578"/>
    <w:rsid w:val="0045690B"/>
    <w:rsid w:val="0045743E"/>
    <w:rsid w:val="00461BB6"/>
    <w:rsid w:val="0046262D"/>
    <w:rsid w:val="00463909"/>
    <w:rsid w:val="00465204"/>
    <w:rsid w:val="00467867"/>
    <w:rsid w:val="004705A5"/>
    <w:rsid w:val="00472B4D"/>
    <w:rsid w:val="00473846"/>
    <w:rsid w:val="004744D0"/>
    <w:rsid w:val="00474A15"/>
    <w:rsid w:val="00475DC0"/>
    <w:rsid w:val="004768C0"/>
    <w:rsid w:val="004802A2"/>
    <w:rsid w:val="00482B21"/>
    <w:rsid w:val="00482C22"/>
    <w:rsid w:val="00485901"/>
    <w:rsid w:val="0048644A"/>
    <w:rsid w:val="004869F8"/>
    <w:rsid w:val="004871A4"/>
    <w:rsid w:val="004875AA"/>
    <w:rsid w:val="00491D24"/>
    <w:rsid w:val="00494A06"/>
    <w:rsid w:val="00494DC2"/>
    <w:rsid w:val="00494EDA"/>
    <w:rsid w:val="0049532B"/>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7583"/>
    <w:rsid w:val="004C7BA8"/>
    <w:rsid w:val="004D1749"/>
    <w:rsid w:val="004D207C"/>
    <w:rsid w:val="004D3C86"/>
    <w:rsid w:val="004D4829"/>
    <w:rsid w:val="004D59C5"/>
    <w:rsid w:val="004D6647"/>
    <w:rsid w:val="004D684F"/>
    <w:rsid w:val="004D7FEF"/>
    <w:rsid w:val="004E1156"/>
    <w:rsid w:val="004E32C3"/>
    <w:rsid w:val="004E3703"/>
    <w:rsid w:val="004E3CE4"/>
    <w:rsid w:val="004E48C5"/>
    <w:rsid w:val="004E4A8A"/>
    <w:rsid w:val="004E4EC8"/>
    <w:rsid w:val="004E50EF"/>
    <w:rsid w:val="004E5352"/>
    <w:rsid w:val="004E6D9E"/>
    <w:rsid w:val="004F0C96"/>
    <w:rsid w:val="004F0EE7"/>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E18"/>
    <w:rsid w:val="00512BE0"/>
    <w:rsid w:val="0051356B"/>
    <w:rsid w:val="00513F08"/>
    <w:rsid w:val="00517E53"/>
    <w:rsid w:val="00520AAF"/>
    <w:rsid w:val="00521774"/>
    <w:rsid w:val="00521799"/>
    <w:rsid w:val="00521FFF"/>
    <w:rsid w:val="00523CFE"/>
    <w:rsid w:val="0052604D"/>
    <w:rsid w:val="005263F2"/>
    <w:rsid w:val="0052660D"/>
    <w:rsid w:val="00526A6A"/>
    <w:rsid w:val="0053096D"/>
    <w:rsid w:val="00530DDB"/>
    <w:rsid w:val="00530E29"/>
    <w:rsid w:val="00535B67"/>
    <w:rsid w:val="0053627A"/>
    <w:rsid w:val="00536578"/>
    <w:rsid w:val="00536D81"/>
    <w:rsid w:val="00537449"/>
    <w:rsid w:val="00537688"/>
    <w:rsid w:val="0053776F"/>
    <w:rsid w:val="00542A07"/>
    <w:rsid w:val="00543FAB"/>
    <w:rsid w:val="00545768"/>
    <w:rsid w:val="0054603E"/>
    <w:rsid w:val="00546A9B"/>
    <w:rsid w:val="00547142"/>
    <w:rsid w:val="00547217"/>
    <w:rsid w:val="00547FB6"/>
    <w:rsid w:val="00550A55"/>
    <w:rsid w:val="00550C5E"/>
    <w:rsid w:val="00550D99"/>
    <w:rsid w:val="00552713"/>
    <w:rsid w:val="00555789"/>
    <w:rsid w:val="00556174"/>
    <w:rsid w:val="005567F1"/>
    <w:rsid w:val="00556B03"/>
    <w:rsid w:val="00560EF3"/>
    <w:rsid w:val="00560F4A"/>
    <w:rsid w:val="005612B9"/>
    <w:rsid w:val="005621E3"/>
    <w:rsid w:val="00563044"/>
    <w:rsid w:val="00563905"/>
    <w:rsid w:val="00563C21"/>
    <w:rsid w:val="00563D91"/>
    <w:rsid w:val="00564854"/>
    <w:rsid w:val="0056645D"/>
    <w:rsid w:val="0056656A"/>
    <w:rsid w:val="005709DE"/>
    <w:rsid w:val="00571187"/>
    <w:rsid w:val="00573623"/>
    <w:rsid w:val="005740F3"/>
    <w:rsid w:val="0057495B"/>
    <w:rsid w:val="005758B7"/>
    <w:rsid w:val="005763BE"/>
    <w:rsid w:val="0057717F"/>
    <w:rsid w:val="005776B4"/>
    <w:rsid w:val="005808E4"/>
    <w:rsid w:val="00580EAF"/>
    <w:rsid w:val="00581CE9"/>
    <w:rsid w:val="00582885"/>
    <w:rsid w:val="00585A1A"/>
    <w:rsid w:val="00586BAB"/>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A97"/>
    <w:rsid w:val="005A48F0"/>
    <w:rsid w:val="005A5FCB"/>
    <w:rsid w:val="005A7638"/>
    <w:rsid w:val="005A7A2D"/>
    <w:rsid w:val="005B01D2"/>
    <w:rsid w:val="005B11C6"/>
    <w:rsid w:val="005B2A1C"/>
    <w:rsid w:val="005B386A"/>
    <w:rsid w:val="005B3BCE"/>
    <w:rsid w:val="005B4108"/>
    <w:rsid w:val="005B48C3"/>
    <w:rsid w:val="005B5580"/>
    <w:rsid w:val="005B6731"/>
    <w:rsid w:val="005B7096"/>
    <w:rsid w:val="005C0314"/>
    <w:rsid w:val="005C11F7"/>
    <w:rsid w:val="005C12C2"/>
    <w:rsid w:val="005C178B"/>
    <w:rsid w:val="005C1B21"/>
    <w:rsid w:val="005C33ED"/>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920"/>
    <w:rsid w:val="005E2C96"/>
    <w:rsid w:val="005E5562"/>
    <w:rsid w:val="005E5DF1"/>
    <w:rsid w:val="005E69BD"/>
    <w:rsid w:val="005E6FD2"/>
    <w:rsid w:val="005F0270"/>
    <w:rsid w:val="005F119F"/>
    <w:rsid w:val="005F1338"/>
    <w:rsid w:val="005F200D"/>
    <w:rsid w:val="005F4740"/>
    <w:rsid w:val="005F4750"/>
    <w:rsid w:val="005F66D7"/>
    <w:rsid w:val="005F6B52"/>
    <w:rsid w:val="00600442"/>
    <w:rsid w:val="00601704"/>
    <w:rsid w:val="00602A64"/>
    <w:rsid w:val="0060341B"/>
    <w:rsid w:val="00604235"/>
    <w:rsid w:val="006042FE"/>
    <w:rsid w:val="00604A10"/>
    <w:rsid w:val="00604DFA"/>
    <w:rsid w:val="006053F5"/>
    <w:rsid w:val="006059D2"/>
    <w:rsid w:val="00605BE5"/>
    <w:rsid w:val="006063C2"/>
    <w:rsid w:val="00606888"/>
    <w:rsid w:val="0060689D"/>
    <w:rsid w:val="00606C7F"/>
    <w:rsid w:val="00607AEB"/>
    <w:rsid w:val="006112B4"/>
    <w:rsid w:val="00611874"/>
    <w:rsid w:val="00611D67"/>
    <w:rsid w:val="0061431A"/>
    <w:rsid w:val="00614367"/>
    <w:rsid w:val="0061464E"/>
    <w:rsid w:val="00614FEA"/>
    <w:rsid w:val="00616469"/>
    <w:rsid w:val="00617660"/>
    <w:rsid w:val="006179CE"/>
    <w:rsid w:val="00617A4C"/>
    <w:rsid w:val="006204DE"/>
    <w:rsid w:val="0062164A"/>
    <w:rsid w:val="0062203D"/>
    <w:rsid w:val="006229FA"/>
    <w:rsid w:val="00622F97"/>
    <w:rsid w:val="00623073"/>
    <w:rsid w:val="006230D1"/>
    <w:rsid w:val="00624531"/>
    <w:rsid w:val="0062482B"/>
    <w:rsid w:val="00624D0E"/>
    <w:rsid w:val="0062500A"/>
    <w:rsid w:val="00625094"/>
    <w:rsid w:val="00626590"/>
    <w:rsid w:val="00627BF6"/>
    <w:rsid w:val="00627D84"/>
    <w:rsid w:val="0063019B"/>
    <w:rsid w:val="0063064E"/>
    <w:rsid w:val="00630E98"/>
    <w:rsid w:val="0063368F"/>
    <w:rsid w:val="00633801"/>
    <w:rsid w:val="0063442C"/>
    <w:rsid w:val="00635110"/>
    <w:rsid w:val="00635D18"/>
    <w:rsid w:val="00640FCF"/>
    <w:rsid w:val="006436E2"/>
    <w:rsid w:val="00643CB6"/>
    <w:rsid w:val="00644A97"/>
    <w:rsid w:val="0064628C"/>
    <w:rsid w:val="00650011"/>
    <w:rsid w:val="00650543"/>
    <w:rsid w:val="006519D3"/>
    <w:rsid w:val="00652375"/>
    <w:rsid w:val="00652966"/>
    <w:rsid w:val="00652FA1"/>
    <w:rsid w:val="00652FB1"/>
    <w:rsid w:val="00653B82"/>
    <w:rsid w:val="00654978"/>
    <w:rsid w:val="00654BDA"/>
    <w:rsid w:val="00655ACC"/>
    <w:rsid w:val="006567D7"/>
    <w:rsid w:val="00657016"/>
    <w:rsid w:val="00657E42"/>
    <w:rsid w:val="00660E11"/>
    <w:rsid w:val="00661FD2"/>
    <w:rsid w:val="00662239"/>
    <w:rsid w:val="00662854"/>
    <w:rsid w:val="0066292F"/>
    <w:rsid w:val="00663C63"/>
    <w:rsid w:val="00663F13"/>
    <w:rsid w:val="00664432"/>
    <w:rsid w:val="00665812"/>
    <w:rsid w:val="0066774D"/>
    <w:rsid w:val="00670099"/>
    <w:rsid w:val="00670342"/>
    <w:rsid w:val="00670DF8"/>
    <w:rsid w:val="00670E7B"/>
    <w:rsid w:val="006710C2"/>
    <w:rsid w:val="00671CB4"/>
    <w:rsid w:val="006725D6"/>
    <w:rsid w:val="00672A85"/>
    <w:rsid w:val="00672B42"/>
    <w:rsid w:val="00672D3A"/>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41A"/>
    <w:rsid w:val="006A4809"/>
    <w:rsid w:val="006A4E13"/>
    <w:rsid w:val="006A4EBA"/>
    <w:rsid w:val="006A54E0"/>
    <w:rsid w:val="006A5A94"/>
    <w:rsid w:val="006A5F8C"/>
    <w:rsid w:val="006A7038"/>
    <w:rsid w:val="006B02A3"/>
    <w:rsid w:val="006B1A4D"/>
    <w:rsid w:val="006B3003"/>
    <w:rsid w:val="006B3ADB"/>
    <w:rsid w:val="006B4E40"/>
    <w:rsid w:val="006B6382"/>
    <w:rsid w:val="006B66C5"/>
    <w:rsid w:val="006B66E9"/>
    <w:rsid w:val="006B72F3"/>
    <w:rsid w:val="006B7DBA"/>
    <w:rsid w:val="006C48F5"/>
    <w:rsid w:val="006C5107"/>
    <w:rsid w:val="006C7945"/>
    <w:rsid w:val="006D14F6"/>
    <w:rsid w:val="006D1689"/>
    <w:rsid w:val="006D1833"/>
    <w:rsid w:val="006D1C8A"/>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FAB"/>
    <w:rsid w:val="006F3C8A"/>
    <w:rsid w:val="006F5E22"/>
    <w:rsid w:val="006F5F02"/>
    <w:rsid w:val="006F61DB"/>
    <w:rsid w:val="006F68F0"/>
    <w:rsid w:val="0070276C"/>
    <w:rsid w:val="007031A2"/>
    <w:rsid w:val="0070458F"/>
    <w:rsid w:val="00704826"/>
    <w:rsid w:val="0070524D"/>
    <w:rsid w:val="007054A3"/>
    <w:rsid w:val="0071022F"/>
    <w:rsid w:val="007102C6"/>
    <w:rsid w:val="00710444"/>
    <w:rsid w:val="007105EE"/>
    <w:rsid w:val="00710BE2"/>
    <w:rsid w:val="00710F83"/>
    <w:rsid w:val="00712577"/>
    <w:rsid w:val="0071279D"/>
    <w:rsid w:val="00713F07"/>
    <w:rsid w:val="0071402E"/>
    <w:rsid w:val="007143FD"/>
    <w:rsid w:val="00716197"/>
    <w:rsid w:val="007168B1"/>
    <w:rsid w:val="00716FE3"/>
    <w:rsid w:val="007173F9"/>
    <w:rsid w:val="0071767D"/>
    <w:rsid w:val="00717B11"/>
    <w:rsid w:val="00720174"/>
    <w:rsid w:val="0072129D"/>
    <w:rsid w:val="00722375"/>
    <w:rsid w:val="007236B8"/>
    <w:rsid w:val="0072452F"/>
    <w:rsid w:val="00725136"/>
    <w:rsid w:val="00725F36"/>
    <w:rsid w:val="007266CE"/>
    <w:rsid w:val="0072700F"/>
    <w:rsid w:val="00733290"/>
    <w:rsid w:val="00733AA1"/>
    <w:rsid w:val="00733B64"/>
    <w:rsid w:val="00733D70"/>
    <w:rsid w:val="007342D6"/>
    <w:rsid w:val="00734BC5"/>
    <w:rsid w:val="0073529A"/>
    <w:rsid w:val="0073614B"/>
    <w:rsid w:val="00737CE8"/>
    <w:rsid w:val="00740099"/>
    <w:rsid w:val="00740391"/>
    <w:rsid w:val="00740AAA"/>
    <w:rsid w:val="007418EE"/>
    <w:rsid w:val="007441CF"/>
    <w:rsid w:val="00745411"/>
    <w:rsid w:val="0074577D"/>
    <w:rsid w:val="007463D7"/>
    <w:rsid w:val="00746D56"/>
    <w:rsid w:val="00747652"/>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73DA"/>
    <w:rsid w:val="007679E0"/>
    <w:rsid w:val="0077014B"/>
    <w:rsid w:val="00770D0E"/>
    <w:rsid w:val="00770F27"/>
    <w:rsid w:val="007732B5"/>
    <w:rsid w:val="00773A68"/>
    <w:rsid w:val="00774467"/>
    <w:rsid w:val="00775014"/>
    <w:rsid w:val="0077557B"/>
    <w:rsid w:val="00775937"/>
    <w:rsid w:val="00776774"/>
    <w:rsid w:val="0077778A"/>
    <w:rsid w:val="00780774"/>
    <w:rsid w:val="00782417"/>
    <w:rsid w:val="00786884"/>
    <w:rsid w:val="00787800"/>
    <w:rsid w:val="00790291"/>
    <w:rsid w:val="00790E81"/>
    <w:rsid w:val="00794AB1"/>
    <w:rsid w:val="00794BFA"/>
    <w:rsid w:val="00794D2A"/>
    <w:rsid w:val="007953CC"/>
    <w:rsid w:val="00795BAB"/>
    <w:rsid w:val="00795FDB"/>
    <w:rsid w:val="007968DD"/>
    <w:rsid w:val="00796C58"/>
    <w:rsid w:val="00797547"/>
    <w:rsid w:val="00797AA2"/>
    <w:rsid w:val="007A01CD"/>
    <w:rsid w:val="007A0D37"/>
    <w:rsid w:val="007A35EF"/>
    <w:rsid w:val="007A3EBC"/>
    <w:rsid w:val="007A449F"/>
    <w:rsid w:val="007A5AAB"/>
    <w:rsid w:val="007A5AB6"/>
    <w:rsid w:val="007A5ED9"/>
    <w:rsid w:val="007A7447"/>
    <w:rsid w:val="007A7F96"/>
    <w:rsid w:val="007B0784"/>
    <w:rsid w:val="007B150B"/>
    <w:rsid w:val="007B174A"/>
    <w:rsid w:val="007B1B0C"/>
    <w:rsid w:val="007B1B3E"/>
    <w:rsid w:val="007B2D45"/>
    <w:rsid w:val="007B2ED0"/>
    <w:rsid w:val="007B3209"/>
    <w:rsid w:val="007B3CA3"/>
    <w:rsid w:val="007B6B7B"/>
    <w:rsid w:val="007B6C33"/>
    <w:rsid w:val="007B781B"/>
    <w:rsid w:val="007C04C5"/>
    <w:rsid w:val="007C09F2"/>
    <w:rsid w:val="007C11BB"/>
    <w:rsid w:val="007C229C"/>
    <w:rsid w:val="007C247C"/>
    <w:rsid w:val="007C2588"/>
    <w:rsid w:val="007C2AA7"/>
    <w:rsid w:val="007C2F71"/>
    <w:rsid w:val="007C3F50"/>
    <w:rsid w:val="007C465F"/>
    <w:rsid w:val="007C4CC3"/>
    <w:rsid w:val="007C4EE9"/>
    <w:rsid w:val="007C5B41"/>
    <w:rsid w:val="007C5F1D"/>
    <w:rsid w:val="007C6134"/>
    <w:rsid w:val="007C6ABC"/>
    <w:rsid w:val="007C6B04"/>
    <w:rsid w:val="007C7C5A"/>
    <w:rsid w:val="007D1837"/>
    <w:rsid w:val="007D23AD"/>
    <w:rsid w:val="007D3494"/>
    <w:rsid w:val="007D6035"/>
    <w:rsid w:val="007D6FAC"/>
    <w:rsid w:val="007E1937"/>
    <w:rsid w:val="007E2145"/>
    <w:rsid w:val="007E2283"/>
    <w:rsid w:val="007E2B72"/>
    <w:rsid w:val="007E37DD"/>
    <w:rsid w:val="007E3DF1"/>
    <w:rsid w:val="007E449C"/>
    <w:rsid w:val="007E4945"/>
    <w:rsid w:val="007E5E99"/>
    <w:rsid w:val="007E66D9"/>
    <w:rsid w:val="007E7075"/>
    <w:rsid w:val="007E753D"/>
    <w:rsid w:val="007F15DF"/>
    <w:rsid w:val="007F2226"/>
    <w:rsid w:val="007F5060"/>
    <w:rsid w:val="007F596E"/>
    <w:rsid w:val="007F6457"/>
    <w:rsid w:val="007F759E"/>
    <w:rsid w:val="007F7A83"/>
    <w:rsid w:val="00801717"/>
    <w:rsid w:val="00801909"/>
    <w:rsid w:val="0080271B"/>
    <w:rsid w:val="00802E6E"/>
    <w:rsid w:val="00806379"/>
    <w:rsid w:val="0080672C"/>
    <w:rsid w:val="008068CA"/>
    <w:rsid w:val="0081014D"/>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03B5"/>
    <w:rsid w:val="008317C9"/>
    <w:rsid w:val="00831900"/>
    <w:rsid w:val="00833057"/>
    <w:rsid w:val="00835F4F"/>
    <w:rsid w:val="008379A9"/>
    <w:rsid w:val="00837C30"/>
    <w:rsid w:val="008401D3"/>
    <w:rsid w:val="0084033D"/>
    <w:rsid w:val="00841A54"/>
    <w:rsid w:val="00841B9F"/>
    <w:rsid w:val="00842023"/>
    <w:rsid w:val="00842510"/>
    <w:rsid w:val="00842A74"/>
    <w:rsid w:val="00842F87"/>
    <w:rsid w:val="00846CDF"/>
    <w:rsid w:val="0085277F"/>
    <w:rsid w:val="008529BA"/>
    <w:rsid w:val="00852E2B"/>
    <w:rsid w:val="0085408B"/>
    <w:rsid w:val="00854440"/>
    <w:rsid w:val="008552F6"/>
    <w:rsid w:val="008566DA"/>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4926"/>
    <w:rsid w:val="00875364"/>
    <w:rsid w:val="00875FEC"/>
    <w:rsid w:val="00877C0A"/>
    <w:rsid w:val="00877FB0"/>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97507"/>
    <w:rsid w:val="008A238C"/>
    <w:rsid w:val="008A2E35"/>
    <w:rsid w:val="008A533D"/>
    <w:rsid w:val="008A54B5"/>
    <w:rsid w:val="008A5659"/>
    <w:rsid w:val="008A5858"/>
    <w:rsid w:val="008A610F"/>
    <w:rsid w:val="008B020C"/>
    <w:rsid w:val="008B0457"/>
    <w:rsid w:val="008B09BC"/>
    <w:rsid w:val="008B10E4"/>
    <w:rsid w:val="008B1E10"/>
    <w:rsid w:val="008B2E82"/>
    <w:rsid w:val="008B311D"/>
    <w:rsid w:val="008B36C6"/>
    <w:rsid w:val="008B3F03"/>
    <w:rsid w:val="008B4363"/>
    <w:rsid w:val="008B4D2F"/>
    <w:rsid w:val="008B7F41"/>
    <w:rsid w:val="008B7FEE"/>
    <w:rsid w:val="008C01C2"/>
    <w:rsid w:val="008C2630"/>
    <w:rsid w:val="008C263A"/>
    <w:rsid w:val="008C26D8"/>
    <w:rsid w:val="008C27E4"/>
    <w:rsid w:val="008C2C18"/>
    <w:rsid w:val="008C2D50"/>
    <w:rsid w:val="008C3760"/>
    <w:rsid w:val="008C415A"/>
    <w:rsid w:val="008C5C3A"/>
    <w:rsid w:val="008C6C33"/>
    <w:rsid w:val="008C70E4"/>
    <w:rsid w:val="008C73F3"/>
    <w:rsid w:val="008C7781"/>
    <w:rsid w:val="008D056E"/>
    <w:rsid w:val="008D35A5"/>
    <w:rsid w:val="008D39F7"/>
    <w:rsid w:val="008D3A96"/>
    <w:rsid w:val="008D5713"/>
    <w:rsid w:val="008D5819"/>
    <w:rsid w:val="008E19EC"/>
    <w:rsid w:val="008E2A7A"/>
    <w:rsid w:val="008E2AB5"/>
    <w:rsid w:val="008E2BEF"/>
    <w:rsid w:val="008E34C2"/>
    <w:rsid w:val="008E3C16"/>
    <w:rsid w:val="008E45F1"/>
    <w:rsid w:val="008E51A6"/>
    <w:rsid w:val="008E6158"/>
    <w:rsid w:val="008E6DAE"/>
    <w:rsid w:val="008E6E2B"/>
    <w:rsid w:val="008E79C6"/>
    <w:rsid w:val="008E7A03"/>
    <w:rsid w:val="008E7E9E"/>
    <w:rsid w:val="008F1CAA"/>
    <w:rsid w:val="008F2A6D"/>
    <w:rsid w:val="008F301D"/>
    <w:rsid w:val="008F3C56"/>
    <w:rsid w:val="008F4316"/>
    <w:rsid w:val="008F511D"/>
    <w:rsid w:val="008F5A33"/>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C89"/>
    <w:rsid w:val="00917D63"/>
    <w:rsid w:val="009200F6"/>
    <w:rsid w:val="009210CE"/>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8AE"/>
    <w:rsid w:val="00934AB1"/>
    <w:rsid w:val="00934EEB"/>
    <w:rsid w:val="009350B7"/>
    <w:rsid w:val="009352C6"/>
    <w:rsid w:val="00936797"/>
    <w:rsid w:val="00942670"/>
    <w:rsid w:val="00944033"/>
    <w:rsid w:val="00946305"/>
    <w:rsid w:val="009476DE"/>
    <w:rsid w:val="00950073"/>
    <w:rsid w:val="00950858"/>
    <w:rsid w:val="0095088F"/>
    <w:rsid w:val="00950D88"/>
    <w:rsid w:val="0095352E"/>
    <w:rsid w:val="009547AF"/>
    <w:rsid w:val="009556EC"/>
    <w:rsid w:val="00957AAC"/>
    <w:rsid w:val="00961F90"/>
    <w:rsid w:val="0096356B"/>
    <w:rsid w:val="00963628"/>
    <w:rsid w:val="009638AE"/>
    <w:rsid w:val="009638DC"/>
    <w:rsid w:val="00964210"/>
    <w:rsid w:val="00965605"/>
    <w:rsid w:val="00966C22"/>
    <w:rsid w:val="00971344"/>
    <w:rsid w:val="0097178B"/>
    <w:rsid w:val="00971803"/>
    <w:rsid w:val="00971DD8"/>
    <w:rsid w:val="009727F0"/>
    <w:rsid w:val="00974F6C"/>
    <w:rsid w:val="00976338"/>
    <w:rsid w:val="00977ECF"/>
    <w:rsid w:val="0098095A"/>
    <w:rsid w:val="00981135"/>
    <w:rsid w:val="00981151"/>
    <w:rsid w:val="00984435"/>
    <w:rsid w:val="009869AE"/>
    <w:rsid w:val="00986BBC"/>
    <w:rsid w:val="0098747E"/>
    <w:rsid w:val="009908B5"/>
    <w:rsid w:val="00990DB3"/>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55EE"/>
    <w:rsid w:val="009C71C3"/>
    <w:rsid w:val="009C7389"/>
    <w:rsid w:val="009C7D0B"/>
    <w:rsid w:val="009D002F"/>
    <w:rsid w:val="009D0A0D"/>
    <w:rsid w:val="009D0A83"/>
    <w:rsid w:val="009D0DFC"/>
    <w:rsid w:val="009D1C71"/>
    <w:rsid w:val="009D1FAB"/>
    <w:rsid w:val="009D2177"/>
    <w:rsid w:val="009D2A0B"/>
    <w:rsid w:val="009D2B42"/>
    <w:rsid w:val="009D2F5A"/>
    <w:rsid w:val="009D4D33"/>
    <w:rsid w:val="009D550A"/>
    <w:rsid w:val="009E04F1"/>
    <w:rsid w:val="009E0902"/>
    <w:rsid w:val="009E0CD7"/>
    <w:rsid w:val="009E16E0"/>
    <w:rsid w:val="009E17EC"/>
    <w:rsid w:val="009E293D"/>
    <w:rsid w:val="009E2FC5"/>
    <w:rsid w:val="009E36FD"/>
    <w:rsid w:val="009E3782"/>
    <w:rsid w:val="009E394A"/>
    <w:rsid w:val="009E471E"/>
    <w:rsid w:val="009E5197"/>
    <w:rsid w:val="009E5725"/>
    <w:rsid w:val="009E5BB1"/>
    <w:rsid w:val="009E64AF"/>
    <w:rsid w:val="009E68CF"/>
    <w:rsid w:val="009F2160"/>
    <w:rsid w:val="009F5854"/>
    <w:rsid w:val="009F7249"/>
    <w:rsid w:val="009F72D8"/>
    <w:rsid w:val="00A002C2"/>
    <w:rsid w:val="00A00FA1"/>
    <w:rsid w:val="00A04434"/>
    <w:rsid w:val="00A04F5A"/>
    <w:rsid w:val="00A059AB"/>
    <w:rsid w:val="00A06EC1"/>
    <w:rsid w:val="00A077CF"/>
    <w:rsid w:val="00A077D1"/>
    <w:rsid w:val="00A079E4"/>
    <w:rsid w:val="00A07E44"/>
    <w:rsid w:val="00A10111"/>
    <w:rsid w:val="00A10458"/>
    <w:rsid w:val="00A151F4"/>
    <w:rsid w:val="00A15B20"/>
    <w:rsid w:val="00A16428"/>
    <w:rsid w:val="00A16CF6"/>
    <w:rsid w:val="00A17D6C"/>
    <w:rsid w:val="00A206B2"/>
    <w:rsid w:val="00A212DD"/>
    <w:rsid w:val="00A21FFB"/>
    <w:rsid w:val="00A22B17"/>
    <w:rsid w:val="00A22F01"/>
    <w:rsid w:val="00A23061"/>
    <w:rsid w:val="00A245B1"/>
    <w:rsid w:val="00A247A3"/>
    <w:rsid w:val="00A31C4A"/>
    <w:rsid w:val="00A31E16"/>
    <w:rsid w:val="00A31E20"/>
    <w:rsid w:val="00A323BC"/>
    <w:rsid w:val="00A33790"/>
    <w:rsid w:val="00A3566D"/>
    <w:rsid w:val="00A35DFB"/>
    <w:rsid w:val="00A36288"/>
    <w:rsid w:val="00A3653F"/>
    <w:rsid w:val="00A372E4"/>
    <w:rsid w:val="00A405E4"/>
    <w:rsid w:val="00A40B32"/>
    <w:rsid w:val="00A43C12"/>
    <w:rsid w:val="00A43E17"/>
    <w:rsid w:val="00A44461"/>
    <w:rsid w:val="00A44951"/>
    <w:rsid w:val="00A45EE6"/>
    <w:rsid w:val="00A47720"/>
    <w:rsid w:val="00A47BA8"/>
    <w:rsid w:val="00A52A4C"/>
    <w:rsid w:val="00A53BE7"/>
    <w:rsid w:val="00A54120"/>
    <w:rsid w:val="00A5612E"/>
    <w:rsid w:val="00A56A38"/>
    <w:rsid w:val="00A56C59"/>
    <w:rsid w:val="00A56CBE"/>
    <w:rsid w:val="00A625D2"/>
    <w:rsid w:val="00A6339B"/>
    <w:rsid w:val="00A65DC7"/>
    <w:rsid w:val="00A65F77"/>
    <w:rsid w:val="00A6676D"/>
    <w:rsid w:val="00A700B3"/>
    <w:rsid w:val="00A70C69"/>
    <w:rsid w:val="00A713FD"/>
    <w:rsid w:val="00A7175B"/>
    <w:rsid w:val="00A7371B"/>
    <w:rsid w:val="00A73F8B"/>
    <w:rsid w:val="00A742CE"/>
    <w:rsid w:val="00A753C5"/>
    <w:rsid w:val="00A76C79"/>
    <w:rsid w:val="00A80255"/>
    <w:rsid w:val="00A832AC"/>
    <w:rsid w:val="00A8353A"/>
    <w:rsid w:val="00A83EC0"/>
    <w:rsid w:val="00A86206"/>
    <w:rsid w:val="00A872BC"/>
    <w:rsid w:val="00A90873"/>
    <w:rsid w:val="00A90900"/>
    <w:rsid w:val="00A90F77"/>
    <w:rsid w:val="00A91963"/>
    <w:rsid w:val="00A91C77"/>
    <w:rsid w:val="00A91CF5"/>
    <w:rsid w:val="00A93567"/>
    <w:rsid w:val="00A9400B"/>
    <w:rsid w:val="00A9421D"/>
    <w:rsid w:val="00A94B34"/>
    <w:rsid w:val="00A94B95"/>
    <w:rsid w:val="00A9550A"/>
    <w:rsid w:val="00A9739F"/>
    <w:rsid w:val="00AA09AA"/>
    <w:rsid w:val="00AA0ACC"/>
    <w:rsid w:val="00AA199B"/>
    <w:rsid w:val="00AA28EB"/>
    <w:rsid w:val="00AA2FC6"/>
    <w:rsid w:val="00AA3AF2"/>
    <w:rsid w:val="00AA62C6"/>
    <w:rsid w:val="00AA7626"/>
    <w:rsid w:val="00AB01C6"/>
    <w:rsid w:val="00AB1646"/>
    <w:rsid w:val="00AB1902"/>
    <w:rsid w:val="00AB1CB8"/>
    <w:rsid w:val="00AB2883"/>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2118"/>
    <w:rsid w:val="00AD2480"/>
    <w:rsid w:val="00AD2691"/>
    <w:rsid w:val="00AD26F7"/>
    <w:rsid w:val="00AD2771"/>
    <w:rsid w:val="00AD288F"/>
    <w:rsid w:val="00AD2FE8"/>
    <w:rsid w:val="00AD4D93"/>
    <w:rsid w:val="00AD5179"/>
    <w:rsid w:val="00AD523C"/>
    <w:rsid w:val="00AD59AC"/>
    <w:rsid w:val="00AD7377"/>
    <w:rsid w:val="00AE0DB7"/>
    <w:rsid w:val="00AE2275"/>
    <w:rsid w:val="00AE33B8"/>
    <w:rsid w:val="00AE3F99"/>
    <w:rsid w:val="00AE49BD"/>
    <w:rsid w:val="00AE4F2D"/>
    <w:rsid w:val="00AE5058"/>
    <w:rsid w:val="00AE5549"/>
    <w:rsid w:val="00AE5B23"/>
    <w:rsid w:val="00AE5E5F"/>
    <w:rsid w:val="00AE5EDC"/>
    <w:rsid w:val="00AF2D84"/>
    <w:rsid w:val="00AF39B9"/>
    <w:rsid w:val="00AF4769"/>
    <w:rsid w:val="00AF4B46"/>
    <w:rsid w:val="00AF5606"/>
    <w:rsid w:val="00AF5857"/>
    <w:rsid w:val="00AF73A3"/>
    <w:rsid w:val="00AF7749"/>
    <w:rsid w:val="00B00310"/>
    <w:rsid w:val="00B00495"/>
    <w:rsid w:val="00B00E3B"/>
    <w:rsid w:val="00B00E7E"/>
    <w:rsid w:val="00B0253F"/>
    <w:rsid w:val="00B02697"/>
    <w:rsid w:val="00B026C9"/>
    <w:rsid w:val="00B0355B"/>
    <w:rsid w:val="00B0393C"/>
    <w:rsid w:val="00B044A8"/>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E1"/>
    <w:rsid w:val="00B435BE"/>
    <w:rsid w:val="00B448D9"/>
    <w:rsid w:val="00B44A80"/>
    <w:rsid w:val="00B44C1D"/>
    <w:rsid w:val="00B44DA3"/>
    <w:rsid w:val="00B450FE"/>
    <w:rsid w:val="00B4573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6617"/>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86F42"/>
    <w:rsid w:val="00B9283D"/>
    <w:rsid w:val="00B9341A"/>
    <w:rsid w:val="00B94465"/>
    <w:rsid w:val="00B95502"/>
    <w:rsid w:val="00B958A5"/>
    <w:rsid w:val="00B97382"/>
    <w:rsid w:val="00B9789C"/>
    <w:rsid w:val="00BA0140"/>
    <w:rsid w:val="00BA0D98"/>
    <w:rsid w:val="00BA5A95"/>
    <w:rsid w:val="00BA7C6F"/>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D01"/>
    <w:rsid w:val="00BE1E86"/>
    <w:rsid w:val="00BE2942"/>
    <w:rsid w:val="00BE31E2"/>
    <w:rsid w:val="00BE3B2F"/>
    <w:rsid w:val="00BE3DC0"/>
    <w:rsid w:val="00BE4C93"/>
    <w:rsid w:val="00BE69F3"/>
    <w:rsid w:val="00BE6CE0"/>
    <w:rsid w:val="00BF0DA7"/>
    <w:rsid w:val="00BF254B"/>
    <w:rsid w:val="00BF3A3E"/>
    <w:rsid w:val="00BF40DA"/>
    <w:rsid w:val="00BF480D"/>
    <w:rsid w:val="00BF4E63"/>
    <w:rsid w:val="00BF6E71"/>
    <w:rsid w:val="00BF73EE"/>
    <w:rsid w:val="00BF77FA"/>
    <w:rsid w:val="00C01AB6"/>
    <w:rsid w:val="00C027D0"/>
    <w:rsid w:val="00C02932"/>
    <w:rsid w:val="00C02E7C"/>
    <w:rsid w:val="00C04E23"/>
    <w:rsid w:val="00C055AD"/>
    <w:rsid w:val="00C05DDA"/>
    <w:rsid w:val="00C06ED8"/>
    <w:rsid w:val="00C07EA6"/>
    <w:rsid w:val="00C07F29"/>
    <w:rsid w:val="00C11057"/>
    <w:rsid w:val="00C1163A"/>
    <w:rsid w:val="00C14543"/>
    <w:rsid w:val="00C15049"/>
    <w:rsid w:val="00C151A6"/>
    <w:rsid w:val="00C15730"/>
    <w:rsid w:val="00C15DEE"/>
    <w:rsid w:val="00C15FC5"/>
    <w:rsid w:val="00C165A9"/>
    <w:rsid w:val="00C16CA8"/>
    <w:rsid w:val="00C1743C"/>
    <w:rsid w:val="00C177BF"/>
    <w:rsid w:val="00C17A9F"/>
    <w:rsid w:val="00C20557"/>
    <w:rsid w:val="00C20DC7"/>
    <w:rsid w:val="00C21315"/>
    <w:rsid w:val="00C24087"/>
    <w:rsid w:val="00C249D8"/>
    <w:rsid w:val="00C2585C"/>
    <w:rsid w:val="00C25BDC"/>
    <w:rsid w:val="00C26473"/>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504C6"/>
    <w:rsid w:val="00C508EB"/>
    <w:rsid w:val="00C50A81"/>
    <w:rsid w:val="00C51327"/>
    <w:rsid w:val="00C513FF"/>
    <w:rsid w:val="00C5151D"/>
    <w:rsid w:val="00C516FC"/>
    <w:rsid w:val="00C51A31"/>
    <w:rsid w:val="00C51FF0"/>
    <w:rsid w:val="00C52586"/>
    <w:rsid w:val="00C53C08"/>
    <w:rsid w:val="00C53D7E"/>
    <w:rsid w:val="00C5448D"/>
    <w:rsid w:val="00C54896"/>
    <w:rsid w:val="00C55E79"/>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BC7"/>
    <w:rsid w:val="00C709C3"/>
    <w:rsid w:val="00C70AFD"/>
    <w:rsid w:val="00C71AEA"/>
    <w:rsid w:val="00C723FE"/>
    <w:rsid w:val="00C726CE"/>
    <w:rsid w:val="00C73E92"/>
    <w:rsid w:val="00C74546"/>
    <w:rsid w:val="00C74548"/>
    <w:rsid w:val="00C75D88"/>
    <w:rsid w:val="00C77E51"/>
    <w:rsid w:val="00C80044"/>
    <w:rsid w:val="00C82292"/>
    <w:rsid w:val="00C82854"/>
    <w:rsid w:val="00C83EB4"/>
    <w:rsid w:val="00C8401D"/>
    <w:rsid w:val="00C853EF"/>
    <w:rsid w:val="00C87369"/>
    <w:rsid w:val="00C87D00"/>
    <w:rsid w:val="00C87D27"/>
    <w:rsid w:val="00C90118"/>
    <w:rsid w:val="00C908C9"/>
    <w:rsid w:val="00C90AD5"/>
    <w:rsid w:val="00C9158B"/>
    <w:rsid w:val="00C91600"/>
    <w:rsid w:val="00C91E43"/>
    <w:rsid w:val="00C928EE"/>
    <w:rsid w:val="00C931A7"/>
    <w:rsid w:val="00C9402D"/>
    <w:rsid w:val="00C94C71"/>
    <w:rsid w:val="00CA1095"/>
    <w:rsid w:val="00CA1824"/>
    <w:rsid w:val="00CA2B95"/>
    <w:rsid w:val="00CA3125"/>
    <w:rsid w:val="00CA4440"/>
    <w:rsid w:val="00CA5319"/>
    <w:rsid w:val="00CA5756"/>
    <w:rsid w:val="00CA6869"/>
    <w:rsid w:val="00CA70DF"/>
    <w:rsid w:val="00CA73EA"/>
    <w:rsid w:val="00CB018B"/>
    <w:rsid w:val="00CB111F"/>
    <w:rsid w:val="00CB2B70"/>
    <w:rsid w:val="00CB31BF"/>
    <w:rsid w:val="00CB32FF"/>
    <w:rsid w:val="00CB6916"/>
    <w:rsid w:val="00CB70D2"/>
    <w:rsid w:val="00CB7173"/>
    <w:rsid w:val="00CC00C2"/>
    <w:rsid w:val="00CC0102"/>
    <w:rsid w:val="00CC11EC"/>
    <w:rsid w:val="00CC1A35"/>
    <w:rsid w:val="00CC241B"/>
    <w:rsid w:val="00CC4D15"/>
    <w:rsid w:val="00CC6A9E"/>
    <w:rsid w:val="00CD05C7"/>
    <w:rsid w:val="00CD1D55"/>
    <w:rsid w:val="00CD1F23"/>
    <w:rsid w:val="00CD1FBC"/>
    <w:rsid w:val="00CD226A"/>
    <w:rsid w:val="00CD3478"/>
    <w:rsid w:val="00CD3547"/>
    <w:rsid w:val="00CD4D04"/>
    <w:rsid w:val="00CD4F27"/>
    <w:rsid w:val="00CD5B6E"/>
    <w:rsid w:val="00CD6A37"/>
    <w:rsid w:val="00CE013A"/>
    <w:rsid w:val="00CE10DD"/>
    <w:rsid w:val="00CE17A4"/>
    <w:rsid w:val="00CE1AEB"/>
    <w:rsid w:val="00CE1E68"/>
    <w:rsid w:val="00CE4617"/>
    <w:rsid w:val="00CE4815"/>
    <w:rsid w:val="00CE585B"/>
    <w:rsid w:val="00CE5B3C"/>
    <w:rsid w:val="00CE5CE7"/>
    <w:rsid w:val="00CE6887"/>
    <w:rsid w:val="00CE68A4"/>
    <w:rsid w:val="00CF003F"/>
    <w:rsid w:val="00CF010F"/>
    <w:rsid w:val="00CF137E"/>
    <w:rsid w:val="00CF1AC2"/>
    <w:rsid w:val="00CF2025"/>
    <w:rsid w:val="00CF3101"/>
    <w:rsid w:val="00CF3745"/>
    <w:rsid w:val="00CF4483"/>
    <w:rsid w:val="00CF71F5"/>
    <w:rsid w:val="00D00421"/>
    <w:rsid w:val="00D00A31"/>
    <w:rsid w:val="00D00CD3"/>
    <w:rsid w:val="00D0374A"/>
    <w:rsid w:val="00D03BF6"/>
    <w:rsid w:val="00D03D1D"/>
    <w:rsid w:val="00D04443"/>
    <w:rsid w:val="00D0449A"/>
    <w:rsid w:val="00D044B1"/>
    <w:rsid w:val="00D048B7"/>
    <w:rsid w:val="00D06DCD"/>
    <w:rsid w:val="00D10B2A"/>
    <w:rsid w:val="00D1243D"/>
    <w:rsid w:val="00D1305A"/>
    <w:rsid w:val="00D130F2"/>
    <w:rsid w:val="00D13B4F"/>
    <w:rsid w:val="00D150F1"/>
    <w:rsid w:val="00D16234"/>
    <w:rsid w:val="00D16807"/>
    <w:rsid w:val="00D170DA"/>
    <w:rsid w:val="00D20526"/>
    <w:rsid w:val="00D205AE"/>
    <w:rsid w:val="00D21D39"/>
    <w:rsid w:val="00D228A2"/>
    <w:rsid w:val="00D23DC7"/>
    <w:rsid w:val="00D252FB"/>
    <w:rsid w:val="00D2628F"/>
    <w:rsid w:val="00D30718"/>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40DCB"/>
    <w:rsid w:val="00D43910"/>
    <w:rsid w:val="00D43BE2"/>
    <w:rsid w:val="00D46FAD"/>
    <w:rsid w:val="00D4787C"/>
    <w:rsid w:val="00D50941"/>
    <w:rsid w:val="00D52A06"/>
    <w:rsid w:val="00D52AAA"/>
    <w:rsid w:val="00D53057"/>
    <w:rsid w:val="00D55E96"/>
    <w:rsid w:val="00D56EC4"/>
    <w:rsid w:val="00D61F4B"/>
    <w:rsid w:val="00D61FA2"/>
    <w:rsid w:val="00D62219"/>
    <w:rsid w:val="00D6273A"/>
    <w:rsid w:val="00D62C3B"/>
    <w:rsid w:val="00D64579"/>
    <w:rsid w:val="00D649BB"/>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865"/>
    <w:rsid w:val="00D76DF8"/>
    <w:rsid w:val="00D77032"/>
    <w:rsid w:val="00D7716B"/>
    <w:rsid w:val="00D77FDB"/>
    <w:rsid w:val="00D8004F"/>
    <w:rsid w:val="00D81219"/>
    <w:rsid w:val="00D81AD9"/>
    <w:rsid w:val="00D832E3"/>
    <w:rsid w:val="00D83E87"/>
    <w:rsid w:val="00D851C3"/>
    <w:rsid w:val="00D856D9"/>
    <w:rsid w:val="00D86383"/>
    <w:rsid w:val="00D87EF1"/>
    <w:rsid w:val="00D92439"/>
    <w:rsid w:val="00D926C8"/>
    <w:rsid w:val="00D93109"/>
    <w:rsid w:val="00D9454F"/>
    <w:rsid w:val="00D95201"/>
    <w:rsid w:val="00D95C87"/>
    <w:rsid w:val="00D9668C"/>
    <w:rsid w:val="00DA1335"/>
    <w:rsid w:val="00DA13DE"/>
    <w:rsid w:val="00DA1900"/>
    <w:rsid w:val="00DA260D"/>
    <w:rsid w:val="00DA2989"/>
    <w:rsid w:val="00DA3472"/>
    <w:rsid w:val="00DA36CA"/>
    <w:rsid w:val="00DA3FA6"/>
    <w:rsid w:val="00DA40EA"/>
    <w:rsid w:val="00DA473A"/>
    <w:rsid w:val="00DA5D3F"/>
    <w:rsid w:val="00DA5F3F"/>
    <w:rsid w:val="00DA7823"/>
    <w:rsid w:val="00DA7C8D"/>
    <w:rsid w:val="00DB13F6"/>
    <w:rsid w:val="00DB1D53"/>
    <w:rsid w:val="00DB1EEB"/>
    <w:rsid w:val="00DB2C62"/>
    <w:rsid w:val="00DB48D5"/>
    <w:rsid w:val="00DB49EE"/>
    <w:rsid w:val="00DB581B"/>
    <w:rsid w:val="00DB598D"/>
    <w:rsid w:val="00DB64B0"/>
    <w:rsid w:val="00DB67DF"/>
    <w:rsid w:val="00DB7F8B"/>
    <w:rsid w:val="00DC1674"/>
    <w:rsid w:val="00DC1CD8"/>
    <w:rsid w:val="00DC236A"/>
    <w:rsid w:val="00DC35BE"/>
    <w:rsid w:val="00DC59C6"/>
    <w:rsid w:val="00DC68DC"/>
    <w:rsid w:val="00DD00D3"/>
    <w:rsid w:val="00DD0AA4"/>
    <w:rsid w:val="00DD130A"/>
    <w:rsid w:val="00DD140D"/>
    <w:rsid w:val="00DD1861"/>
    <w:rsid w:val="00DD2FE5"/>
    <w:rsid w:val="00DD3FEF"/>
    <w:rsid w:val="00DD46A4"/>
    <w:rsid w:val="00DD4A95"/>
    <w:rsid w:val="00DD59BE"/>
    <w:rsid w:val="00DD7208"/>
    <w:rsid w:val="00DE0A44"/>
    <w:rsid w:val="00DE0B0A"/>
    <w:rsid w:val="00DE1009"/>
    <w:rsid w:val="00DE1700"/>
    <w:rsid w:val="00DE1C3D"/>
    <w:rsid w:val="00DE1E75"/>
    <w:rsid w:val="00DE2A65"/>
    <w:rsid w:val="00DE32E6"/>
    <w:rsid w:val="00DE4263"/>
    <w:rsid w:val="00DE5110"/>
    <w:rsid w:val="00DE7DFD"/>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41F5"/>
    <w:rsid w:val="00E0580F"/>
    <w:rsid w:val="00E067A3"/>
    <w:rsid w:val="00E0715A"/>
    <w:rsid w:val="00E07DE4"/>
    <w:rsid w:val="00E10AA8"/>
    <w:rsid w:val="00E10F2D"/>
    <w:rsid w:val="00E114F0"/>
    <w:rsid w:val="00E1194E"/>
    <w:rsid w:val="00E1252E"/>
    <w:rsid w:val="00E128ED"/>
    <w:rsid w:val="00E12EF7"/>
    <w:rsid w:val="00E131D8"/>
    <w:rsid w:val="00E13431"/>
    <w:rsid w:val="00E13707"/>
    <w:rsid w:val="00E13FBD"/>
    <w:rsid w:val="00E157FE"/>
    <w:rsid w:val="00E161D4"/>
    <w:rsid w:val="00E179AF"/>
    <w:rsid w:val="00E17E21"/>
    <w:rsid w:val="00E21280"/>
    <w:rsid w:val="00E21A9D"/>
    <w:rsid w:val="00E22614"/>
    <w:rsid w:val="00E22A8C"/>
    <w:rsid w:val="00E23006"/>
    <w:rsid w:val="00E23A47"/>
    <w:rsid w:val="00E23F99"/>
    <w:rsid w:val="00E24A30"/>
    <w:rsid w:val="00E24F5C"/>
    <w:rsid w:val="00E25C89"/>
    <w:rsid w:val="00E27964"/>
    <w:rsid w:val="00E3188E"/>
    <w:rsid w:val="00E32115"/>
    <w:rsid w:val="00E32660"/>
    <w:rsid w:val="00E33C42"/>
    <w:rsid w:val="00E34024"/>
    <w:rsid w:val="00E3569D"/>
    <w:rsid w:val="00E368F8"/>
    <w:rsid w:val="00E36AB7"/>
    <w:rsid w:val="00E40159"/>
    <w:rsid w:val="00E402ED"/>
    <w:rsid w:val="00E42F09"/>
    <w:rsid w:val="00E45980"/>
    <w:rsid w:val="00E4600A"/>
    <w:rsid w:val="00E476E3"/>
    <w:rsid w:val="00E51ABE"/>
    <w:rsid w:val="00E53621"/>
    <w:rsid w:val="00E538CB"/>
    <w:rsid w:val="00E53D55"/>
    <w:rsid w:val="00E54509"/>
    <w:rsid w:val="00E54925"/>
    <w:rsid w:val="00E55043"/>
    <w:rsid w:val="00E55477"/>
    <w:rsid w:val="00E56F71"/>
    <w:rsid w:val="00E6055A"/>
    <w:rsid w:val="00E61435"/>
    <w:rsid w:val="00E61C26"/>
    <w:rsid w:val="00E620EC"/>
    <w:rsid w:val="00E62AC8"/>
    <w:rsid w:val="00E63072"/>
    <w:rsid w:val="00E646B9"/>
    <w:rsid w:val="00E64BCF"/>
    <w:rsid w:val="00E65132"/>
    <w:rsid w:val="00E65279"/>
    <w:rsid w:val="00E661D3"/>
    <w:rsid w:val="00E667F6"/>
    <w:rsid w:val="00E66EF1"/>
    <w:rsid w:val="00E67340"/>
    <w:rsid w:val="00E67749"/>
    <w:rsid w:val="00E70CFA"/>
    <w:rsid w:val="00E7111C"/>
    <w:rsid w:val="00E714F5"/>
    <w:rsid w:val="00E71AE0"/>
    <w:rsid w:val="00E724ED"/>
    <w:rsid w:val="00E73023"/>
    <w:rsid w:val="00E731E6"/>
    <w:rsid w:val="00E750E7"/>
    <w:rsid w:val="00E754C6"/>
    <w:rsid w:val="00E759F8"/>
    <w:rsid w:val="00E7604F"/>
    <w:rsid w:val="00E761B6"/>
    <w:rsid w:val="00E77DFC"/>
    <w:rsid w:val="00E77F62"/>
    <w:rsid w:val="00E8051A"/>
    <w:rsid w:val="00E8164F"/>
    <w:rsid w:val="00E82E02"/>
    <w:rsid w:val="00E83273"/>
    <w:rsid w:val="00E83B41"/>
    <w:rsid w:val="00E84C22"/>
    <w:rsid w:val="00E867B1"/>
    <w:rsid w:val="00E86CB7"/>
    <w:rsid w:val="00E91AE9"/>
    <w:rsid w:val="00E92A1C"/>
    <w:rsid w:val="00E934BB"/>
    <w:rsid w:val="00E9411E"/>
    <w:rsid w:val="00E959DF"/>
    <w:rsid w:val="00E972BB"/>
    <w:rsid w:val="00E97DAD"/>
    <w:rsid w:val="00EA0282"/>
    <w:rsid w:val="00EA118A"/>
    <w:rsid w:val="00EA15C2"/>
    <w:rsid w:val="00EA1A2A"/>
    <w:rsid w:val="00EA38D4"/>
    <w:rsid w:val="00EA3B18"/>
    <w:rsid w:val="00EA7536"/>
    <w:rsid w:val="00EA79B3"/>
    <w:rsid w:val="00EB0512"/>
    <w:rsid w:val="00EB188E"/>
    <w:rsid w:val="00EB1CD7"/>
    <w:rsid w:val="00EB5294"/>
    <w:rsid w:val="00EB5388"/>
    <w:rsid w:val="00EB6B18"/>
    <w:rsid w:val="00EC0631"/>
    <w:rsid w:val="00EC0A18"/>
    <w:rsid w:val="00EC186E"/>
    <w:rsid w:val="00EC1A40"/>
    <w:rsid w:val="00EC1E97"/>
    <w:rsid w:val="00EC1F74"/>
    <w:rsid w:val="00EC271E"/>
    <w:rsid w:val="00EC2F11"/>
    <w:rsid w:val="00EC328E"/>
    <w:rsid w:val="00EC5171"/>
    <w:rsid w:val="00EC5DE0"/>
    <w:rsid w:val="00EC6ABE"/>
    <w:rsid w:val="00EC6AEE"/>
    <w:rsid w:val="00EC7632"/>
    <w:rsid w:val="00ED04A9"/>
    <w:rsid w:val="00ED0643"/>
    <w:rsid w:val="00ED0E29"/>
    <w:rsid w:val="00ED1F29"/>
    <w:rsid w:val="00ED2C83"/>
    <w:rsid w:val="00ED2E62"/>
    <w:rsid w:val="00ED2EE4"/>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C1F"/>
    <w:rsid w:val="00F03633"/>
    <w:rsid w:val="00F0381C"/>
    <w:rsid w:val="00F03894"/>
    <w:rsid w:val="00F05EE2"/>
    <w:rsid w:val="00F07271"/>
    <w:rsid w:val="00F07BAD"/>
    <w:rsid w:val="00F1196A"/>
    <w:rsid w:val="00F12A62"/>
    <w:rsid w:val="00F14024"/>
    <w:rsid w:val="00F1463D"/>
    <w:rsid w:val="00F15782"/>
    <w:rsid w:val="00F17BFA"/>
    <w:rsid w:val="00F203AE"/>
    <w:rsid w:val="00F2188E"/>
    <w:rsid w:val="00F21BE0"/>
    <w:rsid w:val="00F231D4"/>
    <w:rsid w:val="00F23BBA"/>
    <w:rsid w:val="00F23BE0"/>
    <w:rsid w:val="00F2448A"/>
    <w:rsid w:val="00F27EF3"/>
    <w:rsid w:val="00F30368"/>
    <w:rsid w:val="00F3077B"/>
    <w:rsid w:val="00F31356"/>
    <w:rsid w:val="00F3201E"/>
    <w:rsid w:val="00F34415"/>
    <w:rsid w:val="00F35E9E"/>
    <w:rsid w:val="00F37190"/>
    <w:rsid w:val="00F40094"/>
    <w:rsid w:val="00F446AB"/>
    <w:rsid w:val="00F450AB"/>
    <w:rsid w:val="00F4510A"/>
    <w:rsid w:val="00F45607"/>
    <w:rsid w:val="00F46240"/>
    <w:rsid w:val="00F463F8"/>
    <w:rsid w:val="00F4650A"/>
    <w:rsid w:val="00F46AC5"/>
    <w:rsid w:val="00F46B66"/>
    <w:rsid w:val="00F47A04"/>
    <w:rsid w:val="00F47DDE"/>
    <w:rsid w:val="00F513D4"/>
    <w:rsid w:val="00F5176D"/>
    <w:rsid w:val="00F5285F"/>
    <w:rsid w:val="00F531F7"/>
    <w:rsid w:val="00F535C0"/>
    <w:rsid w:val="00F542E3"/>
    <w:rsid w:val="00F54624"/>
    <w:rsid w:val="00F548E4"/>
    <w:rsid w:val="00F5558F"/>
    <w:rsid w:val="00F55C6B"/>
    <w:rsid w:val="00F56D28"/>
    <w:rsid w:val="00F57135"/>
    <w:rsid w:val="00F60D22"/>
    <w:rsid w:val="00F60F20"/>
    <w:rsid w:val="00F6220F"/>
    <w:rsid w:val="00F62B90"/>
    <w:rsid w:val="00F6333D"/>
    <w:rsid w:val="00F64AAD"/>
    <w:rsid w:val="00F65F37"/>
    <w:rsid w:val="00F6711A"/>
    <w:rsid w:val="00F70AA8"/>
    <w:rsid w:val="00F72C4F"/>
    <w:rsid w:val="00F74008"/>
    <w:rsid w:val="00F740BA"/>
    <w:rsid w:val="00F76B15"/>
    <w:rsid w:val="00F76FDD"/>
    <w:rsid w:val="00F8082C"/>
    <w:rsid w:val="00F810E1"/>
    <w:rsid w:val="00F81402"/>
    <w:rsid w:val="00F81B90"/>
    <w:rsid w:val="00F82728"/>
    <w:rsid w:val="00F827DE"/>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F9E"/>
    <w:rsid w:val="00F96062"/>
    <w:rsid w:val="00F97BA9"/>
    <w:rsid w:val="00FA095A"/>
    <w:rsid w:val="00FA0D33"/>
    <w:rsid w:val="00FA2BB1"/>
    <w:rsid w:val="00FA4215"/>
    <w:rsid w:val="00FA493B"/>
    <w:rsid w:val="00FA6E2B"/>
    <w:rsid w:val="00FB0344"/>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53C8"/>
    <w:rsid w:val="00FC6338"/>
    <w:rsid w:val="00FC6582"/>
    <w:rsid w:val="00FC68F9"/>
    <w:rsid w:val="00FC6BB3"/>
    <w:rsid w:val="00FD16AB"/>
    <w:rsid w:val="00FD1824"/>
    <w:rsid w:val="00FD1ED4"/>
    <w:rsid w:val="00FD2449"/>
    <w:rsid w:val="00FD38AB"/>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E7D00"/>
    <w:rsid w:val="00FF0316"/>
    <w:rsid w:val="00FF1D22"/>
    <w:rsid w:val="00FF2017"/>
    <w:rsid w:val="00FF25D7"/>
    <w:rsid w:val="00FF2942"/>
    <w:rsid w:val="00FF48A7"/>
    <w:rsid w:val="00FF578D"/>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9043384">
      <w:bodyDiv w:val="1"/>
      <w:marLeft w:val="0"/>
      <w:marRight w:val="0"/>
      <w:marTop w:val="0"/>
      <w:marBottom w:val="0"/>
      <w:divBdr>
        <w:top w:val="none" w:sz="0" w:space="0" w:color="auto"/>
        <w:left w:val="none" w:sz="0" w:space="0" w:color="auto"/>
        <w:bottom w:val="none" w:sz="0" w:space="0" w:color="auto"/>
        <w:right w:val="none" w:sz="0" w:space="0" w:color="auto"/>
      </w:divBdr>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es.wikipedia.org/wiki/Red_neuronal_artificial" TargetMode="External"/><Relationship Id="rId47" Type="http://schemas.openxmlformats.org/officeDocument/2006/relationships/hyperlink" Target="https://es.wikipedia.org/wiki/Python" TargetMode="External"/><Relationship Id="rId63" Type="http://schemas.openxmlformats.org/officeDocument/2006/relationships/image" Target="media/image18.png"/><Relationship Id="rId68" Type="http://schemas.openxmlformats.org/officeDocument/2006/relationships/image" Target="media/image23.png"/><Relationship Id="rId84" Type="http://schemas.openxmlformats.org/officeDocument/2006/relationships/chart" Target="charts/chart1.xml"/><Relationship Id="rId89" Type="http://schemas.openxmlformats.org/officeDocument/2006/relationships/footer" Target="footer2.xml"/><Relationship Id="rId16" Type="http://schemas.openxmlformats.org/officeDocument/2006/relationships/image" Target="media/image2.jpeg"/><Relationship Id="rId11" Type="http://schemas.openxmlformats.org/officeDocument/2006/relationships/hyperlink" Target="https://www.oberlo.com/blog/youtube-statistics" TargetMode="External"/><Relationship Id="rId32" Type="http://schemas.openxmlformats.org/officeDocument/2006/relationships/hyperlink" Target="https://es.wikipedia.org/wiki/Programaci%C3%B3n_funcional" TargetMode="External"/><Relationship Id="rId37" Type="http://schemas.openxmlformats.org/officeDocument/2006/relationships/hyperlink" Target="https://es.wikipedia.org/wiki/Lenguaje_de_programaci%C3%B3n" TargetMode="External"/><Relationship Id="rId53" Type="http://schemas.openxmlformats.org/officeDocument/2006/relationships/hyperlink" Target="https://es.wikipedia.org/wiki/Biblioteca_(inform%C3%A1tica)" TargetMode="External"/><Relationship Id="rId58" Type="http://schemas.openxmlformats.org/officeDocument/2006/relationships/image" Target="media/image13.png"/><Relationship Id="rId74" Type="http://schemas.openxmlformats.org/officeDocument/2006/relationships/image" Target="media/image26.png"/><Relationship Id="rId79" Type="http://schemas.openxmlformats.org/officeDocument/2006/relationships/image" Target="media/image29.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s://www.amazon.com/" TargetMode="External"/><Relationship Id="rId22" Type="http://schemas.openxmlformats.org/officeDocument/2006/relationships/image" Target="media/image8.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Lenguaje_de_programaci%C3%B3n" TargetMode="External"/><Relationship Id="rId35" Type="http://schemas.openxmlformats.org/officeDocument/2006/relationships/hyperlink" Target="https://es.wikipedia.org/wiki/Multiplataforma" TargetMode="External"/><Relationship Id="rId43" Type="http://schemas.openxmlformats.org/officeDocument/2006/relationships/hyperlink" Target="https://es.wikipedia.org/wiki/C%C3%B3digo_abierto" TargetMode="External"/><Relationship Id="rId48" Type="http://schemas.openxmlformats.org/officeDocument/2006/relationships/hyperlink" Target="https://es.wikipedia.org/wiki/Vector_(inform%C3%A1tica)" TargetMode="External"/><Relationship Id="rId56" Type="http://schemas.openxmlformats.org/officeDocument/2006/relationships/hyperlink" Target="https://es.wikipedia.org/wiki/Software_libre" TargetMode="External"/><Relationship Id="rId64" Type="http://schemas.openxmlformats.org/officeDocument/2006/relationships/image" Target="media/image19.png"/><Relationship Id="rId69" Type="http://schemas.openxmlformats.org/officeDocument/2006/relationships/image" Target="media/image24.png"/><Relationship Id="rId77" Type="http://schemas.openxmlformats.org/officeDocument/2006/relationships/image" Target="media/image27.png"/><Relationship Id="rId8" Type="http://schemas.openxmlformats.org/officeDocument/2006/relationships/image" Target="media/image1.jpeg"/><Relationship Id="rId51" Type="http://schemas.openxmlformats.org/officeDocument/2006/relationships/hyperlink" Target="https://es.wikipedia.org/wiki/Matem%C3%A1ticas" TargetMode="External"/><Relationship Id="rId72" Type="http://schemas.openxmlformats.org/officeDocument/2006/relationships/hyperlink" Target="https://es.wikipedia.org/wiki/Dise%C3%B1o_orientado_a_objetos" TargetMode="External"/><Relationship Id="rId80" Type="http://schemas.openxmlformats.org/officeDocument/2006/relationships/image" Target="media/image30.png"/><Relationship Id="rId85"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https://www.spotify.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es.wikipedia.org/wiki/Lenguaje_de_programaci%C3%B3n_interpretad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Aprendizaje_profundo" TargetMode="External"/><Relationship Id="rId59" Type="http://schemas.openxmlformats.org/officeDocument/2006/relationships/image" Target="media/image14.png"/><Relationship Id="rId67" Type="http://schemas.openxmlformats.org/officeDocument/2006/relationships/image" Target="media/image22.png"/><Relationship Id="rId20" Type="http://schemas.openxmlformats.org/officeDocument/2006/relationships/image" Target="media/image6.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An%C3%A1lisis_de_datos" TargetMode="External"/><Relationship Id="rId62" Type="http://schemas.openxmlformats.org/officeDocument/2006/relationships/image" Target="media/image17.png"/><Relationship Id="rId70" Type="http://schemas.openxmlformats.org/officeDocument/2006/relationships/image" Target="media/image25.png"/><Relationship Id="rId75" Type="http://schemas.openxmlformats.org/officeDocument/2006/relationships/hyperlink" Target="https://es.wikipedia.org/wiki/Objetos_(programaci%C3%B3n_orientada_a_objetos)" TargetMode="External"/><Relationship Id="rId83" Type="http://schemas.openxmlformats.org/officeDocument/2006/relationships/image" Target="media/image33.png"/><Relationship Id="rId88" Type="http://schemas.openxmlformats.org/officeDocument/2006/relationships/footer" Target="footer1.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tailtouchpoints.com/resources/how-many-products-does-amazon-carry" TargetMode="External"/><Relationship Id="rId23" Type="http://schemas.openxmlformats.org/officeDocument/2006/relationships/image" Target="media/image9.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Inform%C3%A1tica" TargetMode="External"/><Relationship Id="rId49" Type="http://schemas.openxmlformats.org/officeDocument/2006/relationships/hyperlink" Target="https://es.wikipedia.org/wiki/Vector_(inform%C3%A1tica)" TargetMode="External"/><Relationship Id="rId57" Type="http://schemas.openxmlformats.org/officeDocument/2006/relationships/hyperlink" Target="https://es.wikipedia.org/wiki/Licencia_BSD" TargetMode="External"/><Relationship Id="rId10" Type="http://schemas.openxmlformats.org/officeDocument/2006/relationships/hyperlink" Target="https://www.youtube.com/" TargetMode="External"/><Relationship Id="rId31" Type="http://schemas.openxmlformats.org/officeDocument/2006/relationships/hyperlink" Target="https://es.wikipedia.org/wiki/Programaci%C3%B3n_orientada_a_objetos"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Lenguaje_de_alto_nivel" TargetMode="External"/><Relationship Id="rId60" Type="http://schemas.openxmlformats.org/officeDocument/2006/relationships/image" Target="media/image15.png"/><Relationship Id="rId65" Type="http://schemas.openxmlformats.org/officeDocument/2006/relationships/image" Target="media/image20.png"/><Relationship Id="rId73" Type="http://schemas.openxmlformats.org/officeDocument/2006/relationships/hyperlink" Target="https://es.wikipedia.org/wiki/Patr%C3%B3n_de_dise%C3%B1o" TargetMode="External"/><Relationship Id="rId78" Type="http://schemas.openxmlformats.org/officeDocument/2006/relationships/image" Target="media/image28.png"/><Relationship Id="rId81" Type="http://schemas.openxmlformats.org/officeDocument/2006/relationships/image" Target="media/image31.png"/><Relationship Id="rId86"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yperlink" Target="https://newsroom.spotify.com/company-info/" TargetMode="External"/><Relationship Id="rId18" Type="http://schemas.openxmlformats.org/officeDocument/2006/relationships/image" Target="media/image4.png"/><Relationship Id="rId39" Type="http://schemas.openxmlformats.org/officeDocument/2006/relationships/hyperlink" Target="https://es.wikipedia.org/wiki/Aprendizaje_autom%C3%A1tico" TargetMode="External"/><Relationship Id="rId34" Type="http://schemas.openxmlformats.org/officeDocument/2006/relationships/hyperlink" Target="https://es.wikipedia.org/wiki/Tipado_din%C3%A1mico" TargetMode="External"/><Relationship Id="rId50" Type="http://schemas.openxmlformats.org/officeDocument/2006/relationships/hyperlink" Target="https://es.wikipedia.org/wiki/Funci%C3%B3n_matem%C3%A1tica" TargetMode="External"/><Relationship Id="rId55" Type="http://schemas.openxmlformats.org/officeDocument/2006/relationships/hyperlink" Target="https://es.wikipedia.org/wiki/Series_temporales" TargetMode="External"/><Relationship Id="rId76" Type="http://schemas.openxmlformats.org/officeDocument/2006/relationships/hyperlink" Target="https://es.wikipedia.org/wiki/Clase_(inform%C3%A1tica)" TargetMode="External"/><Relationship Id="rId7" Type="http://schemas.openxmlformats.org/officeDocument/2006/relationships/endnotes" Target="endnotes.xml"/><Relationship Id="rId71" Type="http://schemas.openxmlformats.org/officeDocument/2006/relationships/hyperlink" Target="https://es.wikipedia.org/wiki/Desarrollo_de_software" TargetMode="Externa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0.png"/><Relationship Id="rId40" Type="http://schemas.openxmlformats.org/officeDocument/2006/relationships/hyperlink" Target="https://es.wikipedia.org/wiki/Google" TargetMode="External"/><Relationship Id="rId45" Type="http://schemas.openxmlformats.org/officeDocument/2006/relationships/hyperlink" Target="https://es.wikipedia.org/wiki/TensorFlow" TargetMode="External"/><Relationship Id="rId66" Type="http://schemas.openxmlformats.org/officeDocument/2006/relationships/image" Target="media/image21.png"/><Relationship Id="rId87" Type="http://schemas.openxmlformats.org/officeDocument/2006/relationships/header" Target="header2.xml"/><Relationship Id="rId61" Type="http://schemas.openxmlformats.org/officeDocument/2006/relationships/image" Target="media/image16.png"/><Relationship Id="rId82" Type="http://schemas.openxmlformats.org/officeDocument/2006/relationships/image" Target="media/image32.png"/><Relationship Id="rId19"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a:t>N</a:t>
            </a:r>
            <a:r>
              <a:rPr lang="es-ES" baseline="0"/>
              <a:t>o conformidades</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708566112"/>
        <c:axId val="564719280"/>
      </c:barChart>
      <c:catAx>
        <c:axId val="708566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564719280"/>
        <c:crosses val="autoZero"/>
        <c:auto val="1"/>
        <c:lblAlgn val="ctr"/>
        <c:lblOffset val="100"/>
        <c:noMultiLvlLbl val="0"/>
      </c:catAx>
      <c:valAx>
        <c:axId val="564719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708566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74DD1-9EC7-48E6-BCBA-3641EC59C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7</TotalTime>
  <Pages>106</Pages>
  <Words>54290</Words>
  <Characters>298600</Characters>
  <Application>Microsoft Office Word</Application>
  <DocSecurity>0</DocSecurity>
  <Lines>2488</Lines>
  <Paragraphs>7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2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021</cp:revision>
  <dcterms:created xsi:type="dcterms:W3CDTF">2024-09-02T19:32:00Z</dcterms:created>
  <dcterms:modified xsi:type="dcterms:W3CDTF">2024-11-30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E4ztJrl"/&gt;&lt;style id="http://www.zotero.org/styles/apa" locale="es-ES" hasBibliography="1" bibliographyStyleHasBeenSet="1"/&gt;&lt;prefs&gt;&lt;pref name="fieldType" value="Field"/&gt;&lt;/prefs&gt;&lt;/data&gt;</vt:lpwstr>
  </property>
</Properties>
</file>